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F7D3A" w14:textId="77777777"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1C623330" w14:textId="77777777" w:rsidR="006359A3" w:rsidRDefault="006359A3" w:rsidP="00F656B5"/>
    <w:p w14:paraId="3BC07925" w14:textId="77777777" w:rsidR="006359A3" w:rsidRDefault="006359A3" w:rsidP="00F656B5"/>
    <w:p w14:paraId="7CBA811C" w14:textId="77777777" w:rsidR="006359A3" w:rsidRDefault="006359A3" w:rsidP="00D20F91">
      <w:pPr>
        <w:spacing w:line="360" w:lineRule="auto"/>
      </w:pPr>
    </w:p>
    <w:p w14:paraId="7420AD68" w14:textId="77777777" w:rsidR="00F656B5" w:rsidRPr="00F656B5" w:rsidRDefault="00F656B5" w:rsidP="00D20F91">
      <w:pPr>
        <w:pStyle w:val="ListParagraph"/>
        <w:spacing w:line="360" w:lineRule="auto"/>
        <w:jc w:val="center"/>
      </w:pPr>
      <w:r w:rsidRPr="00F656B5">
        <w:t>A report submitted as part of the requirements for the degree of</w:t>
      </w:r>
    </w:p>
    <w:p w14:paraId="23DC7240" w14:textId="61D4FDC5" w:rsidR="00F656B5" w:rsidRPr="00F656B5" w:rsidRDefault="00F656B5" w:rsidP="00D20F91">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r>
        <w:lastRenderedPageBreak/>
        <w:t>Declaration</w:t>
      </w:r>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D701CB0" w14:textId="77777777" w:rsidR="00D01149" w:rsidRDefault="00D01149" w:rsidP="00D20F91">
      <w:pPr>
        <w:spacing w:line="360" w:lineRule="auto"/>
      </w:pPr>
    </w:p>
    <w:p w14:paraId="7740A803" w14:textId="77777777" w:rsidR="00D01149" w:rsidRDefault="00D01149" w:rsidP="00D20F91">
      <w:pPr>
        <w:spacing w:line="360" w:lineRule="auto"/>
      </w:pPr>
    </w:p>
    <w:p w14:paraId="24431923" w14:textId="77777777" w:rsidR="00D01149" w:rsidRDefault="00D01149" w:rsidP="00D20F91">
      <w:pPr>
        <w:spacing w:line="360" w:lineRule="auto"/>
      </w:pPr>
    </w:p>
    <w:p w14:paraId="43BCD391" w14:textId="77777777" w:rsidR="00D01149" w:rsidRDefault="00D01149" w:rsidP="00D20F91">
      <w:pPr>
        <w:spacing w:line="360" w:lineRule="auto"/>
      </w:pPr>
    </w:p>
    <w:p w14:paraId="1E0CD8FB" w14:textId="77777777" w:rsidR="00D01149" w:rsidRDefault="00D01149" w:rsidP="00D20F91">
      <w:pPr>
        <w:spacing w:line="360" w:lineRule="auto"/>
      </w:pPr>
    </w:p>
    <w:p w14:paraId="2FCC6DB7" w14:textId="77777777" w:rsidR="00D01149" w:rsidRDefault="00D01149" w:rsidP="00D20F91">
      <w:pPr>
        <w:spacing w:line="360" w:lineRule="auto"/>
      </w:pPr>
    </w:p>
    <w:p w14:paraId="37617DC2" w14:textId="77777777" w:rsidR="00D01149" w:rsidRDefault="00D01149" w:rsidP="00D20F91">
      <w:pPr>
        <w:spacing w:line="360" w:lineRule="auto"/>
      </w:pPr>
    </w:p>
    <w:p w14:paraId="6A18D721" w14:textId="77777777" w:rsidR="00D01149" w:rsidRDefault="00D01149" w:rsidP="00D20F91">
      <w:pPr>
        <w:spacing w:line="360" w:lineRule="auto"/>
      </w:pPr>
    </w:p>
    <w:p w14:paraId="26E0AC90" w14:textId="77777777" w:rsidR="00D01149" w:rsidRDefault="00D01149" w:rsidP="00D20F91">
      <w:pPr>
        <w:spacing w:line="360" w:lineRule="auto"/>
      </w:pPr>
    </w:p>
    <w:p w14:paraId="48A855BE" w14:textId="77777777" w:rsidR="00D01149" w:rsidRDefault="00D01149" w:rsidP="00D20F91">
      <w:pPr>
        <w:spacing w:line="360" w:lineRule="auto"/>
      </w:pPr>
    </w:p>
    <w:p w14:paraId="5817C4AA" w14:textId="77777777" w:rsidR="00D01149" w:rsidRDefault="00D01149" w:rsidP="00D20F91">
      <w:pPr>
        <w:spacing w:line="360" w:lineRule="auto"/>
      </w:pPr>
    </w:p>
    <w:p w14:paraId="1CE6B16D" w14:textId="77777777" w:rsidR="00D01149" w:rsidRDefault="00D01149" w:rsidP="00D20F91">
      <w:pPr>
        <w:spacing w:line="360" w:lineRule="auto"/>
      </w:pPr>
    </w:p>
    <w:p w14:paraId="56D69085" w14:textId="77777777" w:rsidR="00D01149" w:rsidRDefault="00D01149" w:rsidP="00D20F91">
      <w:pPr>
        <w:spacing w:line="360" w:lineRule="auto"/>
      </w:pPr>
    </w:p>
    <w:p w14:paraId="5A7E07AF" w14:textId="77777777" w:rsidR="00D01149" w:rsidRDefault="00D01149" w:rsidP="00D20F91">
      <w:pPr>
        <w:spacing w:line="360" w:lineRule="auto"/>
      </w:pPr>
    </w:p>
    <w:p w14:paraId="56708072" w14:textId="67636ECF" w:rsidR="00FC0C10" w:rsidRDefault="00FC0C10" w:rsidP="00D20F91">
      <w:pPr>
        <w:pStyle w:val="Heading1"/>
        <w:spacing w:before="120" w:after="120" w:line="360" w:lineRule="auto"/>
      </w:pPr>
      <w:r>
        <w:t>Chapter 1 – Introduction</w:t>
      </w:r>
    </w:p>
    <w:p w14:paraId="34FC71A7" w14:textId="77777777" w:rsidR="00FC0C10" w:rsidRDefault="00FC0C10" w:rsidP="00D20F91">
      <w:pPr>
        <w:spacing w:line="360" w:lineRule="auto"/>
      </w:pPr>
    </w:p>
    <w:p w14:paraId="53A0DE25" w14:textId="77777777" w:rsidR="00FC0C10" w:rsidRDefault="00FC0C10" w:rsidP="00D20F91">
      <w:pPr>
        <w:pStyle w:val="Heading2"/>
        <w:spacing w:before="240" w:after="120" w:line="360" w:lineRule="auto"/>
      </w:pPr>
      <w:r>
        <w:t>1.1 Background of the Problem</w:t>
      </w:r>
    </w:p>
    <w:p w14:paraId="5D772069" w14:textId="77777777" w:rsidR="00FC0C10" w:rsidRDefault="00FC0C10" w:rsidP="00D20F91">
      <w:pPr>
        <w:spacing w:line="360" w:lineRule="auto"/>
      </w:pPr>
    </w:p>
    <w:p w14:paraId="3E23365C" w14:textId="77777777" w:rsidR="00FC0C10" w:rsidRDefault="00FC0C10" w:rsidP="00D20F91">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D20F91">
      <w:pPr>
        <w:spacing w:line="360" w:lineRule="auto"/>
      </w:pPr>
    </w:p>
    <w:p w14:paraId="78B90D2F" w14:textId="4D2F723F" w:rsidR="00FC0C10" w:rsidRDefault="00FC0C10" w:rsidP="00D20F91">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D20F91">
      <w:pPr>
        <w:spacing w:line="360" w:lineRule="auto"/>
      </w:pPr>
    </w:p>
    <w:p w14:paraId="046FFA5B" w14:textId="77777777" w:rsidR="00FC0C10" w:rsidRDefault="00FC0C10" w:rsidP="00D20F91">
      <w:pPr>
        <w:spacing w:line="360" w:lineRule="auto"/>
      </w:pPr>
      <w:r>
        <w:t xml:space="preserve">In a financial context, explainability is not just useful but also necessary. Users share sensitive information such as such as income details, spending behaviour, and credit history </w:t>
      </w:r>
      <w:r>
        <w:lastRenderedPageBreak/>
        <w:t>with these systems. Because of this, AI-driven decisions must be transparent and easy to understand. If users can not see the reasoning, confidence drops.</w:t>
      </w:r>
    </w:p>
    <w:p w14:paraId="56E42DC7" w14:textId="77777777" w:rsidR="00FC0C10" w:rsidRDefault="00FC0C10" w:rsidP="00D20F91">
      <w:pPr>
        <w:spacing w:line="360" w:lineRule="auto"/>
      </w:pPr>
    </w:p>
    <w:p w14:paraId="0ABD1864" w14:textId="77777777" w:rsidR="00FC0C10" w:rsidRDefault="00FC0C10" w:rsidP="00D20F91">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0415FC79" w14:textId="77777777" w:rsidR="00FC0C10" w:rsidRDefault="00FC0C10" w:rsidP="00D20F91">
      <w:pPr>
        <w:pStyle w:val="Heading2"/>
        <w:spacing w:before="240" w:after="120" w:line="360" w:lineRule="auto"/>
      </w:pPr>
      <w:r>
        <w:t>1.2 Motivation</w:t>
      </w:r>
    </w:p>
    <w:p w14:paraId="5A836960" w14:textId="77777777" w:rsidR="00FC0C10" w:rsidRDefault="00FC0C10" w:rsidP="00D20F91">
      <w:pPr>
        <w:spacing w:line="360" w:lineRule="auto"/>
      </w:pPr>
    </w:p>
    <w:p w14:paraId="7E6E6349" w14:textId="4B565397" w:rsidR="00FC0C10" w:rsidRDefault="00FC0C10" w:rsidP="00D20F91">
      <w:pPr>
        <w:spacing w:line="360" w:lineRule="auto"/>
      </w:pPr>
      <w:r>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Default="00FC0C10" w:rsidP="00D20F91">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759DAA9C" w14:textId="77777777" w:rsidR="00FC0C10" w:rsidRDefault="00FC0C10" w:rsidP="00D20F91">
      <w:pPr>
        <w:pStyle w:val="Heading2"/>
        <w:spacing w:before="240" w:after="120" w:line="360" w:lineRule="auto"/>
      </w:pPr>
      <w:r>
        <w:t>1.3 Aim</w:t>
      </w:r>
    </w:p>
    <w:p w14:paraId="3CA7068D" w14:textId="77777777" w:rsidR="00FC0C10" w:rsidRDefault="00FC0C10" w:rsidP="00D20F91">
      <w:pPr>
        <w:spacing w:line="360" w:lineRule="auto"/>
      </w:pPr>
    </w:p>
    <w:p w14:paraId="6EB32E01" w14:textId="77777777" w:rsidR="00FC0C10" w:rsidRDefault="00FC0C10" w:rsidP="00D20F91">
      <w:pPr>
        <w:spacing w:line="360" w:lineRule="auto"/>
      </w:pPr>
      <w:r>
        <w:t>The aim of this research is,</w:t>
      </w:r>
    </w:p>
    <w:p w14:paraId="6AF8D3F2" w14:textId="77777777" w:rsidR="00FC0C10" w:rsidRDefault="00FC0C10" w:rsidP="00D20F91">
      <w:pPr>
        <w:spacing w:line="360" w:lineRule="auto"/>
      </w:pPr>
    </w:p>
    <w:p w14:paraId="66E7E738" w14:textId="77777777" w:rsidR="00FC0C10" w:rsidRDefault="00FC0C10" w:rsidP="00D20F91">
      <w:pPr>
        <w:spacing w:line="360" w:lineRule="auto"/>
      </w:pPr>
      <w:r>
        <w:rPr>
          <w:b/>
          <w:bCs/>
        </w:rPr>
        <w:t>To improve user trust in financial chatbots by integrating Explainable AI (XAI) mechanisms with GPT-4.</w:t>
      </w:r>
    </w:p>
    <w:p w14:paraId="699E365E" w14:textId="77777777" w:rsidR="00FC0C10" w:rsidRDefault="00FC0C10" w:rsidP="00D20F91">
      <w:pPr>
        <w:spacing w:line="360" w:lineRule="auto"/>
      </w:pPr>
    </w:p>
    <w:p w14:paraId="7598AAFB" w14:textId="77777777" w:rsidR="00FC0C10" w:rsidRDefault="00FC0C10" w:rsidP="00D20F91">
      <w:pPr>
        <w:pStyle w:val="Heading2"/>
        <w:spacing w:before="240" w:after="120" w:line="360" w:lineRule="auto"/>
      </w:pPr>
      <w:r>
        <w:lastRenderedPageBreak/>
        <w:t>1.4 Research Questions</w:t>
      </w:r>
    </w:p>
    <w:p w14:paraId="03BDE3DF" w14:textId="77777777" w:rsidR="00EE3507" w:rsidRPr="00EE3507" w:rsidRDefault="00EE3507" w:rsidP="00D20F91">
      <w:pPr>
        <w:spacing w:line="360" w:lineRule="auto"/>
      </w:pPr>
    </w:p>
    <w:p w14:paraId="7CE46288" w14:textId="77777777" w:rsidR="00FC0C10" w:rsidRDefault="00FC0C10" w:rsidP="00D20F91">
      <w:pPr>
        <w:numPr>
          <w:ilvl w:val="0"/>
          <w:numId w:val="29"/>
        </w:numPr>
        <w:spacing w:before="120" w:after="120" w:line="360" w:lineRule="auto"/>
      </w:pPr>
      <w:r>
        <w:t>How much do SHAP explanations improve trust compared to no explanations?</w:t>
      </w:r>
    </w:p>
    <w:p w14:paraId="60A4E547" w14:textId="74A70D0F" w:rsidR="00FC0C10" w:rsidRDefault="00FC0C10" w:rsidP="00D20F91">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D20F91">
      <w:pPr>
        <w:numPr>
          <w:ilvl w:val="0"/>
          <w:numId w:val="29"/>
        </w:numPr>
        <w:spacing w:before="120" w:after="120" w:line="360" w:lineRule="auto"/>
      </w:pPr>
      <w:r>
        <w:t>Can Chat GPT generate a clearer explanation out of SHAP’s numeric values?</w:t>
      </w:r>
    </w:p>
    <w:p w14:paraId="30FCC7F6" w14:textId="77777777" w:rsidR="00FC0C10" w:rsidRDefault="00FC0C10" w:rsidP="00D20F91">
      <w:pPr>
        <w:spacing w:line="360" w:lineRule="auto"/>
      </w:pPr>
    </w:p>
    <w:p w14:paraId="6C8FE2CF" w14:textId="77777777" w:rsidR="00FC0C10" w:rsidRDefault="00FC0C10" w:rsidP="00D20F91">
      <w:pPr>
        <w:pStyle w:val="Heading2"/>
        <w:spacing w:before="240" w:after="120" w:line="360" w:lineRule="auto"/>
      </w:pPr>
      <w:r>
        <w:t>1.5 Research Gap</w:t>
      </w:r>
    </w:p>
    <w:p w14:paraId="66FD131C" w14:textId="77777777" w:rsidR="00FC0C10" w:rsidRDefault="00FC0C10" w:rsidP="00D20F91">
      <w:pPr>
        <w:spacing w:line="360" w:lineRule="auto"/>
      </w:pPr>
    </w:p>
    <w:p w14:paraId="15D31961" w14:textId="670D7A48" w:rsidR="00FC0C10" w:rsidRDefault="00FC0C10" w:rsidP="00D20F91">
      <w:pPr>
        <w:spacing w:line="360" w:lineRule="auto"/>
      </w:pPr>
      <w: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20EF5940" w14:textId="77777777" w:rsidR="00FC0C10" w:rsidRDefault="00FC0C10" w:rsidP="00D20F91">
      <w:pPr>
        <w:pStyle w:val="Heading2"/>
        <w:spacing w:before="240" w:after="120" w:line="360" w:lineRule="auto"/>
      </w:pPr>
      <w:r>
        <w:t>1.6 Research Objectives</w:t>
      </w:r>
    </w:p>
    <w:p w14:paraId="193FBA7A" w14:textId="77777777" w:rsidR="00FC0C10" w:rsidRDefault="00FC0C10" w:rsidP="00D20F91">
      <w:pPr>
        <w:spacing w:line="360" w:lineRule="auto"/>
      </w:pPr>
    </w:p>
    <w:p w14:paraId="3CE1A613" w14:textId="77777777" w:rsidR="00FC0C10" w:rsidRDefault="00FC0C10" w:rsidP="00D20F91">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D20F91">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5915E248" w14:textId="77777777" w:rsidR="00FC0C10" w:rsidRDefault="00FC0C10" w:rsidP="00D20F91">
      <w:pPr>
        <w:pStyle w:val="Heading2"/>
        <w:spacing w:before="240" w:after="120" w:line="360" w:lineRule="auto"/>
      </w:pPr>
      <w:r>
        <w:t>1.7 Operational Objectives</w:t>
      </w:r>
    </w:p>
    <w:p w14:paraId="3796B9CD" w14:textId="77777777" w:rsidR="00FC0C10" w:rsidRDefault="00FC0C10" w:rsidP="00D20F91">
      <w:pPr>
        <w:spacing w:line="360" w:lineRule="auto"/>
      </w:pPr>
    </w:p>
    <w:p w14:paraId="2C62C404" w14:textId="77777777" w:rsidR="00FC0C10" w:rsidRDefault="00FC0C10" w:rsidP="00D20F91">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D20F91">
      <w:pPr>
        <w:numPr>
          <w:ilvl w:val="0"/>
          <w:numId w:val="31"/>
        </w:numPr>
        <w:spacing w:before="120" w:after="120" w:line="360" w:lineRule="auto"/>
      </w:pPr>
      <w:r>
        <w:lastRenderedPageBreak/>
        <w:t>Conduct a user survey to gather feedback on perceived trust, confidence, and satisfaction.</w:t>
      </w:r>
    </w:p>
    <w:p w14:paraId="6D1EE77F" w14:textId="77777777" w:rsidR="00FC0C10" w:rsidRDefault="00FC0C10" w:rsidP="00D20F91">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D20F91">
      <w:pPr>
        <w:spacing w:line="360" w:lineRule="auto"/>
      </w:pPr>
    </w:p>
    <w:p w14:paraId="098532C7" w14:textId="77777777" w:rsidR="00FC0C10" w:rsidRDefault="00FC0C10" w:rsidP="00D20F91">
      <w:pPr>
        <w:pStyle w:val="Heading2"/>
        <w:spacing w:before="240" w:after="120" w:line="360" w:lineRule="auto"/>
      </w:pPr>
      <w:r>
        <w:t>1.8 Scope</w:t>
      </w:r>
    </w:p>
    <w:p w14:paraId="55F9BA2F" w14:textId="77777777" w:rsidR="00FC0C10" w:rsidRDefault="00FC0C10" w:rsidP="00D20F91">
      <w:pPr>
        <w:spacing w:line="360" w:lineRule="auto"/>
      </w:pPr>
    </w:p>
    <w:p w14:paraId="68687843" w14:textId="77777777" w:rsidR="00FC0C10" w:rsidRDefault="00FC0C10" w:rsidP="00D20F91">
      <w:pPr>
        <w:spacing w:line="360" w:lineRule="auto"/>
      </w:pPr>
      <w: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D20F91">
      <w:pPr>
        <w:spacing w:line="360" w:lineRule="auto"/>
      </w:pPr>
    </w:p>
    <w:p w14:paraId="7B2E1EA1" w14:textId="77777777" w:rsidR="00FC0C10" w:rsidRDefault="00FC0C10" w:rsidP="00D20F91">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r>
        <w:t>1.9 High-Level Rich Picture of the Proposed Solution</w:t>
      </w:r>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3256B78A">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Default="00FC0C10" w:rsidP="00D20F91">
      <w:pPr>
        <w:spacing w:line="360" w:lineRule="auto"/>
      </w:pPr>
      <w:r>
        <w:t>The proposed system architecture has two modes,</w:t>
      </w:r>
    </w:p>
    <w:p w14:paraId="1ABDB57E" w14:textId="77777777" w:rsidR="00FC0C10" w:rsidRDefault="00FC0C10" w:rsidP="00D20F91">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D20F91">
      <w:pPr>
        <w:numPr>
          <w:ilvl w:val="0"/>
          <w:numId w:val="32"/>
        </w:numPr>
        <w:spacing w:before="120" w:after="120" w:line="360" w:lineRule="auto"/>
      </w:pPr>
      <w:r>
        <w:rPr>
          <w:b/>
          <w:bCs/>
        </w:rPr>
        <w:lastRenderedPageBreak/>
        <w:t>Explainable Mode (XAI):</w:t>
      </w:r>
      <w:r>
        <w:t xml:space="preserve"> The same chatbot with an XAI layer that provides explanations for each output.</w:t>
      </w:r>
    </w:p>
    <w:p w14:paraId="4240F8E2" w14:textId="77777777" w:rsidR="00FC0C10" w:rsidRDefault="00FC0C10" w:rsidP="00D20F91">
      <w:pPr>
        <w:spacing w:line="360" w:lineRule="auto"/>
      </w:pPr>
    </w:p>
    <w:p w14:paraId="5198C633" w14:textId="77777777" w:rsidR="00FC0C10" w:rsidRDefault="00FC0C10" w:rsidP="00D20F91">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D20F91">
      <w:pPr>
        <w:spacing w:line="360" w:lineRule="auto"/>
      </w:pPr>
    </w:p>
    <w:p w14:paraId="5EC64F2E" w14:textId="333D33A5" w:rsidR="00C277CE" w:rsidRDefault="00FC0C10" w:rsidP="00D20F91">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542C3D" w:rsidP="00D20F91">
      <w:pPr>
        <w:spacing w:line="360" w:lineRule="auto"/>
        <w:rPr>
          <w:lang w:val="en-US"/>
        </w:rPr>
      </w:pPr>
      <w:r w:rsidRPr="00542C3D">
        <w:rPr>
          <w:noProof/>
          <w14:ligatures w14:val="standardContextual"/>
        </w:rPr>
        <w:pict w14:anchorId="6D378654">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r>
        <w:t xml:space="preserve">Chapter 2 – Literature Review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r>
        <w:t>2.0 Introduction</w:t>
      </w:r>
    </w:p>
    <w:p w14:paraId="32E6B6CE" w14:textId="366935C2" w:rsidR="00544492" w:rsidRDefault="00544492" w:rsidP="00D20F91">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D20F91">
      <w:pPr>
        <w:spacing w:line="360" w:lineRule="auto"/>
      </w:pPr>
    </w:p>
    <w:p w14:paraId="0C3D63A3" w14:textId="5C607047" w:rsidR="00544492" w:rsidRDefault="00544492" w:rsidP="00D20F91">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451559D4" w14:textId="77777777" w:rsidR="00544492" w:rsidRDefault="00544492" w:rsidP="00D20F91">
      <w:pPr>
        <w:pStyle w:val="Heading2"/>
        <w:spacing w:before="240" w:after="120" w:line="360" w:lineRule="auto"/>
      </w:pPr>
      <w:r>
        <w:lastRenderedPageBreak/>
        <w:t>2.1 Research Methodology</w:t>
      </w:r>
    </w:p>
    <w:p w14:paraId="5F23E7A4" w14:textId="77777777" w:rsidR="00544492" w:rsidRDefault="00544492" w:rsidP="00D20F91">
      <w:pPr>
        <w:spacing w:line="360" w:lineRule="auto"/>
      </w:pPr>
    </w:p>
    <w:p w14:paraId="7F7A5F4F" w14:textId="77777777" w:rsidR="00544492" w:rsidRDefault="00544492" w:rsidP="00D20F91">
      <w:pPr>
        <w:pStyle w:val="Heading3"/>
        <w:spacing w:before="240" w:after="120" w:line="360" w:lineRule="auto"/>
      </w:pPr>
      <w:r>
        <w:t>2.1.1 Research Onion</w:t>
      </w:r>
    </w:p>
    <w:p w14:paraId="14A746A6" w14:textId="476BF233" w:rsidR="00544492" w:rsidRDefault="00544492" w:rsidP="00D20F91">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3561A13D" w:rsidR="00544492" w:rsidRDefault="00544492" w:rsidP="00D20F91">
      <w:pPr>
        <w:pStyle w:val="Heading3"/>
        <w:spacing w:before="240" w:after="120" w:line="360" w:lineRule="auto"/>
      </w:pPr>
      <w:r>
        <w:t>2.1.1 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77777777" w:rsidR="00544492" w:rsidRDefault="00544492" w:rsidP="00D20F91">
      <w:pPr>
        <w:pStyle w:val="Heading3"/>
        <w:spacing w:before="240" w:after="120" w:line="360" w:lineRule="auto"/>
      </w:pPr>
      <w:r>
        <w:t>2.1.2 Approach</w:t>
      </w:r>
    </w:p>
    <w:p w14:paraId="75AB88C6" w14:textId="77777777" w:rsidR="00544492" w:rsidRDefault="00544492" w:rsidP="00D20F91">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77777777" w:rsidR="00544492" w:rsidRDefault="00544492" w:rsidP="00D20F91">
      <w:pPr>
        <w:pStyle w:val="Heading3"/>
        <w:spacing w:before="240" w:after="120" w:line="360" w:lineRule="auto"/>
      </w:pPr>
      <w:r>
        <w:t>2.1.3 Strategy</w:t>
      </w:r>
    </w:p>
    <w:p w14:paraId="6E44D453" w14:textId="573F11B0" w:rsidR="00544492" w:rsidRPr="00C3621B" w:rsidRDefault="00544492" w:rsidP="00D20F91">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D20F91">
      <w:pPr>
        <w:spacing w:line="360" w:lineRule="auto"/>
      </w:pPr>
    </w:p>
    <w:p w14:paraId="46D2037C" w14:textId="77777777" w:rsidR="00544492" w:rsidRDefault="00544492" w:rsidP="00D20F91">
      <w:pPr>
        <w:pStyle w:val="Heading3"/>
        <w:spacing w:before="240" w:after="120" w:line="360" w:lineRule="auto"/>
      </w:pPr>
      <w:r>
        <w:lastRenderedPageBreak/>
        <w:t>2.2.4 Time Horizon</w:t>
      </w:r>
    </w:p>
    <w:p w14:paraId="01DC7747" w14:textId="77777777" w:rsidR="00544492" w:rsidRDefault="00544492" w:rsidP="00D20F91">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D20F91">
      <w:pPr>
        <w:spacing w:line="360" w:lineRule="auto"/>
      </w:pPr>
    </w:p>
    <w:p w14:paraId="6E8C9A6D" w14:textId="77777777" w:rsidR="00544492" w:rsidRDefault="00544492" w:rsidP="00D20F91">
      <w:pPr>
        <w:pStyle w:val="Heading3"/>
        <w:spacing w:before="240" w:after="120" w:line="360" w:lineRule="auto"/>
      </w:pPr>
      <w:r>
        <w:t>2.2.5 Data Collection and Analysis</w:t>
      </w:r>
    </w:p>
    <w:p w14:paraId="230D307F" w14:textId="3A5B212D" w:rsidR="00544492" w:rsidRDefault="00544492" w:rsidP="00D20F91">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D20F91">
      <w:pPr>
        <w:spacing w:line="360" w:lineRule="auto"/>
      </w:pPr>
    </w:p>
    <w:p w14:paraId="3DC7B13E" w14:textId="77777777" w:rsidR="00544492" w:rsidRDefault="00544492" w:rsidP="00D20F91">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r>
        <w:t>2.2 Concept Map for Literature Review</w:t>
      </w:r>
    </w:p>
    <w:p w14:paraId="607CB2AC" w14:textId="47DA2D61" w:rsidR="00544492" w:rsidRDefault="00544492" w:rsidP="00D20F91">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D20F91">
      <w:pPr>
        <w:spacing w:line="360" w:lineRule="auto"/>
      </w:pPr>
    </w:p>
    <w:p w14:paraId="56CAFA70" w14:textId="4D8F363D" w:rsidR="00544492" w:rsidRDefault="00544492" w:rsidP="00D20F91">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D20F91">
      <w:pPr>
        <w:spacing w:line="360" w:lineRule="auto"/>
      </w:pPr>
    </w:p>
    <w:p w14:paraId="6467C81B" w14:textId="5457DDE2" w:rsidR="00544492" w:rsidRDefault="00544492" w:rsidP="00D20F91">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r>
        <w:t>2.3 Research into the Domain</w:t>
      </w:r>
    </w:p>
    <w:p w14:paraId="0E490A9C" w14:textId="5E708196" w:rsidR="00544492" w:rsidRPr="009B681E" w:rsidRDefault="00544492" w:rsidP="00D20F91">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D20F91">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D20F91">
      <w:pPr>
        <w:spacing w:line="360" w:lineRule="auto"/>
      </w:pPr>
    </w:p>
    <w:p w14:paraId="5C3CD1D8" w14:textId="21715680" w:rsidR="00544492" w:rsidRDefault="00544492" w:rsidP="00D20F91">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D20F91">
      <w:pPr>
        <w:spacing w:line="360" w:lineRule="auto"/>
      </w:pPr>
    </w:p>
    <w:p w14:paraId="737B4701" w14:textId="66231886" w:rsidR="00544492" w:rsidRDefault="00544492" w:rsidP="00D20F91">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r>
        <w:lastRenderedPageBreak/>
        <w:t>2.4 Research into the Problem Itself</w:t>
      </w:r>
    </w:p>
    <w:p w14:paraId="280509C0" w14:textId="0C3497A7" w:rsidR="00544492" w:rsidRDefault="00544492" w:rsidP="00D20F91">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D20F91">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D20F91">
      <w:pPr>
        <w:spacing w:line="360" w:lineRule="auto"/>
      </w:pPr>
    </w:p>
    <w:p w14:paraId="7E2C9D4D" w14:textId="266F42A1" w:rsidR="00544492" w:rsidRDefault="00544492" w:rsidP="00D20F91">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D20F91">
      <w:pPr>
        <w:spacing w:line="360" w:lineRule="auto"/>
      </w:pPr>
    </w:p>
    <w:p w14:paraId="46A3C042" w14:textId="77777777" w:rsidR="00625123" w:rsidRDefault="00625123" w:rsidP="00D20F91">
      <w:pPr>
        <w:spacing w:line="360" w:lineRule="auto"/>
      </w:pPr>
    </w:p>
    <w:p w14:paraId="7F79CC27" w14:textId="77777777" w:rsidR="002B14BA" w:rsidRDefault="002B14BA" w:rsidP="00D20F91">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D20F91">
      <w:pPr>
        <w:spacing w:line="360" w:lineRule="auto"/>
      </w:pPr>
    </w:p>
    <w:p w14:paraId="023F64B2" w14:textId="02ABA2D6" w:rsidR="002B14BA" w:rsidRDefault="002B14BA" w:rsidP="00D20F91">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D20F91">
      <w:pPr>
        <w:spacing w:line="360" w:lineRule="auto"/>
      </w:pPr>
    </w:p>
    <w:p w14:paraId="75A9F62A" w14:textId="1CFD43BF" w:rsidR="002B14BA" w:rsidRDefault="002B14BA" w:rsidP="00D20F91">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 xml:space="preserve">reported a similar issue. There were times when explanations made the participants of this study even trust incorrect outputs. Even data scientists tend to over-trust </w:t>
      </w:r>
      <w:r>
        <w:lastRenderedPageBreak/>
        <w:t>models that display visually attractive and polished explanations, even though they are misleading.</w:t>
      </w:r>
    </w:p>
    <w:p w14:paraId="5CD495A6" w14:textId="77777777" w:rsidR="002B14BA" w:rsidRDefault="002B14BA" w:rsidP="00D20F91">
      <w:pPr>
        <w:spacing w:line="360" w:lineRule="auto"/>
      </w:pPr>
    </w:p>
    <w:p w14:paraId="75AB9428" w14:textId="77777777" w:rsidR="002B14BA" w:rsidRDefault="002B14BA" w:rsidP="00D20F91">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D20F91">
      <w:pPr>
        <w:spacing w:line="360" w:lineRule="auto"/>
      </w:pPr>
    </w:p>
    <w:p w14:paraId="3A46B3A3" w14:textId="3A03AE91" w:rsidR="002B14BA" w:rsidRDefault="002B14BA" w:rsidP="00D20F91">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D20F91">
      <w:pPr>
        <w:spacing w:line="360" w:lineRule="auto"/>
      </w:pPr>
    </w:p>
    <w:p w14:paraId="2B0E99FF" w14:textId="77777777" w:rsidR="002B14BA" w:rsidRDefault="002B14BA" w:rsidP="00D20F91">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D20F91">
      <w:pPr>
        <w:spacing w:line="360" w:lineRule="auto"/>
      </w:pPr>
    </w:p>
    <w:p w14:paraId="5D4B3B84" w14:textId="2A37197C" w:rsidR="002B14BA" w:rsidRDefault="002B14BA" w:rsidP="00D20F91">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D20F91">
      <w:pPr>
        <w:spacing w:line="360" w:lineRule="auto"/>
      </w:pPr>
    </w:p>
    <w:p w14:paraId="33523844" w14:textId="10520803" w:rsidR="002B14BA" w:rsidRDefault="002B14BA" w:rsidP="00D20F91">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D20F91">
      <w:pPr>
        <w:spacing w:line="360" w:lineRule="auto"/>
      </w:pPr>
    </w:p>
    <w:p w14:paraId="4B95D226" w14:textId="77777777" w:rsidR="002B14BA" w:rsidRDefault="002B14BA" w:rsidP="00D20F91">
      <w:pPr>
        <w:numPr>
          <w:ilvl w:val="0"/>
          <w:numId w:val="33"/>
        </w:numPr>
        <w:spacing w:before="120" w:after="120" w:line="360" w:lineRule="auto"/>
      </w:pPr>
      <w:r>
        <w:rPr>
          <w:b/>
          <w:bCs/>
        </w:rPr>
        <w:t>Explainability</w:t>
      </w:r>
    </w:p>
    <w:p w14:paraId="4DABD006" w14:textId="46374458" w:rsidR="002B14BA" w:rsidRDefault="002B14BA" w:rsidP="00D20F91">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 xml:space="preserve">(Zhao </w:t>
      </w:r>
      <w:r>
        <w:rPr>
          <w:noProof/>
        </w:rPr>
        <w:lastRenderedPageBreak/>
        <w:t>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D20F91">
      <w:pPr>
        <w:spacing w:line="360" w:lineRule="auto"/>
      </w:pPr>
    </w:p>
    <w:p w14:paraId="72D556D2" w14:textId="77777777" w:rsidR="006667EC" w:rsidRDefault="006667EC" w:rsidP="00D20F91">
      <w:pPr>
        <w:numPr>
          <w:ilvl w:val="0"/>
          <w:numId w:val="34"/>
        </w:numPr>
        <w:spacing w:before="120" w:after="120" w:line="360" w:lineRule="auto"/>
      </w:pPr>
      <w:r>
        <w:rPr>
          <w:b/>
          <w:bCs/>
        </w:rPr>
        <w:t>Privacy</w:t>
      </w:r>
    </w:p>
    <w:p w14:paraId="7D70A34E" w14:textId="7D5E103F" w:rsidR="006667EC" w:rsidRDefault="006667EC" w:rsidP="00D20F91">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D20F91">
      <w:pPr>
        <w:spacing w:line="360" w:lineRule="auto"/>
      </w:pPr>
    </w:p>
    <w:p w14:paraId="588C5FB4" w14:textId="77777777" w:rsidR="006667EC" w:rsidRDefault="006667EC" w:rsidP="00D20F91">
      <w:pPr>
        <w:numPr>
          <w:ilvl w:val="0"/>
          <w:numId w:val="35"/>
        </w:numPr>
        <w:spacing w:before="120" w:after="120" w:line="360" w:lineRule="auto"/>
      </w:pPr>
      <w:r>
        <w:rPr>
          <w:b/>
          <w:bCs/>
        </w:rPr>
        <w:t>User Acceptance</w:t>
      </w:r>
    </w:p>
    <w:p w14:paraId="1C4069DD" w14:textId="3F882D03" w:rsidR="006667EC" w:rsidRDefault="006667EC" w:rsidP="00D20F91">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w:t>
      </w:r>
      <w:r>
        <w:lastRenderedPageBreak/>
        <w:t>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D20F91">
      <w:pPr>
        <w:spacing w:line="360" w:lineRule="auto"/>
      </w:pPr>
    </w:p>
    <w:p w14:paraId="2CCECD83" w14:textId="52D4715D" w:rsidR="006667EC" w:rsidRDefault="006667EC" w:rsidP="00D20F91">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D20F91">
      <w:pPr>
        <w:spacing w:line="360" w:lineRule="auto"/>
      </w:pPr>
    </w:p>
    <w:p w14:paraId="1E3B6191" w14:textId="77777777" w:rsidR="006667EC" w:rsidRDefault="006667EC" w:rsidP="00D20F91">
      <w:pPr>
        <w:numPr>
          <w:ilvl w:val="0"/>
          <w:numId w:val="36"/>
        </w:numPr>
        <w:spacing w:before="120" w:after="120" w:line="360" w:lineRule="auto"/>
      </w:pPr>
      <w:r>
        <w:rPr>
          <w:b/>
          <w:bCs/>
        </w:rPr>
        <w:t>Trade-off between model complexity and transparency</w:t>
      </w:r>
    </w:p>
    <w:p w14:paraId="671AAC0C" w14:textId="77777777" w:rsidR="006667EC" w:rsidRDefault="006667EC" w:rsidP="00D20F91">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D20F91">
      <w:pPr>
        <w:spacing w:line="360" w:lineRule="auto"/>
      </w:pPr>
    </w:p>
    <w:p w14:paraId="0547474B" w14:textId="77777777" w:rsidR="006667EC" w:rsidRDefault="006667EC" w:rsidP="00D20F91">
      <w:pPr>
        <w:numPr>
          <w:ilvl w:val="0"/>
          <w:numId w:val="37"/>
        </w:numPr>
        <w:spacing w:before="120" w:after="120" w:line="360" w:lineRule="auto"/>
      </w:pPr>
      <w:r>
        <w:rPr>
          <w:b/>
          <w:bCs/>
        </w:rPr>
        <w:t>Performance versus explainability trade-off</w:t>
      </w:r>
    </w:p>
    <w:p w14:paraId="1A86B02F" w14:textId="77777777" w:rsidR="006667EC" w:rsidRDefault="006667EC" w:rsidP="00D20F91">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D20F91">
      <w:pPr>
        <w:spacing w:line="360" w:lineRule="auto"/>
      </w:pPr>
    </w:p>
    <w:p w14:paraId="3C21CDCC" w14:textId="77777777" w:rsidR="006667EC" w:rsidRDefault="006667EC" w:rsidP="00D20F91">
      <w:pPr>
        <w:numPr>
          <w:ilvl w:val="0"/>
          <w:numId w:val="38"/>
        </w:numPr>
        <w:spacing w:before="120" w:after="120" w:line="360" w:lineRule="auto"/>
      </w:pPr>
      <w:r>
        <w:rPr>
          <w:b/>
          <w:bCs/>
        </w:rPr>
        <w:t>User overload</w:t>
      </w:r>
    </w:p>
    <w:p w14:paraId="77E0D2F6" w14:textId="77777777" w:rsidR="006667EC" w:rsidRDefault="006667EC" w:rsidP="00D20F91">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D20F91">
      <w:pPr>
        <w:spacing w:line="360" w:lineRule="auto"/>
      </w:pPr>
    </w:p>
    <w:p w14:paraId="070A2EFE" w14:textId="77777777" w:rsidR="006667EC" w:rsidRDefault="006667EC" w:rsidP="00D20F91">
      <w:pPr>
        <w:numPr>
          <w:ilvl w:val="0"/>
          <w:numId w:val="39"/>
        </w:numPr>
        <w:spacing w:before="120" w:after="120" w:line="360" w:lineRule="auto"/>
      </w:pPr>
      <w:r>
        <w:rPr>
          <w:b/>
          <w:bCs/>
        </w:rPr>
        <w:t>Bias and misinformation</w:t>
      </w:r>
    </w:p>
    <w:p w14:paraId="2CB970E9" w14:textId="0D60FC5F" w:rsidR="006667EC" w:rsidRDefault="006667EC" w:rsidP="00D20F91">
      <w:pPr>
        <w:spacing w:line="360" w:lineRule="auto"/>
      </w:pPr>
      <w:r>
        <w:lastRenderedPageBreak/>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D20F91">
      <w:pPr>
        <w:spacing w:line="360" w:lineRule="auto"/>
      </w:pPr>
    </w:p>
    <w:p w14:paraId="145346E9" w14:textId="77777777" w:rsidR="000C0B79" w:rsidRDefault="000C0B79" w:rsidP="00D20F91">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D20F91">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D20F91">
      <w:pPr>
        <w:spacing w:line="360" w:lineRule="auto"/>
      </w:pPr>
    </w:p>
    <w:p w14:paraId="18D39695" w14:textId="77777777" w:rsidR="002B14BA" w:rsidRDefault="002B14BA" w:rsidP="00D20F91">
      <w:pPr>
        <w:spacing w:line="360" w:lineRule="auto"/>
      </w:pPr>
    </w:p>
    <w:p w14:paraId="4AF633CF" w14:textId="77777777" w:rsidR="002B14BA" w:rsidRDefault="002B14BA" w:rsidP="00D20F91">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D20F91">
      <w:pPr>
        <w:spacing w:line="360" w:lineRule="auto"/>
      </w:pPr>
    </w:p>
    <w:p w14:paraId="5BEF629D" w14:textId="77777777" w:rsidR="006667EC" w:rsidRDefault="006667EC" w:rsidP="00D20F91">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r>
        <w:t>2.5 Research into Possible Solutions</w:t>
      </w:r>
    </w:p>
    <w:p w14:paraId="03DF7622" w14:textId="77777777" w:rsidR="007D028A" w:rsidRDefault="007D028A" w:rsidP="00D20F91">
      <w:pPr>
        <w:spacing w:line="360" w:lineRule="auto"/>
      </w:pPr>
      <w:r>
        <w:t xml:space="preserve">Researchers propose several ways to improve transparency in LLM. One is analysing attention weights. Another one is simplifying large models into smaller ones. Post-hoc </w:t>
      </w:r>
      <w:r>
        <w:lastRenderedPageBreak/>
        <w:t>explanation tools are another option. User-centred design is also important. Explanations should be designed for users. They should not exist only for technical inspection.</w:t>
      </w:r>
    </w:p>
    <w:p w14:paraId="2EC39F7E" w14:textId="77777777" w:rsidR="007D028A" w:rsidRDefault="007D028A" w:rsidP="00D20F91">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D20F91">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D20F91">
      <w:pPr>
        <w:spacing w:line="360" w:lineRule="auto"/>
      </w:pPr>
    </w:p>
    <w:p w14:paraId="65C9E65E" w14:textId="025C38BD" w:rsidR="00544492" w:rsidRDefault="00544492" w:rsidP="00D20F91">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D20F91">
      <w:pPr>
        <w:spacing w:line="360" w:lineRule="auto"/>
      </w:pPr>
    </w:p>
    <w:p w14:paraId="0927D4CF" w14:textId="43D0B6CC" w:rsidR="00544492" w:rsidRDefault="00544492" w:rsidP="00D20F91">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D20F91">
      <w:pPr>
        <w:spacing w:line="360" w:lineRule="auto"/>
      </w:pPr>
    </w:p>
    <w:p w14:paraId="581BB82E" w14:textId="353206DA" w:rsidR="00544492" w:rsidRDefault="00544492" w:rsidP="00D20F91">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D20F91">
      <w:pPr>
        <w:spacing w:line="360" w:lineRule="auto"/>
      </w:pPr>
      <w:r>
        <w:lastRenderedPageBreak/>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D20F91">
      <w:pPr>
        <w:spacing w:line="360" w:lineRule="auto"/>
      </w:pPr>
    </w:p>
    <w:p w14:paraId="12D346D1" w14:textId="34CFF151" w:rsidR="00544492" w:rsidRDefault="00544492" w:rsidP="00D20F91">
      <w:pPr>
        <w:pStyle w:val="Heading2"/>
        <w:spacing w:before="240" w:after="120" w:line="360" w:lineRule="auto"/>
      </w:pPr>
      <w:r>
        <w:t>2.6 Existing Systems</w:t>
      </w:r>
    </w:p>
    <w:p w14:paraId="4E5078CC" w14:textId="57DEF145" w:rsidR="00544492" w:rsidRDefault="00544492" w:rsidP="00D20F91">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D20F91">
      <w:pPr>
        <w:spacing w:line="360" w:lineRule="auto"/>
      </w:pPr>
    </w:p>
    <w:p w14:paraId="58D8FBDF" w14:textId="33C6153D" w:rsidR="00544492" w:rsidRDefault="00544492" w:rsidP="00D20F91">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D20F91">
      <w:pPr>
        <w:spacing w:line="360" w:lineRule="auto"/>
      </w:pPr>
    </w:p>
    <w:p w14:paraId="140D97BF" w14:textId="573BCDA3" w:rsidR="00544492" w:rsidRDefault="00544492" w:rsidP="00D20F91">
      <w:pPr>
        <w:spacing w:line="360" w:lineRule="auto"/>
      </w:pPr>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D20F91">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D20F91">
      <w:pPr>
        <w:spacing w:line="360" w:lineRule="auto"/>
      </w:pPr>
    </w:p>
    <w:p w14:paraId="624B373F" w14:textId="77777777" w:rsidR="00544492" w:rsidRDefault="00544492" w:rsidP="00D20F91">
      <w:pPr>
        <w:spacing w:line="360" w:lineRule="auto"/>
      </w:pPr>
      <w:r>
        <w:t xml:space="preserve">Clear differences appear when comparing and contrasting the two methods. Rule-based methods are reliable and easy to understand, but they are limited by capabilities, or they do </w:t>
      </w:r>
      <w:r>
        <w:lastRenderedPageBreak/>
        <w:t>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r>
        <w:t>2.7 Technical Research</w:t>
      </w:r>
    </w:p>
    <w:p w14:paraId="74264650" w14:textId="77777777" w:rsidR="00544492" w:rsidRDefault="00544492" w:rsidP="00D20F91">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D20F91">
      <w:pPr>
        <w:spacing w:line="360" w:lineRule="auto"/>
      </w:pPr>
    </w:p>
    <w:p w14:paraId="56AD5EDD" w14:textId="7C0CBE9C" w:rsidR="00544492" w:rsidRDefault="00544492" w:rsidP="00D20F91">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D20F91">
      <w:pPr>
        <w:spacing w:line="360" w:lineRule="auto"/>
      </w:pPr>
    </w:p>
    <w:p w14:paraId="7C3C01BE" w14:textId="59F2FAA7" w:rsidR="00544492" w:rsidRDefault="00544492" w:rsidP="00D20F91">
      <w:pPr>
        <w:spacing w:line="360" w:lineRule="auto"/>
      </w:pPr>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D20F91">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D20F91">
      <w:pPr>
        <w:spacing w:line="360" w:lineRule="auto"/>
      </w:pPr>
      <w:r>
        <w:br/>
        <w:t xml:space="preserve">Another important technical concern is how the data handling is done. Financial chatbots often work with user’s sensitive information. Related studies show that it is very important to use strong privacy protection, bias control, and ethical design, especially in tasks like credit </w:t>
      </w:r>
      <w:r>
        <w:lastRenderedPageBreak/>
        <w:t>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D20F91">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r>
        <w:t>2.8 Link to Research Objectives and Questions</w:t>
      </w:r>
    </w:p>
    <w:p w14:paraId="77FC7879" w14:textId="48D7FEF2" w:rsidR="00544492" w:rsidRDefault="00544492" w:rsidP="00D20F91">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D20F91">
      <w:pPr>
        <w:spacing w:line="360" w:lineRule="auto"/>
      </w:pPr>
    </w:p>
    <w:p w14:paraId="2BA6BF1B" w14:textId="0FA1B092" w:rsidR="00544492" w:rsidRDefault="00544492" w:rsidP="00D20F91">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D20F91">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D20F91">
      <w:pPr>
        <w:spacing w:line="360" w:lineRule="auto"/>
      </w:pPr>
    </w:p>
    <w:p w14:paraId="159CFDAD" w14:textId="77777777" w:rsidR="00544492" w:rsidRDefault="00544492" w:rsidP="00D20F91">
      <w:pPr>
        <w:spacing w:line="360" w:lineRule="auto"/>
      </w:pPr>
      <w: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lastRenderedPageBreak/>
        <w:t>“</w:t>
      </w:r>
      <w:r>
        <w:rPr>
          <w:b/>
          <w:bCs/>
        </w:rPr>
        <w:t>To improve user trust in financial chatbots by integrating Explainable AI (XAI) mechanisms with GPT-4</w:t>
      </w:r>
      <w:r>
        <w:t>”</w:t>
      </w:r>
    </w:p>
    <w:p w14:paraId="2FE7B173" w14:textId="77777777" w:rsidR="00614636" w:rsidRDefault="00614636" w:rsidP="00D20F91">
      <w:pPr>
        <w:spacing w:line="360" w:lineRule="auto"/>
      </w:pPr>
    </w:p>
    <w:p w14:paraId="59488028" w14:textId="77777777" w:rsidR="00544492" w:rsidRDefault="00542C3D" w:rsidP="00D20F91">
      <w:pPr>
        <w:spacing w:line="360" w:lineRule="auto"/>
      </w:pPr>
      <w:r w:rsidRPr="00542C3D">
        <w:rPr>
          <w:noProof/>
          <w14:ligatures w14:val="standardContextual"/>
        </w:rPr>
        <w:pict w14:anchorId="06E4C866">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r>
        <w:t>Chapter 3 - Requirements Analysis</w:t>
      </w:r>
    </w:p>
    <w:p w14:paraId="6478C783" w14:textId="77777777" w:rsidR="00FD638D" w:rsidRDefault="00FD638D" w:rsidP="00D20F91">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r>
        <w:t>3.1 Stakeholder Analysis</w:t>
      </w:r>
    </w:p>
    <w:p w14:paraId="4F8C3464" w14:textId="77777777" w:rsidR="00FD638D" w:rsidRDefault="00FD638D" w:rsidP="00D20F91">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D20F91">
      <w:pPr>
        <w:spacing w:line="360" w:lineRule="auto"/>
      </w:pPr>
    </w:p>
    <w:p w14:paraId="5944971A" w14:textId="77777777" w:rsidR="00FD638D" w:rsidRDefault="00FD638D" w:rsidP="00D20F91">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D20F91">
      <w:pPr>
        <w:spacing w:line="360" w:lineRule="auto"/>
      </w:pPr>
    </w:p>
    <w:p w14:paraId="52B1139A" w14:textId="77777777" w:rsidR="00FD638D" w:rsidRDefault="00FD638D" w:rsidP="00D20F91">
      <w:pPr>
        <w:spacing w:line="360" w:lineRule="auto"/>
      </w:pPr>
      <w:r>
        <w:t>The key stakeholders are as mentioned below,</w:t>
      </w:r>
    </w:p>
    <w:p w14:paraId="25CAC513" w14:textId="77777777" w:rsidR="00FD638D" w:rsidRDefault="00FD638D" w:rsidP="00D20F91">
      <w:pPr>
        <w:spacing w:line="360" w:lineRule="auto"/>
      </w:pPr>
    </w:p>
    <w:p w14:paraId="6E49D1A3" w14:textId="77777777" w:rsidR="00FD638D" w:rsidRDefault="00FD638D" w:rsidP="00D20F91">
      <w:pPr>
        <w:pStyle w:val="Heading3"/>
        <w:spacing w:before="240" w:after="120" w:line="360" w:lineRule="auto"/>
      </w:pPr>
      <w:r>
        <w:lastRenderedPageBreak/>
        <w:t>1. End-Users (Loan Seekers)</w:t>
      </w:r>
    </w:p>
    <w:p w14:paraId="20FC3A20" w14:textId="77777777" w:rsidR="00FD638D" w:rsidRDefault="00FD638D" w:rsidP="00D20F91">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D20F91">
      <w:pPr>
        <w:pStyle w:val="Heading3"/>
        <w:spacing w:before="240" w:after="120" w:line="360" w:lineRule="auto"/>
      </w:pPr>
      <w:r>
        <w:t>2. Loan Officers (Domain Experts)</w:t>
      </w:r>
    </w:p>
    <w:p w14:paraId="6F014302" w14:textId="77777777" w:rsidR="00FD638D" w:rsidRDefault="00FD638D" w:rsidP="00D20F91">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D20F91">
      <w:pPr>
        <w:pStyle w:val="Heading3"/>
        <w:spacing w:before="240" w:after="120" w:line="360" w:lineRule="auto"/>
      </w:pPr>
      <w:r>
        <w:t>3. System Administrator</w:t>
      </w:r>
    </w:p>
    <w:p w14:paraId="78D09517" w14:textId="77777777" w:rsidR="00FD638D" w:rsidRDefault="00FD638D" w:rsidP="00D20F91">
      <w:pPr>
        <w:spacing w:line="360" w:lineRule="auto"/>
      </w:pPr>
      <w: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D20F91">
      <w:pPr>
        <w:pStyle w:val="Heading3"/>
        <w:spacing w:before="240" w:after="120" w:line="360" w:lineRule="auto"/>
      </w:pPr>
      <w:r>
        <w:t>4. Developer (Software Engineer and Data Analyst)</w:t>
      </w:r>
    </w:p>
    <w:p w14:paraId="6AF2CB9A" w14:textId="77777777" w:rsidR="00FD638D" w:rsidRDefault="00FD638D" w:rsidP="00D20F91">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D20F91">
      <w:pPr>
        <w:pStyle w:val="Heading3"/>
        <w:spacing w:before="240" w:after="120" w:line="360" w:lineRule="auto"/>
      </w:pPr>
      <w:r>
        <w:t>5. Business Owner (Future Financial Institution)</w:t>
      </w:r>
    </w:p>
    <w:p w14:paraId="196E2883" w14:textId="77777777" w:rsidR="00FD638D" w:rsidRDefault="00FD638D" w:rsidP="00D20F91">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D20F91">
      <w:pPr>
        <w:spacing w:line="360" w:lineRule="auto"/>
      </w:pPr>
    </w:p>
    <w:p w14:paraId="663ADDCB" w14:textId="77777777" w:rsidR="00FD638D" w:rsidRDefault="00FD638D" w:rsidP="00D20F91">
      <w:pPr>
        <w:pStyle w:val="Heading3"/>
        <w:spacing w:before="240" w:after="120" w:line="360" w:lineRule="auto"/>
      </w:pPr>
      <w:r>
        <w:lastRenderedPageBreak/>
        <w:t>5. Wider Community (General Users)</w:t>
      </w:r>
    </w:p>
    <w:p w14:paraId="7B5BA091" w14:textId="77777777" w:rsidR="00FD638D" w:rsidRDefault="00FD638D" w:rsidP="00D20F91">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D20F91">
      <w:pPr>
        <w:spacing w:line="360" w:lineRule="auto"/>
      </w:pPr>
    </w:p>
    <w:p w14:paraId="2DF5C3AE" w14:textId="77777777" w:rsidR="00544492" w:rsidRDefault="00544492" w:rsidP="00D20F91">
      <w:pPr>
        <w:spacing w:line="360" w:lineRule="auto"/>
      </w:pPr>
    </w:p>
    <w:p w14:paraId="1BAFCBF7" w14:textId="77777777" w:rsidR="00FD638D" w:rsidRDefault="00FD638D" w:rsidP="00D20F91">
      <w:pPr>
        <w:pStyle w:val="Heading3"/>
        <w:spacing w:before="120" w:after="120" w:line="360" w:lineRule="auto"/>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D20F91">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D20F91">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D20F91">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D20F91">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D20F91">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D20F91">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D20F91">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D20F91">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D20F91">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D20F91">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D20F91">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D20F91">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D20F91">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D20F91">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D20F91">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D20F91">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D20F91">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D20F91">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D20F91">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D20F91">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D20F91">
            <w:pPr>
              <w:spacing w:line="360" w:lineRule="auto"/>
            </w:pPr>
            <w: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r>
        <w:t>3.2 Stakeholder Onion Model</w:t>
      </w:r>
    </w:p>
    <w:p w14:paraId="5E61A0A6" w14:textId="77777777" w:rsidR="00FD638D" w:rsidRDefault="00FD638D" w:rsidP="00D20F91">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lastRenderedPageBreak/>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r>
        <w:t>3.3 Stakeholder Viewpoints</w:t>
      </w:r>
    </w:p>
    <w:p w14:paraId="37B570C7" w14:textId="77777777" w:rsidR="00FD638D" w:rsidRDefault="00FD638D" w:rsidP="00D20F91">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D20F91">
      <w:pPr>
        <w:pStyle w:val="Heading3"/>
        <w:spacing w:before="240" w:after="120" w:line="360" w:lineRule="auto"/>
      </w:pPr>
      <w:r>
        <w:t>3.3.1 Functional Beneficiary</w:t>
      </w:r>
    </w:p>
    <w:p w14:paraId="1002F8BE" w14:textId="77777777" w:rsidR="00FD638D" w:rsidRDefault="00FD638D" w:rsidP="00D20F91">
      <w:pPr>
        <w:spacing w:line="360" w:lineRule="auto"/>
      </w:pPr>
      <w:r>
        <w:t xml:space="preserve">These are stakeholders who benefit from the system’s outputs. </w:t>
      </w:r>
    </w:p>
    <w:p w14:paraId="30901B6A"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D20F91">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D20F91">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D20F91">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D20F91">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D20F91">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D20F91">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D20F91">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D20F91">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D20F91">
            <w:pPr>
              <w:spacing w:line="360" w:lineRule="auto"/>
            </w:pPr>
            <w: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77777777" w:rsidR="00FD638D" w:rsidRDefault="00FD638D" w:rsidP="00D20F91">
      <w:pPr>
        <w:pStyle w:val="Heading3"/>
        <w:spacing w:before="120" w:after="120" w:line="360" w:lineRule="auto"/>
      </w:pPr>
      <w:r>
        <w:lastRenderedPageBreak/>
        <w:t>3.3.2 Operational Stakeholders</w:t>
      </w:r>
    </w:p>
    <w:p w14:paraId="59145263" w14:textId="77777777" w:rsidR="00FD638D" w:rsidRDefault="00FD638D" w:rsidP="00D20F91">
      <w:pPr>
        <w:spacing w:line="360" w:lineRule="auto"/>
      </w:pPr>
      <w:r>
        <w:t>These stakeholders keep the system functional. They work inside the system rather than benefiting from its outputs.</w:t>
      </w:r>
    </w:p>
    <w:p w14:paraId="1C5A80FE"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D20F91">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D20F91">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D20F91">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D20F91">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D20F91">
            <w:pPr>
              <w:spacing w:line="360" w:lineRule="auto"/>
            </w:pPr>
            <w: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77777777" w:rsidR="00FD638D" w:rsidRDefault="00FD638D" w:rsidP="00D20F91">
      <w:pPr>
        <w:pStyle w:val="Heading3"/>
        <w:spacing w:before="120" w:after="120" w:line="360" w:lineRule="auto"/>
      </w:pPr>
      <w:r>
        <w:t>3.3.3 Containing System Stakeholders</w:t>
      </w:r>
    </w:p>
    <w:p w14:paraId="7B62D64B" w14:textId="77777777" w:rsidR="00FD638D" w:rsidRDefault="00FD638D" w:rsidP="00D20F91">
      <w:pPr>
        <w:spacing w:line="360" w:lineRule="auto"/>
      </w:pPr>
      <w:r>
        <w:t>These parties influence what the system must comply with or rely on.</w:t>
      </w:r>
    </w:p>
    <w:p w14:paraId="23786E34"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D20F91">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D20F91">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D20F91">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D20F91">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D20F91">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D20F91">
            <w:pPr>
              <w:spacing w:line="360" w:lineRule="auto"/>
            </w:pPr>
            <w:r>
              <w:t>Expect fairness, safety, accountability, and alignment with data-protection rules</w:t>
            </w:r>
          </w:p>
        </w:tc>
      </w:tr>
    </w:tbl>
    <w:p w14:paraId="0AB0DEBE" w14:textId="77777777" w:rsidR="00FD638D" w:rsidRDefault="00FD638D" w:rsidP="00D20F91">
      <w:pPr>
        <w:spacing w:line="360" w:lineRule="auto"/>
      </w:pPr>
    </w:p>
    <w:p w14:paraId="133B2A7B" w14:textId="77777777" w:rsidR="00FD638D" w:rsidRDefault="00FD638D" w:rsidP="00D20F91">
      <w:pPr>
        <w:pStyle w:val="Heading3"/>
        <w:spacing w:before="120" w:after="120" w:line="360" w:lineRule="auto"/>
      </w:pPr>
      <w:r>
        <w:t>3.3.4 Wider Environment</w:t>
      </w:r>
    </w:p>
    <w:p w14:paraId="5FD96847" w14:textId="77777777" w:rsidR="00FD638D" w:rsidRDefault="00FD638D" w:rsidP="00D20F91">
      <w:pPr>
        <w:spacing w:line="360" w:lineRule="auto"/>
      </w:pPr>
      <w:r>
        <w:t>These stakeholders do not use the system directly but are influenced by its existence and behaviour.</w:t>
      </w:r>
    </w:p>
    <w:p w14:paraId="02330FF5"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D20F91">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D20F91">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D20F91">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D20F91">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D20F91">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D20F91">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D20F91">
            <w:pPr>
              <w:spacing w:line="360" w:lineRule="auto"/>
            </w:pPr>
            <w:r>
              <w:rPr>
                <w:b/>
                <w:bCs/>
              </w:rPr>
              <w:lastRenderedPageBreak/>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D20F91">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D20F91">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D20F91">
            <w:pPr>
              <w:spacing w:line="360" w:lineRule="auto"/>
            </w:pPr>
            <w: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r>
        <w:t>3.4 Requirement Gathering Techniques</w:t>
      </w:r>
    </w:p>
    <w:p w14:paraId="6577A223" w14:textId="77777777" w:rsidR="00FD638D" w:rsidRDefault="00FD638D" w:rsidP="00D20F91">
      <w:pPr>
        <w:spacing w:line="360" w:lineRule="auto"/>
      </w:pPr>
      <w:r>
        <w:t>Below are the requirement gathering techniques used in this project.</w:t>
      </w:r>
    </w:p>
    <w:p w14:paraId="399416D2" w14:textId="77777777" w:rsidR="00FD638D" w:rsidRDefault="00FD638D" w:rsidP="00D20F91">
      <w:pPr>
        <w:pStyle w:val="Heading3"/>
        <w:spacing w:before="240" w:after="120" w:line="360" w:lineRule="auto"/>
      </w:pPr>
      <w:r>
        <w:t xml:space="preserve">1. Interviews With a Domain Expert </w:t>
      </w:r>
    </w:p>
    <w:p w14:paraId="013C44AB" w14:textId="77777777" w:rsidR="00FD638D" w:rsidRDefault="00FD638D" w:rsidP="00D20F91">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D20F91">
      <w:pPr>
        <w:spacing w:line="360" w:lineRule="auto"/>
      </w:pPr>
    </w:p>
    <w:p w14:paraId="5AE18A83" w14:textId="77777777" w:rsidR="00FD638D" w:rsidRDefault="00FD638D" w:rsidP="00D20F91">
      <w:pPr>
        <w:spacing w:line="360" w:lineRule="auto"/>
      </w:pPr>
      <w:r>
        <w:rPr>
          <w:b/>
          <w:bCs/>
        </w:rPr>
        <w:t>Why is this technique suitable?</w:t>
      </w:r>
    </w:p>
    <w:p w14:paraId="198BB0B9" w14:textId="77777777" w:rsidR="00FD638D" w:rsidRDefault="00FD638D" w:rsidP="00D20F91">
      <w:pPr>
        <w:numPr>
          <w:ilvl w:val="0"/>
          <w:numId w:val="40"/>
        </w:numPr>
        <w:spacing w:before="120" w:after="120" w:line="360" w:lineRule="auto"/>
      </w:pPr>
      <w:r>
        <w:t>Loan officers reveal how real borderline decisions are made.</w:t>
      </w:r>
    </w:p>
    <w:p w14:paraId="1F077137" w14:textId="77777777" w:rsidR="00FD638D" w:rsidRDefault="00FD638D" w:rsidP="00D20F91">
      <w:pPr>
        <w:numPr>
          <w:ilvl w:val="0"/>
          <w:numId w:val="40"/>
        </w:numPr>
        <w:spacing w:before="120" w:after="120" w:line="360" w:lineRule="auto"/>
      </w:pPr>
      <w:r>
        <w:t>They can explain common customer mistakes, exceptions, and risks.</w:t>
      </w:r>
    </w:p>
    <w:p w14:paraId="7B8F13CF" w14:textId="77777777" w:rsidR="00FD638D" w:rsidRDefault="00FD638D" w:rsidP="00D20F91">
      <w:pPr>
        <w:numPr>
          <w:ilvl w:val="0"/>
          <w:numId w:val="40"/>
        </w:numPr>
        <w:spacing w:before="120" w:after="120" w:line="360" w:lineRule="auto"/>
      </w:pPr>
      <w:r>
        <w:t>They help clarify which features matter most during assessment.</w:t>
      </w:r>
    </w:p>
    <w:p w14:paraId="3AF7DB52" w14:textId="77777777" w:rsidR="00FD638D" w:rsidRDefault="00FD638D" w:rsidP="00D20F91">
      <w:pPr>
        <w:numPr>
          <w:ilvl w:val="0"/>
          <w:numId w:val="40"/>
        </w:numPr>
        <w:spacing w:before="120" w:after="120" w:line="360" w:lineRule="auto"/>
      </w:pPr>
      <w:r>
        <w:t>They expose hidden constraints (e.g., policies, thresholds, workflow issues)</w:t>
      </w:r>
    </w:p>
    <w:p w14:paraId="51A59AA6" w14:textId="77777777" w:rsidR="00FD638D" w:rsidRDefault="00FD638D" w:rsidP="00D20F91">
      <w:pPr>
        <w:spacing w:line="360" w:lineRule="auto"/>
      </w:pPr>
    </w:p>
    <w:p w14:paraId="592AC58B" w14:textId="77777777" w:rsidR="00FD638D" w:rsidRDefault="00FD638D" w:rsidP="00D20F91">
      <w:pPr>
        <w:spacing w:line="360" w:lineRule="auto"/>
      </w:pPr>
      <w:r>
        <w:t>This technique would give the project a grounded understanding of the problem rather than assumptions.</w:t>
      </w:r>
    </w:p>
    <w:p w14:paraId="58E94D45" w14:textId="77777777" w:rsidR="00FD638D" w:rsidRDefault="00FD638D" w:rsidP="00D20F91">
      <w:pPr>
        <w:spacing w:line="360" w:lineRule="auto"/>
      </w:pPr>
    </w:p>
    <w:p w14:paraId="09463FDD" w14:textId="77777777" w:rsidR="00FD638D" w:rsidRDefault="00FD638D" w:rsidP="00D20F91">
      <w:pPr>
        <w:pStyle w:val="Heading3"/>
        <w:spacing w:before="240" w:after="120" w:line="360" w:lineRule="auto"/>
      </w:pPr>
      <w:r>
        <w:t>2. Secondary Data Analysis (To Validate Input Requirements)</w:t>
      </w:r>
    </w:p>
    <w:p w14:paraId="670CB50F" w14:textId="77777777" w:rsidR="00FD638D" w:rsidRDefault="00FD638D" w:rsidP="00D20F91">
      <w:pPr>
        <w:spacing w:line="360" w:lineRule="auto"/>
      </w:pPr>
      <w:r>
        <w:t>Because the system relies on loan prediction, analysing an existing public dataset would shape early requirements.</w:t>
      </w:r>
    </w:p>
    <w:p w14:paraId="6D8AEDFE" w14:textId="77777777" w:rsidR="00FD638D" w:rsidRDefault="00FD638D" w:rsidP="00D20F91">
      <w:pPr>
        <w:spacing w:line="360" w:lineRule="auto"/>
      </w:pPr>
    </w:p>
    <w:p w14:paraId="05D9188C" w14:textId="77777777" w:rsidR="00FD638D" w:rsidRDefault="00FD638D" w:rsidP="00D20F91">
      <w:pPr>
        <w:spacing w:line="360" w:lineRule="auto"/>
      </w:pPr>
      <w:r>
        <w:rPr>
          <w:b/>
          <w:bCs/>
        </w:rPr>
        <w:t>Why is this technique suitable?</w:t>
      </w:r>
    </w:p>
    <w:p w14:paraId="748F5C4B" w14:textId="77777777" w:rsidR="00FD638D" w:rsidRDefault="00FD638D" w:rsidP="00D20F91">
      <w:pPr>
        <w:numPr>
          <w:ilvl w:val="0"/>
          <w:numId w:val="41"/>
        </w:numPr>
        <w:spacing w:before="120" w:after="120" w:line="360" w:lineRule="auto"/>
      </w:pPr>
      <w:r>
        <w:t>Shows what real loan features typically look like.</w:t>
      </w:r>
    </w:p>
    <w:p w14:paraId="3AD4943F" w14:textId="77777777" w:rsidR="00FD638D" w:rsidRDefault="00FD638D" w:rsidP="00D20F91">
      <w:pPr>
        <w:numPr>
          <w:ilvl w:val="0"/>
          <w:numId w:val="41"/>
        </w:numPr>
        <w:spacing w:before="120" w:after="120" w:line="360" w:lineRule="auto"/>
      </w:pPr>
      <w:r>
        <w:t>Helps identify which fields must be included in the form.</w:t>
      </w:r>
    </w:p>
    <w:p w14:paraId="0847F70D" w14:textId="77777777" w:rsidR="00FD638D" w:rsidRDefault="00FD638D" w:rsidP="00D20F91">
      <w:pPr>
        <w:numPr>
          <w:ilvl w:val="0"/>
          <w:numId w:val="41"/>
        </w:numPr>
        <w:spacing w:before="120" w:after="120" w:line="360" w:lineRule="auto"/>
      </w:pPr>
      <w:r>
        <w:lastRenderedPageBreak/>
        <w:t>Reveals which inputs need validation.</w:t>
      </w:r>
    </w:p>
    <w:p w14:paraId="4BDD701C" w14:textId="77777777" w:rsidR="00FD638D" w:rsidRDefault="00FD638D" w:rsidP="00D20F91">
      <w:pPr>
        <w:numPr>
          <w:ilvl w:val="0"/>
          <w:numId w:val="41"/>
        </w:numPr>
        <w:spacing w:before="120" w:after="120" w:line="360" w:lineRule="auto"/>
      </w:pPr>
      <w:r>
        <w:t>Confirms whether the proposed ML model is feasible at all</w:t>
      </w:r>
    </w:p>
    <w:p w14:paraId="0922B978" w14:textId="77777777" w:rsidR="00FD638D" w:rsidRDefault="00FD638D" w:rsidP="00D20F91">
      <w:pPr>
        <w:spacing w:line="360" w:lineRule="auto"/>
      </w:pPr>
    </w:p>
    <w:p w14:paraId="1431D529" w14:textId="77777777" w:rsidR="00FD638D" w:rsidRDefault="00FD638D" w:rsidP="00D20F91">
      <w:pPr>
        <w:spacing w:line="360" w:lineRule="auto"/>
      </w:pPr>
      <w:r>
        <w:t>This technique is low-cost, accessible, and practical for an academic setting.</w:t>
      </w:r>
    </w:p>
    <w:p w14:paraId="4AE6018A" w14:textId="77777777" w:rsidR="00FD638D" w:rsidRDefault="00FD638D" w:rsidP="00D20F91">
      <w:pPr>
        <w:spacing w:line="360" w:lineRule="auto"/>
      </w:pPr>
    </w:p>
    <w:p w14:paraId="5FA7AFBC" w14:textId="77777777" w:rsidR="00FD638D" w:rsidRDefault="00FD638D" w:rsidP="00D20F91">
      <w:pPr>
        <w:pStyle w:val="Heading2"/>
        <w:spacing w:before="120" w:after="120" w:line="360" w:lineRule="auto"/>
      </w:pPr>
      <w:r>
        <w:t>3.5 Survey Question Design</w:t>
      </w:r>
    </w:p>
    <w:p w14:paraId="3F0DA9D8" w14:textId="77777777" w:rsidR="00FD638D" w:rsidRDefault="00FD638D" w:rsidP="00D20F91">
      <w:pPr>
        <w:spacing w:line="360" w:lineRule="auto"/>
      </w:pPr>
    </w:p>
    <w:p w14:paraId="0A39A88D" w14:textId="77777777" w:rsidR="00FD638D" w:rsidRDefault="00FD638D" w:rsidP="00D20F91">
      <w:pPr>
        <w:pStyle w:val="Heading3"/>
        <w:spacing w:before="240" w:after="120" w:line="360" w:lineRule="auto"/>
      </w:pPr>
      <w:r>
        <w:t>3.5.1 Goal-Oriented Question Design</w:t>
      </w:r>
    </w:p>
    <w:p w14:paraId="6103DDF8" w14:textId="77777777" w:rsidR="00FD638D" w:rsidRDefault="00FD638D" w:rsidP="00D20F91">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D20F91">
      <w:pPr>
        <w:spacing w:line="360" w:lineRule="auto"/>
      </w:pPr>
    </w:p>
    <w:p w14:paraId="5707048F" w14:textId="77777777" w:rsidR="00FD638D" w:rsidRDefault="00FD638D" w:rsidP="00D20F91">
      <w:pPr>
        <w:spacing w:line="360" w:lineRule="auto"/>
      </w:pPr>
      <w:r>
        <w:t>The goals were mentioned as below,</w:t>
      </w:r>
    </w:p>
    <w:p w14:paraId="4346B68B" w14:textId="77777777" w:rsidR="00FD638D" w:rsidRDefault="00FD638D" w:rsidP="00D20F91">
      <w:pPr>
        <w:numPr>
          <w:ilvl w:val="0"/>
          <w:numId w:val="42"/>
        </w:numPr>
        <w:spacing w:before="120" w:after="120" w:line="360" w:lineRule="auto"/>
      </w:pPr>
      <w:r>
        <w:rPr>
          <w:b/>
          <w:bCs/>
        </w:rPr>
        <w:t xml:space="preserve">Goal 1: </w:t>
      </w:r>
      <w:r>
        <w:t>Understand how real loan decisions occur in practice.</w:t>
      </w:r>
    </w:p>
    <w:p w14:paraId="0AD5CF1C" w14:textId="77777777" w:rsidR="00FD638D" w:rsidRDefault="00FD638D" w:rsidP="00D20F91">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D20F91">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D20F91">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D20F91">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D20F91">
      <w:pPr>
        <w:spacing w:line="360" w:lineRule="auto"/>
      </w:pPr>
    </w:p>
    <w:p w14:paraId="1694F42A" w14:textId="77777777" w:rsidR="00FD638D" w:rsidRDefault="00FD638D" w:rsidP="00D20F91">
      <w:pPr>
        <w:spacing w:line="360" w:lineRule="auto"/>
      </w:pPr>
      <w:r>
        <w:t xml:space="preserve">Each question asked during the expert interview mapped directly to one of the goals. </w:t>
      </w:r>
    </w:p>
    <w:p w14:paraId="6B67ADD2" w14:textId="77777777" w:rsidR="00FD638D" w:rsidRDefault="00FD638D" w:rsidP="00D20F91">
      <w:pPr>
        <w:spacing w:line="360" w:lineRule="auto"/>
      </w:pPr>
    </w:p>
    <w:p w14:paraId="038444D5" w14:textId="77777777" w:rsidR="00FD638D" w:rsidRDefault="00FD638D" w:rsidP="00D20F91">
      <w:pPr>
        <w:pStyle w:val="Heading3"/>
        <w:spacing w:before="240" w:after="120" w:line="360" w:lineRule="auto"/>
      </w:pPr>
      <w:r>
        <w:t>3.5.2 Expert Interview Questions</w:t>
      </w:r>
    </w:p>
    <w:p w14:paraId="0451564E" w14:textId="77777777" w:rsidR="00FD638D" w:rsidRDefault="00FD638D" w:rsidP="00D20F91">
      <w:pPr>
        <w:spacing w:line="360" w:lineRule="auto"/>
      </w:pPr>
    </w:p>
    <w:p w14:paraId="3F68A748" w14:textId="77777777" w:rsidR="00FD638D" w:rsidRDefault="00FD638D" w:rsidP="00D20F91">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lastRenderedPageBreak/>
        <w:t xml:space="preserve">Goal 1: </w:t>
      </w:r>
      <w:r>
        <w:t>Understand how real loan decisions occur in practice.</w:t>
      </w:r>
    </w:p>
    <w:p w14:paraId="60D5C377" w14:textId="77777777" w:rsidR="00FD638D" w:rsidRDefault="00FD638D" w:rsidP="00D20F91">
      <w:pPr>
        <w:numPr>
          <w:ilvl w:val="0"/>
          <w:numId w:val="43"/>
        </w:numPr>
        <w:spacing w:before="120" w:after="120" w:line="360" w:lineRule="auto"/>
      </w:pPr>
      <w:r>
        <w:t>What factors do you examine first when assessing loan eligibility?</w:t>
      </w:r>
    </w:p>
    <w:p w14:paraId="03B88373" w14:textId="77777777" w:rsidR="00FD638D" w:rsidRDefault="00FD638D" w:rsidP="00D20F91">
      <w:pPr>
        <w:numPr>
          <w:ilvl w:val="0"/>
          <w:numId w:val="43"/>
        </w:numPr>
        <w:spacing w:before="120" w:after="120" w:line="360" w:lineRule="auto"/>
      </w:pPr>
      <w:r>
        <w:t>Which variables typically decide approval vs rejection?</w:t>
      </w:r>
    </w:p>
    <w:p w14:paraId="589796BC" w14:textId="77777777" w:rsidR="00FD638D" w:rsidRDefault="00FD638D" w:rsidP="00D20F91">
      <w:pPr>
        <w:numPr>
          <w:ilvl w:val="0"/>
          <w:numId w:val="43"/>
        </w:numPr>
        <w:spacing w:before="120" w:after="120" w:line="360" w:lineRule="auto"/>
      </w:pPr>
      <w:r>
        <w:t>Are there criteria that borrowers misunderstand or overlook?</w:t>
      </w:r>
    </w:p>
    <w:p w14:paraId="4A7EA0D5" w14:textId="77777777" w:rsidR="00FD638D" w:rsidRDefault="00FD638D" w:rsidP="00D20F91">
      <w:pPr>
        <w:spacing w:line="360" w:lineRule="auto"/>
      </w:pP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Default="00FD638D" w:rsidP="00D20F91">
      <w:pPr>
        <w:numPr>
          <w:ilvl w:val="0"/>
          <w:numId w:val="44"/>
        </w:numPr>
        <w:spacing w:before="120" w:after="120" w:line="360" w:lineRule="auto"/>
      </w:pPr>
      <w:r>
        <w:t>What information must be collected before a loan can be assessed?</w:t>
      </w:r>
    </w:p>
    <w:p w14:paraId="1DE625F2" w14:textId="77777777" w:rsidR="00FD638D" w:rsidRDefault="00FD638D" w:rsidP="00D20F91">
      <w:pPr>
        <w:numPr>
          <w:ilvl w:val="0"/>
          <w:numId w:val="44"/>
        </w:numPr>
        <w:spacing w:before="120" w:after="120" w:line="360" w:lineRule="auto"/>
      </w:pPr>
      <w:r>
        <w:t>Which fields are essential vs optional?</w:t>
      </w:r>
    </w:p>
    <w:p w14:paraId="214A7AAD" w14:textId="77777777" w:rsidR="00FD638D" w:rsidRDefault="00FD638D" w:rsidP="00D20F91">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2D57CED5" w14:textId="77777777" w:rsidR="00FD638D" w:rsidRDefault="00FD638D" w:rsidP="00D20F91">
      <w:pPr>
        <w:numPr>
          <w:ilvl w:val="0"/>
          <w:numId w:val="45"/>
        </w:numPr>
        <w:spacing w:before="120" w:after="120" w:line="360" w:lineRule="auto"/>
      </w:pPr>
      <w:r>
        <w:t>How do customers typically react when a loan is rejected?</w:t>
      </w:r>
    </w:p>
    <w:p w14:paraId="1CA67F92" w14:textId="77777777" w:rsidR="00FD638D" w:rsidRDefault="00FD638D" w:rsidP="00D20F91">
      <w:pPr>
        <w:spacing w:line="360" w:lineRule="auto"/>
      </w:pP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Default="00FD638D" w:rsidP="00D20F91">
      <w:pPr>
        <w:numPr>
          <w:ilvl w:val="0"/>
          <w:numId w:val="46"/>
        </w:numPr>
        <w:spacing w:before="120" w:after="120" w:line="360" w:lineRule="auto"/>
      </w:pPr>
      <w:r>
        <w:t>Would an AI-based assistant be helpful in early assessments?</w:t>
      </w:r>
    </w:p>
    <w:p w14:paraId="5CDA68DF" w14:textId="77777777" w:rsidR="00FD638D" w:rsidRDefault="00FD638D" w:rsidP="00D20F91">
      <w:pPr>
        <w:numPr>
          <w:ilvl w:val="0"/>
          <w:numId w:val="46"/>
        </w:numPr>
        <w:spacing w:before="120" w:after="120" w:line="360" w:lineRule="auto"/>
      </w:pPr>
      <w:r>
        <w:t>What worries you about using AI in loan decisions?</w:t>
      </w:r>
    </w:p>
    <w:p w14:paraId="41F62042" w14:textId="77777777" w:rsidR="00FD638D" w:rsidRDefault="00FD638D" w:rsidP="00D20F91">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D20F91">
      <w:pPr>
        <w:spacing w:line="360" w:lineRule="auto"/>
      </w:pP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Default="00FD638D" w:rsidP="00D20F91">
      <w:pPr>
        <w:numPr>
          <w:ilvl w:val="0"/>
          <w:numId w:val="47"/>
        </w:numPr>
        <w:spacing w:before="120" w:after="120" w:line="360" w:lineRule="auto"/>
      </w:pPr>
      <w:r>
        <w:t>Where do loan assessments usually go wrong?</w:t>
      </w:r>
    </w:p>
    <w:p w14:paraId="265A673F" w14:textId="77777777" w:rsidR="00FD638D" w:rsidRDefault="00FD638D" w:rsidP="00D20F91">
      <w:pPr>
        <w:numPr>
          <w:ilvl w:val="0"/>
          <w:numId w:val="47"/>
        </w:numPr>
        <w:spacing w:before="120" w:after="120" w:line="360" w:lineRule="auto"/>
      </w:pPr>
      <w:r>
        <w:t>Are there applicant groups that require extra caution?</w:t>
      </w:r>
    </w:p>
    <w:p w14:paraId="7537A397" w14:textId="77777777" w:rsidR="00FD638D" w:rsidRDefault="00FD638D" w:rsidP="00D20F91">
      <w:pPr>
        <w:spacing w:line="360" w:lineRule="auto"/>
      </w:pPr>
    </w:p>
    <w:p w14:paraId="78F2745F" w14:textId="06C15D49" w:rsidR="00FD638D" w:rsidRDefault="00FD638D" w:rsidP="00D20F91">
      <w:pPr>
        <w:pStyle w:val="Heading3"/>
        <w:spacing w:before="240" w:after="120" w:line="360" w:lineRule="auto"/>
      </w:pPr>
      <w:r>
        <w:lastRenderedPageBreak/>
        <w:t>3.5.3 Evidence Collection for Expert Feedback</w:t>
      </w:r>
    </w:p>
    <w:p w14:paraId="0867473E" w14:textId="77777777" w:rsidR="00FD638D" w:rsidRDefault="00FD638D" w:rsidP="00D20F91">
      <w:pPr>
        <w:spacing w:line="360" w:lineRule="auto"/>
      </w:pPr>
      <w:r>
        <w:t xml:space="preserve">To prove that the interviews were performed, simple evidence is used. </w:t>
      </w:r>
    </w:p>
    <w:p w14:paraId="7D24CA32" w14:textId="77777777" w:rsidR="00FD638D" w:rsidRDefault="00FD638D" w:rsidP="00D20F91">
      <w:pPr>
        <w:numPr>
          <w:ilvl w:val="0"/>
          <w:numId w:val="48"/>
        </w:numPr>
        <w:spacing w:before="120" w:after="120" w:line="360" w:lineRule="auto"/>
      </w:pPr>
      <w:r>
        <w:t>A photo of handwritten interview notes.</w:t>
      </w:r>
    </w:p>
    <w:p w14:paraId="076DD49B" w14:textId="77777777" w:rsidR="00FD638D" w:rsidRDefault="00FD638D" w:rsidP="00D20F91">
      <w:pPr>
        <w:numPr>
          <w:ilvl w:val="0"/>
          <w:numId w:val="48"/>
        </w:numPr>
        <w:spacing w:before="120" w:after="120" w:line="360" w:lineRule="auto"/>
      </w:pPr>
      <w:r>
        <w:t>A section containing the interview questions and paraphrased answers.</w:t>
      </w:r>
    </w:p>
    <w:p w14:paraId="1B81FC21" w14:textId="77777777" w:rsidR="00FD638D" w:rsidRDefault="00FD638D" w:rsidP="00D20F91">
      <w:pPr>
        <w:spacing w:line="360" w:lineRule="auto"/>
      </w:pPr>
    </w:p>
    <w:p w14:paraId="64B22BD8" w14:textId="77777777" w:rsidR="00FD638D" w:rsidRDefault="00FD638D" w:rsidP="00D20F91">
      <w:pPr>
        <w:spacing w:line="360" w:lineRule="auto"/>
      </w:pPr>
      <w: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r>
        <w:t>3.6 Method of Procuring the Dataset</w:t>
      </w:r>
    </w:p>
    <w:p w14:paraId="59B00956" w14:textId="77777777" w:rsidR="00055FD2" w:rsidRDefault="00055FD2" w:rsidP="00D20F91">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D20F91">
      <w:pPr>
        <w:spacing w:line="360" w:lineRule="auto"/>
      </w:pPr>
    </w:p>
    <w:p w14:paraId="5EA70D8C" w14:textId="77777777" w:rsidR="00055FD2" w:rsidRDefault="00055FD2" w:rsidP="00D20F91">
      <w:pPr>
        <w:spacing w:line="360" w:lineRule="auto"/>
      </w:pPr>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D20F91">
      <w:pPr>
        <w:spacing w:line="360" w:lineRule="auto"/>
      </w:pPr>
    </w:p>
    <w:p w14:paraId="59B0C3E4" w14:textId="77777777" w:rsidR="00055FD2" w:rsidRDefault="00055FD2" w:rsidP="00D20F91">
      <w:pPr>
        <w:spacing w:line="360" w:lineRule="auto"/>
      </w:pPr>
      <w:r>
        <w:t xml:space="preserve">The dataset can be found here: - </w:t>
      </w:r>
      <w:hyperlink r:id="rId11" w:history="1">
        <w:r>
          <w:rPr>
            <w:rStyle w:val="Hyperlink"/>
            <w:rFonts w:eastAsiaTheme="majorEastAsia"/>
          </w:rPr>
          <w:t>https://www.kaggle.com/datasets/architsharma01/loan-approval-prediction-dataset</w:t>
        </w:r>
      </w:hyperlink>
    </w:p>
    <w:p w14:paraId="6D57DA8A" w14:textId="77777777" w:rsidR="00055FD2" w:rsidRDefault="00055FD2" w:rsidP="00D20F91">
      <w:pPr>
        <w:spacing w:line="360" w:lineRule="auto"/>
      </w:pPr>
    </w:p>
    <w:p w14:paraId="5E67E2BB" w14:textId="77777777" w:rsidR="00055FD2" w:rsidRDefault="00055FD2" w:rsidP="00D20F91">
      <w:pPr>
        <w:spacing w:line="360" w:lineRule="auto"/>
      </w:pPr>
      <w:r>
        <w:t>The dataset was selected for multiple reasons. They are mentioned below,</w:t>
      </w:r>
    </w:p>
    <w:p w14:paraId="527210DA" w14:textId="77777777" w:rsidR="00055FD2" w:rsidRDefault="00055FD2" w:rsidP="00D20F91">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D20F91">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D20F91">
      <w:pPr>
        <w:numPr>
          <w:ilvl w:val="0"/>
          <w:numId w:val="49"/>
        </w:numPr>
        <w:spacing w:before="120" w:after="120" w:line="360" w:lineRule="auto"/>
      </w:pPr>
      <w:r>
        <w:rPr>
          <w:b/>
          <w:bCs/>
        </w:rPr>
        <w:lastRenderedPageBreak/>
        <w:t>The structure is documented</w:t>
      </w:r>
      <w:r>
        <w:t>: - Column definitions and value meanings are described, which reduces uncertainty about how to encode them.</w:t>
      </w:r>
    </w:p>
    <w:p w14:paraId="1B8C4AFF" w14:textId="77777777" w:rsidR="00055FD2" w:rsidRDefault="00055FD2" w:rsidP="00D20F91">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D20F91">
      <w:pPr>
        <w:spacing w:line="360" w:lineRule="auto"/>
      </w:pPr>
    </w:p>
    <w:p w14:paraId="78308261" w14:textId="77777777" w:rsidR="00055FD2" w:rsidRDefault="00055FD2" w:rsidP="00D20F91">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D20F91">
      <w:pPr>
        <w:spacing w:line="360" w:lineRule="auto"/>
      </w:pPr>
    </w:p>
    <w:p w14:paraId="37DD8847" w14:textId="77777777" w:rsidR="00055FD2" w:rsidRDefault="00055FD2" w:rsidP="00D20F91">
      <w:pPr>
        <w:spacing w:line="360" w:lineRule="auto"/>
      </w:pPr>
      <w:r>
        <w:t>And also, the dataset lacked some features like below,</w:t>
      </w:r>
    </w:p>
    <w:p w14:paraId="48C1F06C" w14:textId="77777777" w:rsidR="00055FD2" w:rsidRDefault="00055FD2" w:rsidP="00D20F91">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D20F91">
      <w:pPr>
        <w:spacing w:line="360" w:lineRule="auto"/>
      </w:pPr>
    </w:p>
    <w:p w14:paraId="22140354" w14:textId="77777777" w:rsidR="00055FD2" w:rsidRDefault="00055FD2" w:rsidP="00D20F91">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D20F91">
      <w:pPr>
        <w:spacing w:line="360" w:lineRule="auto"/>
      </w:pPr>
    </w:p>
    <w:p w14:paraId="79BE1B16" w14:textId="77777777" w:rsidR="00055FD2" w:rsidRDefault="00055FD2" w:rsidP="00D20F91">
      <w:pPr>
        <w:spacing w:line="360" w:lineRule="auto"/>
      </w:pPr>
      <w: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D20F91">
      <w:pPr>
        <w:spacing w:line="360" w:lineRule="auto"/>
      </w:pPr>
    </w:p>
    <w:p w14:paraId="3ABD041E" w14:textId="77777777" w:rsidR="00B8303B" w:rsidRDefault="00B8303B" w:rsidP="00D20F91">
      <w:pPr>
        <w:pStyle w:val="Heading2"/>
        <w:spacing w:before="120" w:after="120" w:line="360" w:lineRule="auto"/>
      </w:pPr>
      <w:r>
        <w:t>3.7 Analysis of Results</w:t>
      </w:r>
    </w:p>
    <w:p w14:paraId="0053CA6B" w14:textId="77777777" w:rsidR="00B8303B" w:rsidRDefault="00B8303B" w:rsidP="00D20F91">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D20F91">
      <w:pPr>
        <w:pStyle w:val="Heading3"/>
        <w:spacing w:before="240" w:after="120" w:line="360" w:lineRule="auto"/>
      </w:pPr>
      <w:r>
        <w:lastRenderedPageBreak/>
        <w:t>Opinion Review 1 - How real loan decisions begin</w:t>
      </w:r>
    </w:p>
    <w:p w14:paraId="7EEC52BA" w14:textId="77777777" w:rsidR="00B8303B" w:rsidRDefault="00B8303B" w:rsidP="00D20F91">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D20F91">
      <w:pPr>
        <w:spacing w:line="360" w:lineRule="auto"/>
      </w:pPr>
    </w:p>
    <w:p w14:paraId="564578EB" w14:textId="77777777" w:rsidR="00B8303B" w:rsidRDefault="00B8303B" w:rsidP="00D20F91">
      <w:pPr>
        <w:pStyle w:val="Heading4"/>
        <w:spacing w:line="360" w:lineRule="auto"/>
      </w:pPr>
      <w:r>
        <w:t>Researcher Interpretation</w:t>
      </w:r>
    </w:p>
    <w:p w14:paraId="423CC203" w14:textId="77777777" w:rsidR="00B8303B" w:rsidRDefault="00B8303B" w:rsidP="00D20F91">
      <w:pPr>
        <w:spacing w:line="360" w:lineRule="auto"/>
      </w:pPr>
    </w:p>
    <w:p w14:paraId="2FEBC37C" w14:textId="77777777" w:rsidR="00B8303B" w:rsidRDefault="00B8303B" w:rsidP="00D20F91">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D20F91">
      <w:pPr>
        <w:pStyle w:val="Heading3"/>
        <w:spacing w:before="240" w:after="120" w:line="360" w:lineRule="auto"/>
      </w:pPr>
    </w:p>
    <w:p w14:paraId="7FA5A4EC" w14:textId="68CA6541" w:rsidR="00B8303B" w:rsidRDefault="00B8303B" w:rsidP="00D20F91">
      <w:pPr>
        <w:pStyle w:val="Heading3"/>
        <w:spacing w:before="120" w:after="120" w:line="360" w:lineRule="auto"/>
      </w:pPr>
      <w:r>
        <w:t>Opinion Review 2  - What drives approval vs rejection</w:t>
      </w:r>
    </w:p>
    <w:p w14:paraId="10B4DD09" w14:textId="77777777" w:rsidR="00B8303B" w:rsidRDefault="00B8303B" w:rsidP="00D20F91">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D20F91">
      <w:pPr>
        <w:pStyle w:val="Heading3"/>
        <w:spacing w:before="240" w:after="120" w:line="360" w:lineRule="auto"/>
      </w:pPr>
    </w:p>
    <w:p w14:paraId="0DD74AD2" w14:textId="77777777" w:rsidR="00B8303B" w:rsidRDefault="00B8303B" w:rsidP="00D20F91">
      <w:pPr>
        <w:pStyle w:val="Heading4"/>
        <w:spacing w:line="360" w:lineRule="auto"/>
      </w:pPr>
      <w:r>
        <w:t>Researcher Interpretation</w:t>
      </w:r>
    </w:p>
    <w:p w14:paraId="175E0CB8" w14:textId="77777777" w:rsidR="00B8303B" w:rsidRDefault="00B8303B" w:rsidP="00D20F91">
      <w:pPr>
        <w:spacing w:line="360" w:lineRule="auto"/>
      </w:pPr>
    </w:p>
    <w:p w14:paraId="0E1AABB0" w14:textId="77777777" w:rsidR="00B8303B" w:rsidRDefault="00B8303B" w:rsidP="00D20F91">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D20F91">
      <w:pPr>
        <w:spacing w:line="360" w:lineRule="auto"/>
      </w:pPr>
    </w:p>
    <w:p w14:paraId="20243D98" w14:textId="12B178C0" w:rsidR="00B8303B" w:rsidRDefault="00B8303B" w:rsidP="00D20F91">
      <w:pPr>
        <w:pStyle w:val="Heading3"/>
        <w:spacing w:before="240" w:after="120" w:line="360" w:lineRule="auto"/>
      </w:pPr>
      <w:r>
        <w:lastRenderedPageBreak/>
        <w:t>Opinion Review 3 - Common customer confusion</w:t>
      </w:r>
    </w:p>
    <w:p w14:paraId="3B2AFAC5" w14:textId="4EFD75AB" w:rsidR="00B8303B" w:rsidRDefault="00B8303B" w:rsidP="00D20F91">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760B558F" w14:textId="77777777" w:rsidR="00B8303B" w:rsidRDefault="00B8303B" w:rsidP="00D20F91">
      <w:pPr>
        <w:pStyle w:val="Heading4"/>
        <w:spacing w:line="360" w:lineRule="auto"/>
      </w:pPr>
      <w:r>
        <w:t>Researcher Interpretation</w:t>
      </w:r>
    </w:p>
    <w:p w14:paraId="2BDE3B86" w14:textId="77777777" w:rsidR="00B8303B" w:rsidRDefault="00B8303B" w:rsidP="00D20F91">
      <w:pPr>
        <w:spacing w:line="360" w:lineRule="auto"/>
      </w:pPr>
    </w:p>
    <w:p w14:paraId="079E3ECD" w14:textId="77777777" w:rsidR="00B8303B" w:rsidRDefault="00B8303B" w:rsidP="00D20F91">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D20F91">
      <w:pPr>
        <w:spacing w:line="360" w:lineRule="auto"/>
      </w:pPr>
    </w:p>
    <w:p w14:paraId="7EAC9420" w14:textId="77777777" w:rsidR="00B8303B" w:rsidRDefault="00B8303B" w:rsidP="00D20F91">
      <w:pPr>
        <w:pStyle w:val="Heading3"/>
        <w:spacing w:before="240" w:after="120" w:line="360" w:lineRule="auto"/>
      </w:pPr>
      <w:r>
        <w:t>Opinion Review 4 - Minimum information required</w:t>
      </w:r>
    </w:p>
    <w:p w14:paraId="3DBB8410" w14:textId="77777777" w:rsidR="00B8303B" w:rsidRDefault="00B8303B" w:rsidP="00D20F91">
      <w:pPr>
        <w:spacing w:line="360" w:lineRule="auto"/>
      </w:pPr>
    </w:p>
    <w:p w14:paraId="5DC63DFD" w14:textId="77777777" w:rsidR="00B8303B" w:rsidRDefault="00B8303B" w:rsidP="00D20F91">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D20F91">
      <w:pPr>
        <w:pStyle w:val="Heading3"/>
        <w:spacing w:before="240" w:after="120" w:line="360" w:lineRule="auto"/>
      </w:pPr>
    </w:p>
    <w:p w14:paraId="09237AE9" w14:textId="77777777" w:rsidR="00B8303B" w:rsidRDefault="00B8303B" w:rsidP="00D20F91">
      <w:pPr>
        <w:pStyle w:val="Heading4"/>
        <w:spacing w:line="360" w:lineRule="auto"/>
      </w:pPr>
      <w:r>
        <w:t>Researcher Interpretation</w:t>
      </w:r>
    </w:p>
    <w:p w14:paraId="312EF1D8" w14:textId="77777777" w:rsidR="00B8303B" w:rsidRDefault="00B8303B" w:rsidP="00D20F91">
      <w:pPr>
        <w:spacing w:line="360" w:lineRule="auto"/>
      </w:pPr>
    </w:p>
    <w:p w14:paraId="7100C3F5" w14:textId="77777777" w:rsidR="00B8303B" w:rsidRDefault="00B8303B" w:rsidP="00D20F91">
      <w:pPr>
        <w:spacing w:line="360" w:lineRule="auto"/>
      </w:pPr>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D20F91">
      <w:pPr>
        <w:pStyle w:val="Heading3"/>
        <w:spacing w:before="240" w:after="120" w:line="360" w:lineRule="auto"/>
      </w:pPr>
    </w:p>
    <w:p w14:paraId="211858DF" w14:textId="77777777" w:rsidR="00B8303B" w:rsidRDefault="00B8303B" w:rsidP="00D20F91">
      <w:pPr>
        <w:pStyle w:val="Heading3"/>
        <w:spacing w:before="120" w:after="120" w:line="360" w:lineRule="auto"/>
      </w:pPr>
      <w:r>
        <w:t>Opinion Review 5 - Typical customer behaviour</w:t>
      </w:r>
    </w:p>
    <w:p w14:paraId="3E162A7E" w14:textId="77777777" w:rsidR="00B8303B" w:rsidRDefault="00B8303B" w:rsidP="00D20F91">
      <w:pPr>
        <w:spacing w:line="360" w:lineRule="auto"/>
      </w:pPr>
    </w:p>
    <w:p w14:paraId="1F79EED4" w14:textId="27574C83" w:rsidR="00B8303B" w:rsidRDefault="00B8303B" w:rsidP="00D20F91">
      <w:pPr>
        <w:spacing w:line="360" w:lineRule="auto"/>
      </w:pPr>
      <w:r>
        <w:lastRenderedPageBreak/>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D20F91">
      <w:pPr>
        <w:spacing w:line="360" w:lineRule="auto"/>
      </w:pPr>
    </w:p>
    <w:p w14:paraId="23CBFA2F" w14:textId="77777777" w:rsidR="00B8303B" w:rsidRDefault="00B8303B" w:rsidP="00D20F91">
      <w:pPr>
        <w:pStyle w:val="Heading4"/>
        <w:spacing w:line="360" w:lineRule="auto"/>
      </w:pPr>
      <w:r>
        <w:t>Researcher Interpretation</w:t>
      </w:r>
    </w:p>
    <w:p w14:paraId="63499545" w14:textId="77777777" w:rsidR="00B8303B" w:rsidRDefault="00B8303B" w:rsidP="00D20F91">
      <w:pPr>
        <w:spacing w:line="360" w:lineRule="auto"/>
      </w:pPr>
    </w:p>
    <w:p w14:paraId="18F05AC0" w14:textId="77777777" w:rsidR="00B8303B" w:rsidRDefault="00B8303B" w:rsidP="00D20F91">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D20F91">
      <w:pPr>
        <w:pStyle w:val="Heading3"/>
        <w:spacing w:before="240" w:after="120" w:line="360" w:lineRule="auto"/>
      </w:pPr>
    </w:p>
    <w:p w14:paraId="4F89F321" w14:textId="77777777" w:rsidR="00B8303B" w:rsidRDefault="00B8303B" w:rsidP="00D20F91">
      <w:pPr>
        <w:pStyle w:val="Heading3"/>
        <w:spacing w:before="120" w:after="120" w:line="360" w:lineRule="auto"/>
      </w:pPr>
      <w:r>
        <w:t>Opinion Review 6 - Viability of AI in lending workflows</w:t>
      </w:r>
    </w:p>
    <w:p w14:paraId="7A410D0E" w14:textId="77777777" w:rsidR="00B8303B" w:rsidRDefault="00B8303B" w:rsidP="00D20F91">
      <w:pPr>
        <w:spacing w:line="360" w:lineRule="auto"/>
      </w:pPr>
    </w:p>
    <w:p w14:paraId="2C9ECAA6" w14:textId="77777777" w:rsidR="00B8303B" w:rsidRDefault="00B8303B" w:rsidP="00D20F91">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D20F91">
      <w:pPr>
        <w:spacing w:line="360" w:lineRule="auto"/>
      </w:pPr>
    </w:p>
    <w:p w14:paraId="06F2FA01" w14:textId="77777777" w:rsidR="00B8303B" w:rsidRDefault="00B8303B" w:rsidP="00D20F91">
      <w:pPr>
        <w:pStyle w:val="Heading4"/>
        <w:spacing w:line="360" w:lineRule="auto"/>
      </w:pPr>
      <w:r>
        <w:t>Researcher Interpretation</w:t>
      </w:r>
    </w:p>
    <w:p w14:paraId="326D9C41" w14:textId="77777777" w:rsidR="00B8303B" w:rsidRDefault="00B8303B" w:rsidP="00D20F91">
      <w:pPr>
        <w:spacing w:line="360" w:lineRule="auto"/>
      </w:pPr>
    </w:p>
    <w:p w14:paraId="321043AE" w14:textId="77777777" w:rsidR="00B8303B" w:rsidRDefault="00B8303B" w:rsidP="00D20F91">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D20F91">
      <w:pPr>
        <w:pStyle w:val="Heading3"/>
        <w:spacing w:before="240" w:after="120" w:line="360" w:lineRule="auto"/>
      </w:pPr>
    </w:p>
    <w:p w14:paraId="17B21D7A" w14:textId="1CA2DE22" w:rsidR="00B8303B" w:rsidRDefault="00B8303B" w:rsidP="00D20F91">
      <w:pPr>
        <w:pStyle w:val="Heading3"/>
        <w:spacing w:before="120" w:after="120" w:line="360" w:lineRule="auto"/>
      </w:pPr>
      <w:r>
        <w:t>Opinion Review 7 - Risks, fairness, and decision clarity</w:t>
      </w:r>
    </w:p>
    <w:p w14:paraId="27219283" w14:textId="77777777" w:rsidR="00B8303B" w:rsidRDefault="00B8303B" w:rsidP="00D20F91">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D20F91">
      <w:pPr>
        <w:spacing w:line="360" w:lineRule="auto"/>
      </w:pPr>
    </w:p>
    <w:p w14:paraId="32BA1F0A" w14:textId="77777777" w:rsidR="00B8303B" w:rsidRDefault="00B8303B" w:rsidP="00D20F91">
      <w:pPr>
        <w:pStyle w:val="Heading4"/>
        <w:spacing w:line="360" w:lineRule="auto"/>
      </w:pPr>
      <w:r>
        <w:lastRenderedPageBreak/>
        <w:t>Researcher Interpretation</w:t>
      </w:r>
    </w:p>
    <w:p w14:paraId="294588B1" w14:textId="77777777" w:rsidR="00B8303B" w:rsidRDefault="00B8303B" w:rsidP="00D20F91">
      <w:pPr>
        <w:spacing w:line="360" w:lineRule="auto"/>
      </w:pPr>
    </w:p>
    <w:p w14:paraId="54DD5A1B" w14:textId="425B644D" w:rsidR="00B8303B" w:rsidRDefault="00B8303B" w:rsidP="00D20F91">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r>
        <w:t xml:space="preserve">3.8 Use Case Diagram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695B83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r>
        <w:t>3.9 Use Case Diagram Analysis</w:t>
      </w:r>
    </w:p>
    <w:p w14:paraId="69363B68" w14:textId="77777777" w:rsidR="00B8303B" w:rsidRDefault="00B8303B" w:rsidP="00D20F91">
      <w:pPr>
        <w:spacing w:line="360" w:lineRule="auto"/>
      </w:pPr>
      <w:r>
        <w:t>The following section describes the use case of the use cases represented in the diagram.</w:t>
      </w:r>
    </w:p>
    <w:p w14:paraId="6091EC55" w14:textId="77777777" w:rsidR="00B8303B" w:rsidRDefault="00B8303B" w:rsidP="00D20F91">
      <w:pPr>
        <w:spacing w:line="360" w:lineRule="auto"/>
      </w:pPr>
    </w:p>
    <w:p w14:paraId="592453C4" w14:textId="77777777" w:rsidR="00B8303B" w:rsidRDefault="00B8303B" w:rsidP="00D20F91">
      <w:pPr>
        <w:pStyle w:val="Heading3"/>
        <w:spacing w:before="240" w:after="120" w:line="360" w:lineRule="auto"/>
      </w:pPr>
      <w:r>
        <w:t>3.9.1 Use Case Description</w:t>
      </w:r>
    </w:p>
    <w:p w14:paraId="61AE6CB4" w14:textId="77777777" w:rsidR="00B8303B" w:rsidRDefault="00B8303B" w:rsidP="00D20F91">
      <w:pPr>
        <w:spacing w:line="360" w:lineRule="auto"/>
      </w:pPr>
    </w:p>
    <w:p w14:paraId="7B8D21CF" w14:textId="77777777" w:rsidR="00B8303B" w:rsidRDefault="00B8303B" w:rsidP="00D20F91">
      <w:pPr>
        <w:pStyle w:val="Heading4"/>
        <w:spacing w:line="360" w:lineRule="auto"/>
      </w:pPr>
      <w:r>
        <w:lastRenderedPageBreak/>
        <w:t>Use Case 1 - Login</w:t>
      </w:r>
    </w:p>
    <w:p w14:paraId="7056FC08" w14:textId="7259BCC3" w:rsidR="00B8303B" w:rsidRDefault="00B8303B" w:rsidP="00D20F91">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D20F91">
      <w:pPr>
        <w:spacing w:line="360" w:lineRule="auto"/>
      </w:pPr>
    </w:p>
    <w:p w14:paraId="7763521C" w14:textId="77777777" w:rsidR="00B8303B" w:rsidRDefault="00B8303B" w:rsidP="00D20F91">
      <w:pPr>
        <w:spacing w:line="360" w:lineRule="auto"/>
      </w:pPr>
      <w:r>
        <w:rPr>
          <w:b/>
          <w:bCs/>
        </w:rPr>
        <w:t>Main Flow:</w:t>
      </w:r>
    </w:p>
    <w:p w14:paraId="3851FE40" w14:textId="77777777" w:rsidR="00B8303B" w:rsidRDefault="00B8303B" w:rsidP="00D20F91">
      <w:pPr>
        <w:numPr>
          <w:ilvl w:val="0"/>
          <w:numId w:val="51"/>
        </w:numPr>
        <w:spacing w:before="120" w:after="120" w:line="360" w:lineRule="auto"/>
      </w:pPr>
      <w:r>
        <w:t>The user selects “Login”.</w:t>
      </w:r>
    </w:p>
    <w:p w14:paraId="3C939D50" w14:textId="77777777" w:rsidR="00B8303B" w:rsidRDefault="00B8303B" w:rsidP="00D20F91">
      <w:pPr>
        <w:numPr>
          <w:ilvl w:val="0"/>
          <w:numId w:val="51"/>
        </w:numPr>
        <w:spacing w:before="120" w:after="120" w:line="360" w:lineRule="auto"/>
      </w:pPr>
      <w:r>
        <w:t>The system redirects to the social login provider.</w:t>
      </w:r>
    </w:p>
    <w:p w14:paraId="0606EB85" w14:textId="77777777" w:rsidR="00B8303B" w:rsidRDefault="00B8303B" w:rsidP="00D20F91">
      <w:pPr>
        <w:numPr>
          <w:ilvl w:val="0"/>
          <w:numId w:val="51"/>
        </w:numPr>
        <w:spacing w:before="120" w:after="120" w:line="360" w:lineRule="auto"/>
      </w:pPr>
      <w:r>
        <w:t>User details are verified.</w:t>
      </w:r>
    </w:p>
    <w:p w14:paraId="5285FE8B" w14:textId="77777777" w:rsidR="00B8303B" w:rsidRDefault="00B8303B" w:rsidP="00D20F91">
      <w:pPr>
        <w:numPr>
          <w:ilvl w:val="0"/>
          <w:numId w:val="51"/>
        </w:numPr>
        <w:spacing w:before="120" w:after="120" w:line="360" w:lineRule="auto"/>
      </w:pPr>
      <w:r>
        <w:t>If a new user, a mode is assigned, or if an existing user, the mode is retrieved.</w:t>
      </w:r>
    </w:p>
    <w:p w14:paraId="7983014B" w14:textId="77777777" w:rsidR="00B8303B" w:rsidRDefault="00B8303B" w:rsidP="00D20F91">
      <w:pPr>
        <w:numPr>
          <w:ilvl w:val="0"/>
          <w:numId w:val="51"/>
        </w:numPr>
        <w:spacing w:before="120" w:after="120" w:line="360" w:lineRule="auto"/>
      </w:pPr>
      <w:r>
        <w:t>User enters the chatbot interface.</w:t>
      </w:r>
    </w:p>
    <w:p w14:paraId="23522627" w14:textId="77777777" w:rsidR="003E6235" w:rsidRDefault="003E6235" w:rsidP="00D20F91">
      <w:pPr>
        <w:spacing w:before="120" w:after="120" w:line="360" w:lineRule="auto"/>
      </w:pPr>
    </w:p>
    <w:p w14:paraId="31D5A28B" w14:textId="77777777" w:rsidR="00B8303B" w:rsidRDefault="00B8303B" w:rsidP="00D20F91">
      <w:pPr>
        <w:spacing w:line="360" w:lineRule="auto"/>
      </w:pPr>
      <w:r>
        <w:rPr>
          <w:b/>
          <w:bCs/>
        </w:rPr>
        <w:t>Includes:</w:t>
      </w:r>
    </w:p>
    <w:p w14:paraId="6BC9718E" w14:textId="77777777" w:rsidR="00B8303B" w:rsidRDefault="00B8303B" w:rsidP="00D20F91">
      <w:pPr>
        <w:numPr>
          <w:ilvl w:val="0"/>
          <w:numId w:val="52"/>
        </w:numPr>
        <w:spacing w:before="120" w:after="120" w:line="360" w:lineRule="auto"/>
      </w:pPr>
      <w:r>
        <w:rPr>
          <w:i/>
          <w:iCs/>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5FE2D7A3" w14:textId="74B47549" w:rsidR="00B8303B" w:rsidRDefault="00B8303B" w:rsidP="00D20F91">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D20F91">
      <w:pPr>
        <w:spacing w:line="360" w:lineRule="auto"/>
      </w:pPr>
    </w:p>
    <w:p w14:paraId="1C7776BD" w14:textId="4D43ECCA" w:rsidR="00B8303B" w:rsidRDefault="000517CA" w:rsidP="00D20F91">
      <w:pPr>
        <w:spacing w:line="360" w:lineRule="auto"/>
      </w:pPr>
      <w:r>
        <w:rPr>
          <w:b/>
          <w:bCs/>
        </w:rPr>
        <w:t xml:space="preserve">       </w:t>
      </w:r>
      <w:r w:rsidR="00B8303B">
        <w:rPr>
          <w:b/>
          <w:bCs/>
        </w:rPr>
        <w:t>Main Flow:</w:t>
      </w:r>
    </w:p>
    <w:p w14:paraId="2E12E111" w14:textId="77777777" w:rsidR="00B8303B" w:rsidRDefault="00B8303B" w:rsidP="00D20F91">
      <w:pPr>
        <w:numPr>
          <w:ilvl w:val="0"/>
          <w:numId w:val="53"/>
        </w:numPr>
        <w:spacing w:before="120" w:after="120" w:line="360" w:lineRule="auto"/>
      </w:pPr>
      <w:r>
        <w:t>System fetches stored messages from Supabase.</w:t>
      </w:r>
    </w:p>
    <w:p w14:paraId="255109B1" w14:textId="77777777" w:rsidR="00B8303B" w:rsidRDefault="00B8303B" w:rsidP="00D20F91">
      <w:pPr>
        <w:numPr>
          <w:ilvl w:val="0"/>
          <w:numId w:val="53"/>
        </w:numPr>
        <w:spacing w:before="120" w:after="120" w:line="360" w:lineRule="auto"/>
      </w:pPr>
      <w: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25A82625" w14:textId="431C7BF6" w:rsidR="00B8303B" w:rsidRDefault="00B8303B" w:rsidP="00D20F91">
      <w:pPr>
        <w:spacing w:line="360" w:lineRule="auto"/>
      </w:pPr>
      <w:r>
        <w:rPr>
          <w:b/>
          <w:bCs/>
        </w:rPr>
        <w:t>Actor:</w:t>
      </w:r>
      <w:r>
        <w:t xml:space="preserve"> User</w:t>
      </w:r>
      <w:r>
        <w:br/>
      </w:r>
      <w:r>
        <w:rPr>
          <w:b/>
          <w:bCs/>
        </w:rPr>
        <w:t>Goal:</w:t>
      </w:r>
      <w:r>
        <w:t xml:space="preserve"> Ask any financial question and receive an AI-generated answer.</w:t>
      </w:r>
      <w:r>
        <w:br/>
      </w:r>
      <w:r>
        <w:rPr>
          <w:b/>
          <w:bCs/>
        </w:rPr>
        <w:lastRenderedPageBreak/>
        <w:t>Precondition:</w:t>
      </w:r>
      <w:r>
        <w:t xml:space="preserve"> User is logged in.</w:t>
      </w:r>
      <w:r>
        <w:br/>
      </w:r>
      <w:r>
        <w:rPr>
          <w:b/>
          <w:bCs/>
        </w:rPr>
        <w:t>Postcondition:</w:t>
      </w:r>
      <w:r>
        <w:t xml:space="preserve"> A new FAQ entry is logged.</w:t>
      </w:r>
    </w:p>
    <w:p w14:paraId="58ADE59E" w14:textId="42018231" w:rsidR="00195FB1" w:rsidRDefault="00195FB1" w:rsidP="00D20F91">
      <w:pPr>
        <w:spacing w:line="360" w:lineRule="auto"/>
      </w:pPr>
    </w:p>
    <w:p w14:paraId="3ECC263E" w14:textId="77777777" w:rsidR="00B8303B" w:rsidRDefault="00B8303B" w:rsidP="00D20F91">
      <w:pPr>
        <w:spacing w:line="360" w:lineRule="auto"/>
      </w:pPr>
      <w:r>
        <w:rPr>
          <w:b/>
          <w:bCs/>
        </w:rPr>
        <w:t>Main Flow:</w:t>
      </w:r>
    </w:p>
    <w:p w14:paraId="38E3F955" w14:textId="77777777" w:rsidR="00B8303B" w:rsidRDefault="00B8303B" w:rsidP="00D20F91">
      <w:pPr>
        <w:numPr>
          <w:ilvl w:val="0"/>
          <w:numId w:val="54"/>
        </w:numPr>
        <w:spacing w:before="120" w:after="120" w:line="360" w:lineRule="auto"/>
      </w:pPr>
      <w:r>
        <w:t>User enters a question.</w:t>
      </w:r>
    </w:p>
    <w:p w14:paraId="1CE0FF6F" w14:textId="77777777" w:rsidR="00B8303B" w:rsidRDefault="00B8303B" w:rsidP="00D20F91">
      <w:pPr>
        <w:numPr>
          <w:ilvl w:val="0"/>
          <w:numId w:val="54"/>
        </w:numPr>
        <w:spacing w:before="120" w:after="120" w:line="360" w:lineRule="auto"/>
      </w:pPr>
      <w:r>
        <w:t>The system sends it to the backend.</w:t>
      </w:r>
    </w:p>
    <w:p w14:paraId="7EB3F8B9" w14:textId="77777777" w:rsidR="00B8303B" w:rsidRDefault="00B8303B" w:rsidP="00D20F91">
      <w:pPr>
        <w:numPr>
          <w:ilvl w:val="0"/>
          <w:numId w:val="54"/>
        </w:numPr>
        <w:spacing w:before="120" w:after="120" w:line="360" w:lineRule="auto"/>
      </w:pPr>
      <w:r>
        <w:t>GPT-based module generates an answer.</w:t>
      </w:r>
    </w:p>
    <w:p w14:paraId="5959C246" w14:textId="77777777" w:rsidR="00B8303B" w:rsidRDefault="00B8303B" w:rsidP="00D20F91">
      <w:pPr>
        <w:numPr>
          <w:ilvl w:val="0"/>
          <w:numId w:val="54"/>
        </w:numPr>
        <w:spacing w:before="120" w:after="120" w:line="360" w:lineRule="auto"/>
      </w:pPr>
      <w:r>
        <w:t>Response is shown.</w:t>
      </w:r>
    </w:p>
    <w:p w14:paraId="637ED503" w14:textId="77777777" w:rsidR="00B8303B" w:rsidRDefault="00B8303B" w:rsidP="00D20F91">
      <w:pPr>
        <w:numPr>
          <w:ilvl w:val="0"/>
          <w:numId w:val="54"/>
        </w:numPr>
        <w:spacing w:before="120" w:after="120" w:line="360" w:lineRule="auto"/>
      </w:pPr>
      <w: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37EBE416" w14:textId="37C725E6" w:rsidR="00B8303B" w:rsidRDefault="00B8303B" w:rsidP="00D20F91">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D20F91">
      <w:pPr>
        <w:spacing w:line="360" w:lineRule="auto"/>
        <w:ind w:left="720"/>
      </w:pPr>
    </w:p>
    <w:p w14:paraId="6F99FB7A" w14:textId="77777777" w:rsidR="00B8303B" w:rsidRDefault="00B8303B" w:rsidP="00D20F91">
      <w:pPr>
        <w:spacing w:line="360" w:lineRule="auto"/>
      </w:pPr>
      <w:r>
        <w:rPr>
          <w:b/>
          <w:bCs/>
        </w:rPr>
        <w:t>Main Flow:</w:t>
      </w:r>
    </w:p>
    <w:p w14:paraId="01516F36" w14:textId="77777777" w:rsidR="00B8303B" w:rsidRDefault="00B8303B" w:rsidP="00D20F91">
      <w:pPr>
        <w:numPr>
          <w:ilvl w:val="0"/>
          <w:numId w:val="55"/>
        </w:numPr>
        <w:spacing w:before="120" w:after="120" w:line="360" w:lineRule="auto"/>
      </w:pPr>
      <w:r>
        <w:t>User fills in financial details.</w:t>
      </w:r>
    </w:p>
    <w:p w14:paraId="2C240FB5" w14:textId="77777777" w:rsidR="00B8303B" w:rsidRDefault="00B8303B" w:rsidP="00D20F91">
      <w:pPr>
        <w:numPr>
          <w:ilvl w:val="0"/>
          <w:numId w:val="55"/>
        </w:numPr>
        <w:spacing w:before="120" w:after="120" w:line="360" w:lineRule="auto"/>
      </w:pPr>
      <w:r>
        <w:t>The system performs input validation.</w:t>
      </w:r>
    </w:p>
    <w:p w14:paraId="7E7B6938" w14:textId="77777777" w:rsidR="00B8303B" w:rsidRDefault="00B8303B" w:rsidP="00D20F91">
      <w:pPr>
        <w:numPr>
          <w:ilvl w:val="0"/>
          <w:numId w:val="55"/>
        </w:numPr>
        <w:spacing w:before="120" w:after="120" w:line="360" w:lineRule="auto"/>
      </w:pPr>
      <w:r>
        <w:t>Data is packaged and sent to the machine learning model.</w:t>
      </w:r>
    </w:p>
    <w:p w14:paraId="3B74A391" w14:textId="77777777" w:rsidR="001D3F9D" w:rsidRDefault="001D3F9D" w:rsidP="00D20F91">
      <w:pPr>
        <w:spacing w:before="120" w:after="120" w:line="360" w:lineRule="auto"/>
      </w:pPr>
    </w:p>
    <w:p w14:paraId="5F808636" w14:textId="77777777" w:rsidR="00B8303B" w:rsidRDefault="00B8303B" w:rsidP="00D20F91">
      <w:pPr>
        <w:spacing w:line="360" w:lineRule="auto"/>
      </w:pPr>
      <w:r>
        <w:rPr>
          <w:b/>
          <w:bCs/>
        </w:rPr>
        <w:t>Includes:</w:t>
      </w:r>
    </w:p>
    <w:p w14:paraId="60A9A73F" w14:textId="77777777" w:rsidR="00B8303B" w:rsidRDefault="00B8303B" w:rsidP="00D20F91">
      <w:pPr>
        <w:numPr>
          <w:ilvl w:val="0"/>
          <w:numId w:val="56"/>
        </w:numPr>
        <w:spacing w:before="120" w:after="120" w:line="360" w:lineRule="auto"/>
      </w:pPr>
      <w:r>
        <w:rPr>
          <w:i/>
          <w:iCs/>
        </w:rPr>
        <w:t>Verify Inputs</w:t>
      </w:r>
    </w:p>
    <w:p w14:paraId="67820FB9" w14:textId="77777777" w:rsidR="00B8303B" w:rsidRDefault="00B8303B" w:rsidP="00D20F91">
      <w:pPr>
        <w:spacing w:line="360" w:lineRule="auto"/>
      </w:pPr>
    </w:p>
    <w:p w14:paraId="03A2255F" w14:textId="77777777" w:rsidR="00B8303B" w:rsidRDefault="00B8303B" w:rsidP="00D20F91">
      <w:pPr>
        <w:pStyle w:val="Heading4"/>
        <w:spacing w:line="360" w:lineRule="auto"/>
      </w:pPr>
      <w:r>
        <w:t>Use Case 5 - Receive Loan Prediction</w:t>
      </w:r>
    </w:p>
    <w:p w14:paraId="7E8055F8" w14:textId="77777777" w:rsidR="00B8303B" w:rsidRDefault="00B8303B" w:rsidP="00D20F91">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D20F91">
      <w:pPr>
        <w:spacing w:line="360" w:lineRule="auto"/>
      </w:pPr>
    </w:p>
    <w:p w14:paraId="1C6F0E98" w14:textId="77777777" w:rsidR="00B8303B" w:rsidRDefault="00B8303B" w:rsidP="00D20F91">
      <w:pPr>
        <w:spacing w:line="360" w:lineRule="auto"/>
      </w:pPr>
      <w:r>
        <w:rPr>
          <w:b/>
          <w:bCs/>
        </w:rPr>
        <w:t>Main Flow:</w:t>
      </w:r>
    </w:p>
    <w:p w14:paraId="6B8FAEAA" w14:textId="77777777" w:rsidR="00B8303B" w:rsidRDefault="00B8303B" w:rsidP="00D20F91">
      <w:pPr>
        <w:numPr>
          <w:ilvl w:val="0"/>
          <w:numId w:val="57"/>
        </w:numPr>
        <w:spacing w:before="120" w:after="120" w:line="360" w:lineRule="auto"/>
      </w:pPr>
      <w:r>
        <w:t>System receives model output (Approved / Rejected).</w:t>
      </w:r>
    </w:p>
    <w:p w14:paraId="022C9A9C" w14:textId="77777777" w:rsidR="00B8303B" w:rsidRDefault="00B8303B" w:rsidP="00D20F91">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D20F91">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D20F91">
      <w:pPr>
        <w:numPr>
          <w:ilvl w:val="0"/>
          <w:numId w:val="57"/>
        </w:numPr>
        <w:spacing w:before="120" w:after="120" w:line="360" w:lineRule="auto"/>
      </w:pPr>
      <w: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5EDB1340" w14:textId="77777777" w:rsidR="00B8303B" w:rsidRDefault="00B8303B" w:rsidP="00D20F91">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D20F91">
      <w:pPr>
        <w:spacing w:line="360" w:lineRule="auto"/>
        <w:ind w:left="720"/>
      </w:pPr>
    </w:p>
    <w:p w14:paraId="157E60A2" w14:textId="77777777" w:rsidR="00B8303B" w:rsidRDefault="00B8303B" w:rsidP="00D20F91">
      <w:pPr>
        <w:spacing w:line="360" w:lineRule="auto"/>
      </w:pPr>
      <w:r>
        <w:rPr>
          <w:b/>
          <w:bCs/>
        </w:rPr>
        <w:t>Main Flow:</w:t>
      </w:r>
    </w:p>
    <w:p w14:paraId="2C4DED49" w14:textId="77777777" w:rsidR="00B8303B" w:rsidRDefault="00B8303B" w:rsidP="00D20F91">
      <w:pPr>
        <w:numPr>
          <w:ilvl w:val="0"/>
          <w:numId w:val="58"/>
        </w:numPr>
        <w:spacing w:before="120" w:after="120" w:line="360" w:lineRule="auto"/>
      </w:pPr>
      <w:r>
        <w:t>User answers survey questions.</w:t>
      </w:r>
    </w:p>
    <w:p w14:paraId="4494D978" w14:textId="77777777" w:rsidR="00B8303B" w:rsidRDefault="00B8303B" w:rsidP="00D20F91">
      <w:pPr>
        <w:numPr>
          <w:ilvl w:val="0"/>
          <w:numId w:val="58"/>
        </w:numPr>
        <w:spacing w:before="120" w:after="120" w:line="360" w:lineRule="auto"/>
      </w:pPr>
      <w: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Default="00B8303B" w:rsidP="00D20F91">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4F30F63A" w14:textId="77777777" w:rsidR="00B8303B" w:rsidRDefault="00B8303B" w:rsidP="00D20F91">
      <w:pPr>
        <w:spacing w:line="360" w:lineRule="auto"/>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D20F91">
      <w:pPr>
        <w:spacing w:line="360" w:lineRule="auto"/>
        <w:ind w:left="720"/>
      </w:pPr>
    </w:p>
    <w:p w14:paraId="2462F546" w14:textId="77777777" w:rsidR="00B8303B" w:rsidRDefault="00B8303B" w:rsidP="00D20F91">
      <w:pPr>
        <w:spacing w:line="360" w:lineRule="auto"/>
      </w:pPr>
      <w:r>
        <w:rPr>
          <w:b/>
          <w:bCs/>
        </w:rPr>
        <w:t>Main Flow:</w:t>
      </w:r>
    </w:p>
    <w:p w14:paraId="03684EFB" w14:textId="77777777" w:rsidR="00B8303B" w:rsidRDefault="00B8303B" w:rsidP="00D20F91">
      <w:pPr>
        <w:numPr>
          <w:ilvl w:val="0"/>
          <w:numId w:val="59"/>
        </w:numPr>
        <w:spacing w:before="120" w:after="120" w:line="360" w:lineRule="auto"/>
      </w:pPr>
      <w:r>
        <w:lastRenderedPageBreak/>
        <w:t xml:space="preserve">Admin changes the mode between </w:t>
      </w:r>
      <w:r>
        <w:rPr>
          <w:b/>
          <w:bCs/>
        </w:rPr>
        <w:t>XAI and</w:t>
      </w:r>
      <w:r>
        <w:t xml:space="preserve"> </w:t>
      </w:r>
      <w:r>
        <w:rPr>
          <w:b/>
          <w:bCs/>
        </w:rPr>
        <w:t>Baseline</w:t>
      </w:r>
      <w:r>
        <w:t>.</w:t>
      </w:r>
    </w:p>
    <w:p w14:paraId="53AAB0C6" w14:textId="77777777" w:rsidR="00B8303B" w:rsidRDefault="00B8303B" w:rsidP="00D20F91">
      <w:pPr>
        <w:numPr>
          <w:ilvl w:val="0"/>
          <w:numId w:val="59"/>
        </w:numPr>
        <w:spacing w:before="120" w:after="120" w:line="360" w:lineRule="auto"/>
      </w:pPr>
      <w: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513FD046" w14:textId="77777777" w:rsidR="00B8303B" w:rsidRDefault="00B8303B" w:rsidP="00D20F91">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D20F91">
      <w:pPr>
        <w:spacing w:line="360" w:lineRule="auto"/>
        <w:rPr>
          <w:b/>
          <w:bCs/>
        </w:rPr>
      </w:pPr>
    </w:p>
    <w:p w14:paraId="1825F07D" w14:textId="7020F293" w:rsidR="00B8303B" w:rsidRDefault="00B8303B" w:rsidP="00D20F91">
      <w:pPr>
        <w:spacing w:line="360" w:lineRule="auto"/>
      </w:pPr>
      <w:r>
        <w:rPr>
          <w:b/>
          <w:bCs/>
        </w:rPr>
        <w:t>Main Flow:</w:t>
      </w:r>
    </w:p>
    <w:p w14:paraId="0287A3D6" w14:textId="77777777" w:rsidR="00B8303B" w:rsidRDefault="00B8303B" w:rsidP="00D20F91">
      <w:pPr>
        <w:numPr>
          <w:ilvl w:val="0"/>
          <w:numId w:val="60"/>
        </w:numPr>
        <w:spacing w:before="120" w:after="120" w:line="360" w:lineRule="auto"/>
      </w:pPr>
      <w:r>
        <w:t>Admin logs in.</w:t>
      </w:r>
    </w:p>
    <w:p w14:paraId="28A4F39A" w14:textId="77777777" w:rsidR="00B8303B" w:rsidRDefault="00B8303B" w:rsidP="00D20F91">
      <w:pPr>
        <w:numPr>
          <w:ilvl w:val="0"/>
          <w:numId w:val="60"/>
        </w:numPr>
        <w:spacing w:before="120" w:after="120" w:line="360" w:lineRule="auto"/>
      </w:pPr>
      <w:r>
        <w:t>System verifies admin role.</w:t>
      </w:r>
    </w:p>
    <w:p w14:paraId="5B2230E4" w14:textId="77777777" w:rsidR="00B8303B" w:rsidRDefault="00B8303B" w:rsidP="00D20F91">
      <w:pPr>
        <w:numPr>
          <w:ilvl w:val="0"/>
          <w:numId w:val="60"/>
        </w:numPr>
        <w:spacing w:before="120" w:after="120" w:line="360" w:lineRule="auto"/>
      </w:pPr>
      <w:r>
        <w:t>Dashboard loads with trust survey metrics.</w:t>
      </w:r>
    </w:p>
    <w:p w14:paraId="49BA726B" w14:textId="77777777" w:rsidR="00B8303B" w:rsidRDefault="00B8303B" w:rsidP="00D20F91">
      <w:pPr>
        <w:spacing w:line="360" w:lineRule="auto"/>
      </w:pPr>
    </w:p>
    <w:p w14:paraId="57B0FD6A" w14:textId="5D089CD1" w:rsidR="00B8303B" w:rsidRDefault="00B8303B" w:rsidP="00D20F91">
      <w:pPr>
        <w:pStyle w:val="Heading3"/>
        <w:numPr>
          <w:ilvl w:val="2"/>
          <w:numId w:val="172"/>
        </w:numPr>
        <w:spacing w:before="240" w:after="120" w:line="360" w:lineRule="auto"/>
      </w:pPr>
      <w:r>
        <w:t>Use Case Actors</w:t>
      </w:r>
    </w:p>
    <w:p w14:paraId="02851E3D" w14:textId="4C491539" w:rsidR="00B8303B" w:rsidRDefault="00B8303B" w:rsidP="00D20F91">
      <w:pPr>
        <w:pStyle w:val="Heading4"/>
        <w:spacing w:line="360" w:lineRule="auto"/>
      </w:pPr>
      <w:r>
        <w:t>User (Primary Actor)</w:t>
      </w:r>
    </w:p>
    <w:p w14:paraId="47E5B41F" w14:textId="0E64D7D9" w:rsidR="00B8303B" w:rsidRDefault="00B8303B" w:rsidP="00D20F91">
      <w:pPr>
        <w:pStyle w:val="ListParagraph"/>
        <w:numPr>
          <w:ilvl w:val="0"/>
          <w:numId w:val="61"/>
        </w:numPr>
        <w:spacing w:before="120" w:after="120" w:line="360" w:lineRule="auto"/>
      </w:pPr>
      <w:r>
        <w:t>a person who logs in and interacts with the chatbot</w:t>
      </w:r>
    </w:p>
    <w:p w14:paraId="523BD850" w14:textId="2BC5ED53" w:rsidR="00B8303B" w:rsidRDefault="00B8303B" w:rsidP="00D20F91">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D20F91">
      <w:pPr>
        <w:spacing w:before="120" w:after="120" w:line="360" w:lineRule="auto"/>
      </w:pPr>
    </w:p>
    <w:p w14:paraId="0BC0F655" w14:textId="04563C8F" w:rsidR="00B8303B" w:rsidRDefault="00B8303B" w:rsidP="00D20F91">
      <w:pPr>
        <w:pStyle w:val="Heading4"/>
        <w:spacing w:line="360" w:lineRule="auto"/>
      </w:pPr>
      <w:r>
        <w:t>Normal User</w:t>
      </w:r>
    </w:p>
    <w:p w14:paraId="04B6DA59" w14:textId="43901FB4" w:rsidR="00B8303B" w:rsidRDefault="00B8303B" w:rsidP="00D20F91">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D20F91">
      <w:pPr>
        <w:spacing w:before="120" w:after="120" w:line="360" w:lineRule="auto"/>
      </w:pPr>
    </w:p>
    <w:p w14:paraId="289CEFD5" w14:textId="676DA828" w:rsidR="00B8303B" w:rsidRDefault="00B8303B" w:rsidP="00D20F91">
      <w:pPr>
        <w:pStyle w:val="Heading4"/>
        <w:spacing w:line="360" w:lineRule="auto"/>
      </w:pPr>
      <w:r>
        <w:t>Admin User (Specialised Actor)</w:t>
      </w:r>
    </w:p>
    <w:p w14:paraId="27A97BE6" w14:textId="10F98315" w:rsidR="00B8303B" w:rsidRDefault="00B8303B" w:rsidP="00D20F91">
      <w:pPr>
        <w:pStyle w:val="ListParagraph"/>
        <w:numPr>
          <w:ilvl w:val="0"/>
          <w:numId w:val="61"/>
        </w:numPr>
        <w:spacing w:before="120" w:after="120" w:line="360" w:lineRule="auto"/>
      </w:pPr>
      <w:r>
        <w:t>inherits all User actions</w:t>
      </w:r>
    </w:p>
    <w:p w14:paraId="4BE46DA1" w14:textId="77777777" w:rsidR="00541F73" w:rsidRDefault="00B8303B" w:rsidP="00D20F91">
      <w:pPr>
        <w:pStyle w:val="ListParagraph"/>
        <w:numPr>
          <w:ilvl w:val="0"/>
          <w:numId w:val="61"/>
        </w:numPr>
        <w:spacing w:before="120" w:after="120" w:line="360" w:lineRule="auto"/>
      </w:pPr>
      <w:r>
        <w:t>can switch modes</w:t>
      </w:r>
    </w:p>
    <w:p w14:paraId="052E0E2D" w14:textId="10F2C10B" w:rsidR="00B8303B" w:rsidRDefault="00B8303B" w:rsidP="00D20F91">
      <w:pPr>
        <w:pStyle w:val="ListParagraph"/>
        <w:numPr>
          <w:ilvl w:val="0"/>
          <w:numId w:val="61"/>
        </w:numPr>
        <w:spacing w:before="120" w:after="120" w:line="360" w:lineRule="auto"/>
      </w:pPr>
      <w:r>
        <w:t>can view the admin dashboard</w:t>
      </w:r>
    </w:p>
    <w:p w14:paraId="19D143D9" w14:textId="77777777" w:rsidR="00B8303B" w:rsidRDefault="00B8303B" w:rsidP="00D20F91">
      <w:pPr>
        <w:spacing w:line="360" w:lineRule="auto"/>
      </w:pPr>
    </w:p>
    <w:p w14:paraId="632679C3" w14:textId="77777777" w:rsidR="006E3294" w:rsidRDefault="006E3294" w:rsidP="00D20F91">
      <w:pPr>
        <w:pStyle w:val="Heading2"/>
        <w:spacing w:before="120" w:after="120" w:line="360" w:lineRule="auto"/>
      </w:pPr>
      <w:r>
        <w:lastRenderedPageBreak/>
        <w:t>3.10 Functional Requirements</w:t>
      </w:r>
    </w:p>
    <w:p w14:paraId="561A26D9" w14:textId="77777777" w:rsidR="006E3294" w:rsidRDefault="006E3294" w:rsidP="00D20F91">
      <w:pPr>
        <w:spacing w:line="360" w:lineRule="auto"/>
      </w:pPr>
    </w:p>
    <w:p w14:paraId="44513A15" w14:textId="77777777" w:rsidR="006E3294" w:rsidRDefault="006E3294" w:rsidP="00D20F91">
      <w:pPr>
        <w:pStyle w:val="Heading3"/>
        <w:spacing w:before="240" w:after="120" w:line="360" w:lineRule="auto"/>
      </w:pPr>
      <w:r>
        <w:t>3.10.1 Functional Requirements</w:t>
      </w:r>
    </w:p>
    <w:p w14:paraId="0FBE074B" w14:textId="77777777" w:rsidR="00F054AF" w:rsidRPr="00F054AF" w:rsidRDefault="00F054AF" w:rsidP="00D20F91">
      <w:pPr>
        <w:spacing w:line="360" w:lineRule="auto"/>
      </w:pPr>
    </w:p>
    <w:p w14:paraId="7B2E1D01" w14:textId="77777777" w:rsidR="006E3294" w:rsidRDefault="006E3294" w:rsidP="00D20F91">
      <w:pPr>
        <w:spacing w:line="360" w:lineRule="auto"/>
      </w:pPr>
      <w:r>
        <w:t>These are the functional requirements identified from this process.</w:t>
      </w:r>
    </w:p>
    <w:p w14:paraId="331BA65A" w14:textId="77777777" w:rsidR="006E3294" w:rsidRDefault="006E3294" w:rsidP="00D20F91">
      <w:pPr>
        <w:spacing w:line="360" w:lineRule="auto"/>
      </w:pPr>
    </w:p>
    <w:p w14:paraId="46C98F41" w14:textId="77777777" w:rsidR="006E3294" w:rsidRDefault="006E3294" w:rsidP="00D20F91">
      <w:pPr>
        <w:pStyle w:val="Heading4"/>
        <w:spacing w:line="360" w:lineRule="auto"/>
      </w:pPr>
      <w:r>
        <w:t>FR1 – The system shall authenticate users through login.</w:t>
      </w:r>
    </w:p>
    <w:p w14:paraId="3D89922C" w14:textId="77777777" w:rsidR="006E3294" w:rsidRDefault="006E3294" w:rsidP="00D20F91">
      <w:pPr>
        <w:spacing w:line="360" w:lineRule="auto"/>
      </w:pPr>
    </w:p>
    <w:p w14:paraId="61B9687D" w14:textId="77777777" w:rsidR="006E3294" w:rsidRDefault="006E3294" w:rsidP="00D20F91">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5F57D4C0" w14:textId="77777777" w:rsidR="006E3294" w:rsidRDefault="006E3294" w:rsidP="00D20F91">
      <w:pPr>
        <w:pStyle w:val="Heading4"/>
        <w:spacing w:line="360" w:lineRule="auto"/>
      </w:pPr>
      <w:r>
        <w:t>FR2 – The system shall accept loan form inputs and return a prediction.</w:t>
      </w:r>
    </w:p>
    <w:p w14:paraId="4789AA68" w14:textId="77777777" w:rsidR="006E3294" w:rsidRDefault="006E3294" w:rsidP="00D20F91">
      <w:pPr>
        <w:spacing w:line="360" w:lineRule="auto"/>
      </w:pPr>
    </w:p>
    <w:p w14:paraId="075B3DC3" w14:textId="77777777" w:rsidR="006E3294" w:rsidRDefault="006E3294" w:rsidP="00D20F91">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D20F91">
      <w:pPr>
        <w:spacing w:line="360" w:lineRule="auto"/>
      </w:pPr>
    </w:p>
    <w:p w14:paraId="5940E800" w14:textId="77777777" w:rsidR="006E3294" w:rsidRDefault="006E3294" w:rsidP="00D20F91">
      <w:pPr>
        <w:pStyle w:val="Heading4"/>
        <w:spacing w:line="360" w:lineRule="auto"/>
      </w:pPr>
      <w:r>
        <w:t>FR3 – The system shall provide SHAP-based explanations for XAI-mode users.</w:t>
      </w:r>
    </w:p>
    <w:p w14:paraId="2A112C8E" w14:textId="77777777" w:rsidR="006E3294" w:rsidRDefault="006E3294" w:rsidP="00D20F91">
      <w:pPr>
        <w:spacing w:line="360" w:lineRule="auto"/>
      </w:pPr>
    </w:p>
    <w:p w14:paraId="6FE71448" w14:textId="77777777" w:rsidR="006E3294" w:rsidRDefault="006E3294" w:rsidP="00D20F91">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AC8A9CB" w14:textId="77777777" w:rsidR="006E3294" w:rsidRDefault="006E3294" w:rsidP="00D20F91">
      <w:pPr>
        <w:pStyle w:val="Heading4"/>
        <w:spacing w:line="360" w:lineRule="auto"/>
      </w:pPr>
      <w:r>
        <w:lastRenderedPageBreak/>
        <w:t>FR4 – The system shall answer financial FAQ questions.</w:t>
      </w:r>
    </w:p>
    <w:p w14:paraId="5F26BDFD" w14:textId="77777777" w:rsidR="006E3294" w:rsidRDefault="006E3294" w:rsidP="00D20F91">
      <w:pPr>
        <w:spacing w:line="360" w:lineRule="auto"/>
      </w:pPr>
    </w:p>
    <w:p w14:paraId="6C538CAB" w14:textId="77777777" w:rsidR="006E3294" w:rsidRDefault="006E3294" w:rsidP="00D20F91">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5F0AE50B" w14:textId="77777777" w:rsidR="006E3294" w:rsidRDefault="006E3294" w:rsidP="00D20F91">
      <w:pPr>
        <w:pStyle w:val="Heading4"/>
        <w:spacing w:line="360" w:lineRule="auto"/>
      </w:pPr>
      <w:r>
        <w:t>FR5 – The system shall store user trust surveys in the database.</w:t>
      </w:r>
    </w:p>
    <w:p w14:paraId="4001D1BB" w14:textId="77777777" w:rsidR="006E3294" w:rsidRDefault="006E3294" w:rsidP="00D20F91">
      <w:pPr>
        <w:spacing w:line="360" w:lineRule="auto"/>
      </w:pPr>
    </w:p>
    <w:p w14:paraId="20D7BAA4" w14:textId="77777777" w:rsidR="006E3294" w:rsidRDefault="006E3294" w:rsidP="00D20F91">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D20F91">
      <w:pPr>
        <w:spacing w:line="360" w:lineRule="auto"/>
      </w:pPr>
    </w:p>
    <w:p w14:paraId="589C68CB" w14:textId="77777777" w:rsidR="006E3294" w:rsidRDefault="006E3294" w:rsidP="00D20F91">
      <w:pPr>
        <w:pStyle w:val="Heading4"/>
        <w:spacing w:line="360" w:lineRule="auto"/>
      </w:pPr>
      <w:r>
        <w:t>FR6– The system shall allow users to view their past conversations.</w:t>
      </w:r>
    </w:p>
    <w:p w14:paraId="036D1A67" w14:textId="77777777" w:rsidR="006E3294" w:rsidRDefault="006E3294" w:rsidP="00D20F91">
      <w:pPr>
        <w:spacing w:line="360" w:lineRule="auto"/>
      </w:pPr>
    </w:p>
    <w:p w14:paraId="0B9A8F0E" w14:textId="77777777" w:rsidR="006E3294" w:rsidRDefault="006E3294" w:rsidP="00D20F91">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48039C42" w14:textId="0E2034E6" w:rsidR="006E3294" w:rsidRDefault="006E3294" w:rsidP="00D20F91">
      <w:pPr>
        <w:pStyle w:val="Heading4"/>
        <w:spacing w:line="360" w:lineRule="auto"/>
      </w:pPr>
      <w:r>
        <w:t>FR7 – The admin dashboard shall display aggregated analytics.</w:t>
      </w:r>
    </w:p>
    <w:p w14:paraId="284794A9" w14:textId="77777777" w:rsidR="00B162C3" w:rsidRPr="00B162C3" w:rsidRDefault="00B162C3" w:rsidP="00D20F91">
      <w:pPr>
        <w:spacing w:line="360" w:lineRule="auto"/>
      </w:pPr>
    </w:p>
    <w:p w14:paraId="4D8E61DF" w14:textId="77777777" w:rsidR="006E3294" w:rsidRDefault="006E3294" w:rsidP="00D20F91">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424A5F30" w14:textId="7786EC32" w:rsidR="006E3294" w:rsidRDefault="006E3294" w:rsidP="00D20F91">
      <w:pPr>
        <w:pStyle w:val="Heading4"/>
        <w:spacing w:line="360" w:lineRule="auto"/>
      </w:pPr>
      <w:r>
        <w:t>FR8 – The system shall switch user modes (baseline/XAI) for only admin users.</w:t>
      </w:r>
    </w:p>
    <w:p w14:paraId="07025D82" w14:textId="77777777" w:rsidR="00B162C3" w:rsidRPr="00B162C3" w:rsidRDefault="00B162C3" w:rsidP="00D20F91">
      <w:pPr>
        <w:spacing w:line="360" w:lineRule="auto"/>
      </w:pPr>
    </w:p>
    <w:p w14:paraId="3A329C37" w14:textId="77777777" w:rsidR="006E3294" w:rsidRDefault="006E3294" w:rsidP="00D20F91">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03B29D4A" w14:textId="77777777" w:rsidR="006E3294" w:rsidRDefault="006E3294" w:rsidP="00D20F91">
      <w:pPr>
        <w:pStyle w:val="Heading4"/>
        <w:spacing w:line="360" w:lineRule="auto"/>
      </w:pPr>
      <w:r>
        <w:t>FR9 – The system shall show users a privacy policy.</w:t>
      </w:r>
    </w:p>
    <w:p w14:paraId="5E505026" w14:textId="77777777" w:rsidR="00B162C3" w:rsidRPr="00B162C3" w:rsidRDefault="00B162C3" w:rsidP="00D20F91">
      <w:pPr>
        <w:spacing w:line="360" w:lineRule="auto"/>
      </w:pPr>
    </w:p>
    <w:p w14:paraId="7648C0B3" w14:textId="77777777" w:rsidR="006E3294" w:rsidRDefault="006E3294" w:rsidP="00D20F91">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A1FA9BB" w:rsidR="00D2334B" w:rsidRPr="00D2334B" w:rsidRDefault="006E3294" w:rsidP="00D20F91">
      <w:pPr>
        <w:pStyle w:val="Heading3"/>
        <w:spacing w:before="240" w:after="120" w:line="360" w:lineRule="auto"/>
      </w:pPr>
      <w:r>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D20F91">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D20F91">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D20F91">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D20F91">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D20F91">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D20F91">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D20F91">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D20F91">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D20F91">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D20F91">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D20F91">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D20F91">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D20F91">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D20F91">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D20F91">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D20F91">
            <w:pPr>
              <w:spacing w:line="360" w:lineRule="auto"/>
            </w:pPr>
            <w:r>
              <w:t xml:space="preserve">Asking questions triggers the GPT module and logs the query, </w:t>
            </w:r>
            <w:r>
              <w:lastRenderedPageBreak/>
              <w:t>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D20F91">
            <w:pPr>
              <w:spacing w:line="360" w:lineRule="auto"/>
            </w:pPr>
            <w:r>
              <w:rPr>
                <w:b/>
                <w:bCs/>
              </w:rPr>
              <w:lastRenderedPageBreak/>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D20F91">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D20F91">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D20F91">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D20F91">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D20F91">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D20F91">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D20F91">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D20F91">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D20F91">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D20F91">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D20F91">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D20F91">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D20F91">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D20F91">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D20F91">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D20F91">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D20F91">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D20F91">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D20F91">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D20F91">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D20F91">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D20F91">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D20F91">
            <w:pPr>
              <w:spacing w:line="360" w:lineRule="auto"/>
            </w:pPr>
            <w:r>
              <w:t>The dashboard visualises trust survey results which is exactly the behaviour specified in FR7.</w:t>
            </w:r>
          </w:p>
        </w:tc>
      </w:tr>
    </w:tbl>
    <w:p w14:paraId="68715D2C" w14:textId="77777777" w:rsidR="006E3294" w:rsidRDefault="006E3294" w:rsidP="00D20F91">
      <w:pPr>
        <w:spacing w:line="360" w:lineRule="auto"/>
      </w:pPr>
    </w:p>
    <w:p w14:paraId="2FD732C0" w14:textId="77777777" w:rsidR="000759CD" w:rsidRDefault="000759CD" w:rsidP="00D20F91">
      <w:pPr>
        <w:pStyle w:val="Heading2"/>
        <w:spacing w:before="120" w:after="120" w:line="360" w:lineRule="auto"/>
      </w:pPr>
      <w:r>
        <w:t>3.11 Non-Functional Requirements</w:t>
      </w:r>
    </w:p>
    <w:p w14:paraId="6DC2C863" w14:textId="77777777" w:rsidR="000759CD" w:rsidRDefault="000759CD" w:rsidP="00D20F91">
      <w:pPr>
        <w:spacing w:line="360" w:lineRule="auto"/>
      </w:pPr>
    </w:p>
    <w:p w14:paraId="648E7998" w14:textId="19F8B6B4" w:rsidR="000759CD" w:rsidRDefault="000759CD" w:rsidP="00D20F91">
      <w:pPr>
        <w:pStyle w:val="Heading3"/>
        <w:spacing w:line="360" w:lineRule="auto"/>
      </w:pPr>
      <w:r>
        <w:t xml:space="preserve">NFR1 </w:t>
      </w:r>
      <w:r w:rsidR="0028792F">
        <w:t>-</w:t>
      </w:r>
      <w:r>
        <w:t xml:space="preserve"> Trust</w:t>
      </w:r>
    </w:p>
    <w:p w14:paraId="48DBB12E" w14:textId="77777777" w:rsidR="000759CD" w:rsidRDefault="000759CD" w:rsidP="00D20F91">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D20F91">
      <w:pPr>
        <w:spacing w:line="360" w:lineRule="auto"/>
      </w:pPr>
    </w:p>
    <w:p w14:paraId="57C92E12" w14:textId="4AA47752" w:rsidR="000759CD" w:rsidRDefault="000759CD" w:rsidP="00D20F91">
      <w:pPr>
        <w:pStyle w:val="Heading3"/>
        <w:spacing w:line="360" w:lineRule="auto"/>
      </w:pPr>
      <w:r>
        <w:t xml:space="preserve">NFR2 </w:t>
      </w:r>
      <w:r w:rsidR="0028792F">
        <w:t xml:space="preserve">- </w:t>
      </w:r>
      <w:r>
        <w:t>Security</w:t>
      </w:r>
    </w:p>
    <w:p w14:paraId="5BF94B4B" w14:textId="77777777" w:rsidR="000759CD" w:rsidRDefault="000759CD" w:rsidP="00D20F91">
      <w:pPr>
        <w:numPr>
          <w:ilvl w:val="0"/>
          <w:numId w:val="63"/>
        </w:numPr>
        <w:spacing w:before="120" w:after="120" w:line="360" w:lineRule="auto"/>
      </w:pPr>
      <w:r>
        <w:t>All API keys shall be stored in environment variables.</w:t>
      </w:r>
    </w:p>
    <w:p w14:paraId="05CA6586" w14:textId="77777777" w:rsidR="000759CD" w:rsidRDefault="000759CD" w:rsidP="00D20F91">
      <w:pPr>
        <w:numPr>
          <w:ilvl w:val="0"/>
          <w:numId w:val="63"/>
        </w:numPr>
        <w:spacing w:before="120" w:after="120" w:line="360" w:lineRule="auto"/>
      </w:pPr>
      <w:r>
        <w:t>Only admins may access the dashboard.</w:t>
      </w:r>
    </w:p>
    <w:p w14:paraId="40A58106" w14:textId="77777777" w:rsidR="000759CD" w:rsidRDefault="000759CD" w:rsidP="00D20F91">
      <w:pPr>
        <w:numPr>
          <w:ilvl w:val="0"/>
          <w:numId w:val="63"/>
        </w:numPr>
        <w:spacing w:before="120" w:after="120" w:line="360" w:lineRule="auto"/>
      </w:pPr>
      <w: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D20F91">
      <w:pPr>
        <w:pStyle w:val="Heading3"/>
        <w:spacing w:line="360" w:lineRule="auto"/>
      </w:pPr>
      <w:r>
        <w:t xml:space="preserve">NFR3 </w:t>
      </w:r>
      <w:r w:rsidR="0028792F">
        <w:t>-</w:t>
      </w:r>
      <w:r>
        <w:t xml:space="preserve"> Performance</w:t>
      </w:r>
    </w:p>
    <w:p w14:paraId="7654BEAB" w14:textId="51C91078" w:rsidR="000759CD" w:rsidRDefault="000759CD" w:rsidP="00D20F91">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D20F91">
      <w:pPr>
        <w:spacing w:line="360" w:lineRule="auto"/>
      </w:pPr>
    </w:p>
    <w:p w14:paraId="6EA7F036" w14:textId="5B4FCD78" w:rsidR="000759CD" w:rsidRDefault="000759CD" w:rsidP="00D20F91">
      <w:pPr>
        <w:pStyle w:val="Heading3"/>
        <w:spacing w:line="360" w:lineRule="auto"/>
      </w:pPr>
      <w:r>
        <w:t xml:space="preserve">NFR4 </w:t>
      </w:r>
      <w:r w:rsidR="0028792F">
        <w:t>-</w:t>
      </w:r>
      <w:r>
        <w:t xml:space="preserve"> Usability</w:t>
      </w:r>
    </w:p>
    <w:p w14:paraId="3BB72D5F" w14:textId="77777777" w:rsidR="000759CD" w:rsidRDefault="000759CD" w:rsidP="00D20F91">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D20F91">
      <w:pPr>
        <w:spacing w:line="360" w:lineRule="auto"/>
      </w:pPr>
    </w:p>
    <w:p w14:paraId="2957F75B" w14:textId="18C0409C" w:rsidR="000759CD" w:rsidRDefault="000759CD" w:rsidP="00D20F91">
      <w:pPr>
        <w:pStyle w:val="Heading3"/>
        <w:spacing w:line="360" w:lineRule="auto"/>
      </w:pPr>
      <w:r>
        <w:t xml:space="preserve">NFR5 </w:t>
      </w:r>
      <w:r w:rsidR="0028792F">
        <w:t xml:space="preserve">- </w:t>
      </w:r>
      <w:r>
        <w:t>Reliability</w:t>
      </w:r>
    </w:p>
    <w:p w14:paraId="2EB91B20" w14:textId="77777777" w:rsidR="000759CD" w:rsidRDefault="000759CD" w:rsidP="00D20F91">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D20F91">
      <w:pPr>
        <w:spacing w:line="360" w:lineRule="auto"/>
      </w:pPr>
    </w:p>
    <w:p w14:paraId="0C816873" w14:textId="77777777" w:rsidR="000759CD" w:rsidRDefault="000759CD" w:rsidP="00D20F91">
      <w:pPr>
        <w:pStyle w:val="Heading2"/>
        <w:spacing w:before="240" w:after="120" w:line="360" w:lineRule="auto"/>
      </w:pPr>
      <w:r>
        <w:t>3.12 Requirement Prioritisation</w:t>
      </w:r>
    </w:p>
    <w:p w14:paraId="5B90B53B" w14:textId="77777777" w:rsidR="000759CD" w:rsidRDefault="000759CD" w:rsidP="00D20F91">
      <w:pPr>
        <w:spacing w:line="360" w:lineRule="auto"/>
      </w:pPr>
    </w:p>
    <w:p w14:paraId="59856DC7" w14:textId="77777777" w:rsidR="000759CD" w:rsidRDefault="000759CD" w:rsidP="00D20F91">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D20F91">
      <w:pPr>
        <w:numPr>
          <w:ilvl w:val="0"/>
          <w:numId w:val="67"/>
        </w:numPr>
        <w:spacing w:before="120" w:after="120" w:line="360" w:lineRule="auto"/>
      </w:pPr>
      <w:r>
        <w:t>Must</w:t>
      </w:r>
    </w:p>
    <w:p w14:paraId="6CB22265" w14:textId="77777777" w:rsidR="000759CD" w:rsidRDefault="000759CD" w:rsidP="00D20F91">
      <w:pPr>
        <w:numPr>
          <w:ilvl w:val="0"/>
          <w:numId w:val="67"/>
        </w:numPr>
        <w:spacing w:before="120" w:after="120" w:line="360" w:lineRule="auto"/>
      </w:pPr>
      <w:r>
        <w:t>Should</w:t>
      </w:r>
    </w:p>
    <w:p w14:paraId="08DE5AE1" w14:textId="77777777" w:rsidR="000759CD" w:rsidRDefault="000759CD" w:rsidP="00D20F91">
      <w:pPr>
        <w:numPr>
          <w:ilvl w:val="0"/>
          <w:numId w:val="67"/>
        </w:numPr>
        <w:spacing w:before="120" w:after="120" w:line="360" w:lineRule="auto"/>
      </w:pPr>
      <w:r>
        <w:t>Could</w:t>
      </w:r>
    </w:p>
    <w:p w14:paraId="555129A7" w14:textId="77777777" w:rsidR="000759CD" w:rsidRDefault="000759CD" w:rsidP="00D20F91">
      <w:pPr>
        <w:numPr>
          <w:ilvl w:val="0"/>
          <w:numId w:val="67"/>
        </w:numPr>
        <w:spacing w:before="120" w:after="120" w:line="360" w:lineRule="auto"/>
      </w:pPr>
      <w:r>
        <w:t>Won’t</w:t>
      </w:r>
    </w:p>
    <w:p w14:paraId="25B7C330" w14:textId="77777777" w:rsidR="000759CD" w:rsidRDefault="000759CD" w:rsidP="00D20F91">
      <w:pPr>
        <w:spacing w:line="360" w:lineRule="auto"/>
      </w:pPr>
      <w:r>
        <w:t xml:space="preserve">It forces a clear separation between what is crucial for the study and what can remain optional without affecting the outcome. In this study, the priority decisions were made based on the research aim, which is to measure trust in AI explanations. Any requirement that directly </w:t>
      </w:r>
      <w:r>
        <w:lastRenderedPageBreak/>
        <w:t>supported that aim was elevated to Must-Have. Other features that were helpful, but not strictly necessary, were placed lower.</w:t>
      </w:r>
    </w:p>
    <w:p w14:paraId="15C7C1E9" w14:textId="77777777" w:rsidR="000759CD" w:rsidRDefault="000759CD" w:rsidP="00D20F91">
      <w:pPr>
        <w:spacing w:line="360" w:lineRule="auto"/>
      </w:pPr>
    </w:p>
    <w:p w14:paraId="25F1F1FC" w14:textId="249DF76C" w:rsidR="0021182B" w:rsidRPr="0021182B" w:rsidRDefault="000759CD" w:rsidP="00D20F91">
      <w:pPr>
        <w:pStyle w:val="Heading3"/>
        <w:spacing w:before="240" w:after="120" w:line="360" w:lineRule="auto"/>
      </w:pPr>
      <w:r>
        <w:t>Must-Have Requirements</w:t>
      </w:r>
    </w:p>
    <w:p w14:paraId="20F9F0DB" w14:textId="77777777" w:rsidR="000759CD" w:rsidRDefault="000759CD" w:rsidP="00D20F91">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Default="000759CD" w:rsidP="00D20F91">
      <w:pPr>
        <w:spacing w:line="360" w:lineRule="auto"/>
      </w:pPr>
      <w: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Default="000759CD" w:rsidP="00D20F91">
      <w:pPr>
        <w:spacing w:line="360" w:lineRule="auto"/>
      </w:pPr>
      <w: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t>FAQ module</w:t>
      </w:r>
    </w:p>
    <w:p w14:paraId="6D21DACA" w14:textId="77777777" w:rsidR="000759CD" w:rsidRDefault="000759CD" w:rsidP="00D20F91">
      <w:pPr>
        <w:spacing w:line="360" w:lineRule="auto"/>
      </w:pPr>
      <w: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Default="000759CD" w:rsidP="00D20F91">
      <w:pPr>
        <w:spacing w:line="360" w:lineRule="auto"/>
      </w:pPr>
      <w: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Default="000759CD" w:rsidP="00D20F91">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Default="000759CD" w:rsidP="00D20F91">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D20F91">
      <w:pPr>
        <w:spacing w:line="360" w:lineRule="auto"/>
      </w:pPr>
    </w:p>
    <w:p w14:paraId="0843A597" w14:textId="77777777" w:rsidR="000759CD" w:rsidRDefault="000759CD" w:rsidP="00D20F91">
      <w:pPr>
        <w:pStyle w:val="Heading3"/>
        <w:spacing w:before="240" w:after="120" w:line="360" w:lineRule="auto"/>
      </w:pPr>
      <w:r>
        <w:lastRenderedPageBreak/>
        <w:t>Should-Have Requirements</w:t>
      </w:r>
    </w:p>
    <w:p w14:paraId="36B8E045" w14:textId="77777777" w:rsidR="0021182B" w:rsidRPr="0021182B" w:rsidRDefault="0021182B" w:rsidP="00D20F91">
      <w:pPr>
        <w:spacing w:line="360" w:lineRule="auto"/>
      </w:pPr>
    </w:p>
    <w:p w14:paraId="26344ED9" w14:textId="77777777" w:rsidR="000759CD" w:rsidRDefault="000759CD" w:rsidP="00D20F91">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Default="000759CD" w:rsidP="00D20F91">
      <w:pPr>
        <w:spacing w:line="360" w:lineRule="auto"/>
      </w:pPr>
      <w: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Default="000759CD" w:rsidP="00D20F91">
      <w:pPr>
        <w:spacing w:line="360" w:lineRule="auto"/>
      </w:pPr>
      <w:r>
        <w:t>Helps keep the experience smooth. The system technically works even if slightly slower, so it remains a Should-have.</w:t>
      </w:r>
    </w:p>
    <w:p w14:paraId="21E8C17C" w14:textId="77777777" w:rsidR="000759CD" w:rsidRDefault="000759CD" w:rsidP="00D20F91">
      <w:pPr>
        <w:spacing w:line="360" w:lineRule="auto"/>
      </w:pPr>
    </w:p>
    <w:p w14:paraId="79538118" w14:textId="77777777" w:rsidR="000759CD" w:rsidRDefault="000759CD" w:rsidP="00D20F91">
      <w:pPr>
        <w:pStyle w:val="Heading3"/>
        <w:spacing w:before="240" w:after="120" w:line="360" w:lineRule="auto"/>
      </w:pPr>
      <w:r>
        <w:t>Could-Have Requirements</w:t>
      </w:r>
    </w:p>
    <w:p w14:paraId="770A940C" w14:textId="77777777" w:rsidR="0021182B" w:rsidRPr="0021182B" w:rsidRDefault="0021182B" w:rsidP="00D20F91">
      <w:pPr>
        <w:spacing w:line="360" w:lineRule="auto"/>
      </w:pPr>
    </w:p>
    <w:p w14:paraId="138C67C3" w14:textId="77777777" w:rsidR="000759CD" w:rsidRDefault="000759CD" w:rsidP="00D20F91">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t>More advanced visual explanations</w:t>
      </w:r>
    </w:p>
    <w:p w14:paraId="4638B2E3" w14:textId="77777777" w:rsidR="000759CD" w:rsidRDefault="000759CD" w:rsidP="00D20F91">
      <w:pPr>
        <w:spacing w:line="360" w:lineRule="auto"/>
      </w:pPr>
      <w: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Default="000759CD" w:rsidP="00D20F91">
      <w:pPr>
        <w:spacing w:line="360" w:lineRule="auto"/>
      </w:pPr>
      <w: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3496130F" w14:textId="77777777" w:rsidR="000759CD" w:rsidRDefault="000759CD" w:rsidP="00D20F91">
      <w:pPr>
        <w:spacing w:line="360" w:lineRule="auto"/>
      </w:pPr>
      <w:r>
        <w:t>Enhances accessibility, but does not influence trust measurement.</w:t>
      </w:r>
    </w:p>
    <w:p w14:paraId="7C65F678" w14:textId="77777777" w:rsidR="000759CD" w:rsidRDefault="000759CD" w:rsidP="00D20F91">
      <w:pPr>
        <w:spacing w:line="360" w:lineRule="auto"/>
      </w:pPr>
    </w:p>
    <w:p w14:paraId="6EAD597E" w14:textId="77777777" w:rsidR="000759CD" w:rsidRDefault="000759CD" w:rsidP="00D20F91">
      <w:pPr>
        <w:pStyle w:val="Heading3"/>
        <w:spacing w:before="240" w:after="120" w:line="360" w:lineRule="auto"/>
      </w:pPr>
      <w:r>
        <w:t>Won’t-Have Requirements</w:t>
      </w:r>
    </w:p>
    <w:p w14:paraId="52A209FA" w14:textId="77777777" w:rsidR="0021182B" w:rsidRPr="0021182B" w:rsidRDefault="0021182B" w:rsidP="00D20F91">
      <w:pPr>
        <w:spacing w:line="360" w:lineRule="auto"/>
      </w:pPr>
    </w:p>
    <w:p w14:paraId="0B4F3961" w14:textId="77777777" w:rsidR="000759CD" w:rsidRDefault="000759CD" w:rsidP="00D20F91">
      <w:pPr>
        <w:spacing w:line="360" w:lineRule="auto"/>
      </w:pPr>
      <w:r>
        <w:lastRenderedPageBreak/>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Default="000759CD" w:rsidP="00D20F91">
      <w:pPr>
        <w:spacing w:line="360" w:lineRule="auto"/>
      </w:pPr>
      <w: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5D0270" w:rsidRDefault="000759CD" w:rsidP="00D20F91">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542C3D" w:rsidP="00D20F91">
      <w:pPr>
        <w:spacing w:line="360" w:lineRule="auto"/>
        <w:rPr>
          <w:lang w:val="en-US"/>
        </w:rPr>
      </w:pPr>
      <w:r w:rsidRPr="00542C3D">
        <w:rPr>
          <w:noProof/>
          <w14:ligatures w14:val="standardContextual"/>
        </w:rPr>
        <w:pict w14:anchorId="58939633">
          <v:rect id="_x0000_i1032" alt="" style="width:451.3pt;height:.05pt;mso-width-percent:0;mso-height-percent:0;mso-width-percent:0;mso-height-percent:0" o:hralign="center" o:hrstd="t" o:hr="t" fillcolor="#a0a0a0" stroked="f"/>
        </w:pict>
      </w:r>
    </w:p>
    <w:p w14:paraId="2603D2FA" w14:textId="56F560DB" w:rsidR="00765DAE" w:rsidRDefault="00765DAE" w:rsidP="00D20F91">
      <w:pPr>
        <w:pStyle w:val="Heading1"/>
        <w:spacing w:before="120" w:after="120" w:line="360" w:lineRule="auto"/>
      </w:pPr>
      <w:r>
        <w:t xml:space="preserve">Chapter 4 </w:t>
      </w:r>
      <w:r w:rsidR="00E42EFA">
        <w:t>-</w:t>
      </w:r>
      <w:r>
        <w:t xml:space="preserve"> Methodology, Design Choices, Development Approach, Project Management, Risks, and Project Plan</w:t>
      </w:r>
    </w:p>
    <w:p w14:paraId="37C69538" w14:textId="77777777" w:rsidR="00200FBC" w:rsidRDefault="00200FBC" w:rsidP="00D20F91">
      <w:pPr>
        <w:spacing w:line="360" w:lineRule="auto"/>
        <w:rPr>
          <w:lang w:val="en-US"/>
        </w:rPr>
      </w:pPr>
    </w:p>
    <w:p w14:paraId="1C92B1EA" w14:textId="77777777" w:rsidR="00765DAE" w:rsidRDefault="00765DAE" w:rsidP="00D20F91">
      <w:pPr>
        <w:pStyle w:val="Heading2"/>
        <w:spacing w:before="120" w:after="120" w:line="360" w:lineRule="auto"/>
      </w:pPr>
      <w:r>
        <w:t>4.1 Research Methodology</w:t>
      </w:r>
    </w:p>
    <w:p w14:paraId="42C0281D" w14:textId="77777777" w:rsidR="00765DAE" w:rsidRDefault="00765DAE" w:rsidP="00D20F91">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r>
        <w:lastRenderedPageBreak/>
        <w:t>Structure of the experiment</w:t>
      </w:r>
    </w:p>
    <w:p w14:paraId="1A1FBE37" w14:textId="77777777" w:rsidR="00765DAE" w:rsidRDefault="00765DAE" w:rsidP="00D20F91">
      <w:pPr>
        <w:pStyle w:val="Heading4"/>
        <w:spacing w:line="360" w:lineRule="auto"/>
      </w:pPr>
      <w:r>
        <w:t xml:space="preserve">Two modes: SHAP vs. No Explanation: </w:t>
      </w:r>
    </w:p>
    <w:p w14:paraId="4ED11042" w14:textId="77777777" w:rsidR="00765DAE" w:rsidRDefault="00765DAE" w:rsidP="00D20F91">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Default="00765DAE" w:rsidP="00D20F91">
      <w:pPr>
        <w:spacing w:line="360" w:lineRule="auto"/>
      </w:pPr>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Default="00765DAE" w:rsidP="00D20F91">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D20F91">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r>
        <w:t>4.2 Software Design Methodology (OOAD)</w:t>
      </w:r>
    </w:p>
    <w:p w14:paraId="55827AC1" w14:textId="77777777" w:rsidR="00765DAE" w:rsidRDefault="00765DAE" w:rsidP="00D20F91">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D20F91">
      <w:pPr>
        <w:pStyle w:val="Heading3"/>
        <w:spacing w:before="240" w:after="120" w:line="360" w:lineRule="auto"/>
      </w:pPr>
      <w:r>
        <w:t>Why OOAD suited the system</w:t>
      </w:r>
    </w:p>
    <w:p w14:paraId="29734513" w14:textId="77777777" w:rsidR="00765DAE" w:rsidRDefault="00765DAE" w:rsidP="00D20F91">
      <w:pPr>
        <w:numPr>
          <w:ilvl w:val="0"/>
          <w:numId w:val="85"/>
        </w:numPr>
        <w:spacing w:before="120" w:after="120" w:line="360" w:lineRule="auto"/>
      </w:pPr>
      <w:r>
        <w:rPr>
          <w:b/>
          <w:bCs/>
        </w:rPr>
        <w:t>Objects kept the logic clean.</w:t>
      </w:r>
    </w:p>
    <w:p w14:paraId="462DAE03" w14:textId="77777777" w:rsidR="00765DAE" w:rsidRDefault="00765DAE" w:rsidP="00D20F91">
      <w:pPr>
        <w:spacing w:line="360" w:lineRule="auto"/>
        <w:ind w:left="720"/>
      </w:pPr>
      <w:r>
        <w:lastRenderedPageBreak/>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D20F91">
      <w:pPr>
        <w:numPr>
          <w:ilvl w:val="0"/>
          <w:numId w:val="85"/>
        </w:numPr>
        <w:spacing w:before="120" w:after="120" w:line="360" w:lineRule="auto"/>
      </w:pPr>
      <w:r>
        <w:rPr>
          <w:b/>
          <w:bCs/>
        </w:rPr>
        <w:t>Easy to switch between explanation modes</w:t>
      </w:r>
    </w:p>
    <w:p w14:paraId="0E448EC4" w14:textId="77777777" w:rsidR="00765DAE" w:rsidRDefault="00765DAE" w:rsidP="00D20F91">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D20F91">
      <w:pPr>
        <w:numPr>
          <w:ilvl w:val="0"/>
          <w:numId w:val="85"/>
        </w:numPr>
        <w:spacing w:before="120" w:after="120" w:line="360" w:lineRule="auto"/>
      </w:pPr>
      <w:r>
        <w:rPr>
          <w:b/>
          <w:bCs/>
        </w:rPr>
        <w:t>Future-proof structure</w:t>
      </w:r>
    </w:p>
    <w:p w14:paraId="79FE95CE" w14:textId="77777777" w:rsidR="00765DAE" w:rsidRDefault="00765DAE" w:rsidP="00D20F91">
      <w:pPr>
        <w:spacing w:line="360" w:lineRule="auto"/>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D20F91">
      <w:pPr>
        <w:numPr>
          <w:ilvl w:val="0"/>
          <w:numId w:val="85"/>
        </w:numPr>
        <w:spacing w:before="120" w:after="120" w:line="360" w:lineRule="auto"/>
      </w:pPr>
      <w:r>
        <w:rPr>
          <w:b/>
          <w:bCs/>
        </w:rPr>
        <w:t>Backend endpoints kept logic separate and maintainable.</w:t>
      </w:r>
    </w:p>
    <w:p w14:paraId="618CB8F4" w14:textId="77777777" w:rsidR="00765DAE" w:rsidRDefault="00765DAE" w:rsidP="00D20F91">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D20F91">
      <w:pPr>
        <w:spacing w:line="360" w:lineRule="auto"/>
      </w:pPr>
      <w:r>
        <w:t>Some classes needed to be trimmed when they grew too large. But OOAD made those revisions manageable instead of painful.</w:t>
      </w:r>
    </w:p>
    <w:p w14:paraId="72C273DF" w14:textId="77777777" w:rsidR="00612866" w:rsidRDefault="00612866" w:rsidP="00D20F91">
      <w:pPr>
        <w:spacing w:line="360" w:lineRule="auto"/>
      </w:pPr>
    </w:p>
    <w:p w14:paraId="155F97A4" w14:textId="77777777" w:rsidR="00765DAE" w:rsidRDefault="00765DAE" w:rsidP="00D20F91">
      <w:pPr>
        <w:pStyle w:val="Heading2"/>
        <w:spacing w:before="240" w:after="120" w:line="360" w:lineRule="auto"/>
      </w:pPr>
      <w:r>
        <w:t>4.3 Kanban as the Software Development Methodology</w:t>
      </w:r>
    </w:p>
    <w:p w14:paraId="0F493E3B" w14:textId="77777777" w:rsidR="00765DAE" w:rsidRDefault="00765DAE" w:rsidP="00D20F91">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D20F91">
      <w:pPr>
        <w:spacing w:line="360" w:lineRule="auto"/>
      </w:pPr>
    </w:p>
    <w:p w14:paraId="07E51423" w14:textId="77777777" w:rsidR="00765DAE" w:rsidRDefault="00765DAE" w:rsidP="00D20F91">
      <w:pPr>
        <w:pStyle w:val="Heading3"/>
        <w:spacing w:before="240" w:after="120" w:line="360" w:lineRule="auto"/>
      </w:pPr>
      <w:r>
        <w:lastRenderedPageBreak/>
        <w:t>Why Kanban worked best</w:t>
      </w:r>
    </w:p>
    <w:p w14:paraId="7A4226C1" w14:textId="77777777" w:rsidR="00765DAE" w:rsidRDefault="00765DAE" w:rsidP="00D20F91">
      <w:pPr>
        <w:numPr>
          <w:ilvl w:val="0"/>
          <w:numId w:val="86"/>
        </w:numPr>
        <w:spacing w:before="120" w:after="120" w:line="360" w:lineRule="auto"/>
      </w:pPr>
      <w:r>
        <w:rPr>
          <w:b/>
          <w:bCs/>
        </w:rPr>
        <w:t>Visual flow that matched the real pace</w:t>
      </w:r>
    </w:p>
    <w:p w14:paraId="56D5A21D" w14:textId="77777777" w:rsidR="00765DAE" w:rsidRDefault="00765DAE" w:rsidP="00D20F91">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D20F91">
      <w:pPr>
        <w:numPr>
          <w:ilvl w:val="0"/>
          <w:numId w:val="87"/>
        </w:numPr>
        <w:spacing w:before="120" w:after="120" w:line="360" w:lineRule="auto"/>
      </w:pPr>
      <w:r>
        <w:rPr>
          <w:b/>
          <w:bCs/>
        </w:rPr>
        <w:t>Supports sudden changes</w:t>
      </w:r>
    </w:p>
    <w:p w14:paraId="42C908CA" w14:textId="77777777" w:rsidR="00765DAE" w:rsidRDefault="00765DAE" w:rsidP="00D20F91">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D20F91">
      <w:pPr>
        <w:spacing w:line="360" w:lineRule="auto"/>
      </w:pPr>
    </w:p>
    <w:p w14:paraId="307845A4" w14:textId="77777777" w:rsidR="00765DAE" w:rsidRDefault="00765DAE" w:rsidP="00D20F91">
      <w:pPr>
        <w:numPr>
          <w:ilvl w:val="0"/>
          <w:numId w:val="88"/>
        </w:numPr>
        <w:spacing w:before="120" w:after="120" w:line="360" w:lineRule="auto"/>
      </w:pPr>
      <w:r>
        <w:rPr>
          <w:b/>
          <w:bCs/>
        </w:rPr>
        <w:t>Less ceremony, more work</w:t>
      </w:r>
    </w:p>
    <w:p w14:paraId="11148337" w14:textId="77777777" w:rsidR="00765DAE" w:rsidRDefault="00765DAE" w:rsidP="00D20F91">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r>
        <w:t>Why Kanban over Waterfall</w:t>
      </w:r>
    </w:p>
    <w:p w14:paraId="5AB046E3" w14:textId="77777777" w:rsidR="00765DAE" w:rsidRDefault="00765DAE" w:rsidP="00D20F91">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D20F91">
      <w:pPr>
        <w:spacing w:line="360" w:lineRule="auto"/>
      </w:pPr>
      <w: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r>
        <w:t>4.4 Project Management Methodology (Kanban)</w:t>
      </w:r>
    </w:p>
    <w:p w14:paraId="34515A95" w14:textId="77777777" w:rsidR="00765DAE"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D20F91">
      <w:pPr>
        <w:spacing w:line="360" w:lineRule="auto"/>
      </w:pPr>
    </w:p>
    <w:p w14:paraId="300CCC57" w14:textId="77777777" w:rsidR="00765DAE" w:rsidRDefault="00765DAE" w:rsidP="00D20F91">
      <w:pPr>
        <w:pStyle w:val="Heading3"/>
        <w:spacing w:before="240" w:after="120" w:line="360" w:lineRule="auto"/>
      </w:pPr>
      <w:r>
        <w:t>How Kanban influenced the management</w:t>
      </w:r>
    </w:p>
    <w:p w14:paraId="7607E0A5" w14:textId="77777777" w:rsidR="00765DAE" w:rsidRDefault="00765DAE" w:rsidP="00D20F91">
      <w:pPr>
        <w:numPr>
          <w:ilvl w:val="0"/>
          <w:numId w:val="89"/>
        </w:numPr>
        <w:spacing w:before="120" w:after="120" w:line="360" w:lineRule="auto"/>
      </w:pPr>
      <w:r>
        <w:rPr>
          <w:b/>
          <w:bCs/>
        </w:rPr>
        <w:t>Clear awareness of bottlenecks</w:t>
      </w:r>
    </w:p>
    <w:p w14:paraId="27421F3E" w14:textId="77777777" w:rsidR="00765DAE" w:rsidRDefault="00765DAE" w:rsidP="00D20F91">
      <w:pPr>
        <w:spacing w:line="360" w:lineRule="auto"/>
        <w:ind w:left="720"/>
      </w:pPr>
      <w:r>
        <w:t>When too many tasks sat in the status “In Progress”, it was a sign to slow down and finish what had already finished.</w:t>
      </w:r>
    </w:p>
    <w:p w14:paraId="2EB54665" w14:textId="77777777" w:rsidR="00765DAE" w:rsidRDefault="00765DAE" w:rsidP="00D20F91">
      <w:pPr>
        <w:numPr>
          <w:ilvl w:val="0"/>
          <w:numId w:val="89"/>
        </w:numPr>
        <w:spacing w:before="120" w:after="120" w:line="360" w:lineRule="auto"/>
      </w:pPr>
      <w:r>
        <w:rPr>
          <w:b/>
          <w:bCs/>
        </w:rPr>
        <w:lastRenderedPageBreak/>
        <w:t>Adaptable to uneven progress</w:t>
      </w:r>
    </w:p>
    <w:p w14:paraId="7B5A655B" w14:textId="77777777" w:rsidR="00765DAE" w:rsidRDefault="00765DAE" w:rsidP="00D20F91">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D20F91">
      <w:pPr>
        <w:numPr>
          <w:ilvl w:val="0"/>
          <w:numId w:val="89"/>
        </w:numPr>
        <w:spacing w:before="120" w:after="120" w:line="360" w:lineRule="auto"/>
      </w:pPr>
      <w:r>
        <w:rPr>
          <w:b/>
          <w:bCs/>
        </w:rPr>
        <w:t>Easy to evidence</w:t>
      </w:r>
    </w:p>
    <w:p w14:paraId="5AF60F46" w14:textId="77777777" w:rsidR="00765DAE" w:rsidRDefault="00765DAE" w:rsidP="00D20F91">
      <w:pPr>
        <w:spacing w:line="360" w:lineRule="auto"/>
        <w:ind w:left="720"/>
      </w:pPr>
      <w:r>
        <w:t>A screenshot of a Kanban board fits as evidence showing exactly how the project moved forward.</w:t>
      </w:r>
    </w:p>
    <w:p w14:paraId="2CB4D223" w14:textId="77777777" w:rsidR="00765DAE" w:rsidRDefault="00765DAE" w:rsidP="00D20F91">
      <w:pPr>
        <w:spacing w:line="360" w:lineRule="auto"/>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348FA706" w14:textId="0042D23F" w:rsidR="00765DAE" w:rsidRDefault="00765DAE" w:rsidP="00D20F91">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D20F91">
      <w:pPr>
        <w:spacing w:line="360" w:lineRule="auto"/>
        <w:rPr>
          <w:lang w:val="en-US"/>
        </w:rPr>
      </w:pPr>
    </w:p>
    <w:p w14:paraId="328AEAEC" w14:textId="77777777" w:rsidR="00765DAE" w:rsidRDefault="00765DAE" w:rsidP="00D20F91">
      <w:pPr>
        <w:numPr>
          <w:ilvl w:val="0"/>
          <w:numId w:val="90"/>
        </w:numPr>
        <w:spacing w:before="120" w:after="120" w:line="360" w:lineRule="auto"/>
      </w:pPr>
      <w:r>
        <w:rPr>
          <w:b/>
          <w:bCs/>
        </w:rPr>
        <w:t>No meetings or reviews</w:t>
      </w:r>
    </w:p>
    <w:p w14:paraId="166333A8" w14:textId="77777777" w:rsidR="00765DAE" w:rsidRDefault="00765DAE" w:rsidP="00D20F91">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r>
        <w:lastRenderedPageBreak/>
        <w:t>4.5 Risks and Mitigation</w:t>
      </w:r>
    </w:p>
    <w:p w14:paraId="16702CEB" w14:textId="77777777" w:rsidR="00765DAE" w:rsidRDefault="00765DAE" w:rsidP="00D20F91">
      <w:pPr>
        <w:spacing w:line="360" w:lineRule="auto"/>
      </w:pPr>
      <w:r>
        <w:t>Risks came from all directions as trust research sits between people and technology. Neither behaves consistently.</w:t>
      </w:r>
    </w:p>
    <w:p w14:paraId="6877F289" w14:textId="77777777" w:rsidR="00765DAE" w:rsidRDefault="00765DAE" w:rsidP="00D20F91">
      <w:pPr>
        <w:pStyle w:val="Heading3"/>
        <w:spacing w:before="240" w:after="120" w:line="360" w:lineRule="auto"/>
      </w:pPr>
      <w:r>
        <w:t>Technical Risks</w:t>
      </w:r>
    </w:p>
    <w:p w14:paraId="5CA05054" w14:textId="77777777" w:rsidR="00765DAE" w:rsidRDefault="00765DAE" w:rsidP="00D20F91">
      <w:pPr>
        <w:numPr>
          <w:ilvl w:val="0"/>
          <w:numId w:val="91"/>
        </w:numPr>
        <w:spacing w:before="120" w:after="120" w:line="360" w:lineRule="auto"/>
      </w:pPr>
      <w:r>
        <w:rPr>
          <w:b/>
          <w:bCs/>
        </w:rPr>
        <w:t>SHAP explanations are taking too long</w:t>
      </w:r>
    </w:p>
    <w:p w14:paraId="0D368933" w14:textId="77777777" w:rsidR="00765DAE" w:rsidRDefault="00765DAE" w:rsidP="00D20F91">
      <w:pPr>
        <w:spacing w:line="360" w:lineRule="auto"/>
        <w:ind w:left="720"/>
      </w:pPr>
      <w:r>
        <w:t>If SHAP calculations slowed, users lost patience.</w:t>
      </w:r>
    </w:p>
    <w:p w14:paraId="003A2579" w14:textId="77777777" w:rsidR="00765DAE" w:rsidRDefault="00765DAE" w:rsidP="00D20F91">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D20F91">
      <w:pPr>
        <w:numPr>
          <w:ilvl w:val="0"/>
          <w:numId w:val="91"/>
        </w:numPr>
        <w:spacing w:before="120" w:after="120" w:line="360" w:lineRule="auto"/>
      </w:pPr>
      <w:r>
        <w:rPr>
          <w:b/>
          <w:bCs/>
        </w:rPr>
        <w:t>Inconsistent SHAP outputs</w:t>
      </w:r>
    </w:p>
    <w:p w14:paraId="40B2CD4E" w14:textId="77777777" w:rsidR="00765DAE" w:rsidRDefault="00765DAE" w:rsidP="00D20F91">
      <w:pPr>
        <w:spacing w:line="360" w:lineRule="auto"/>
        <w:ind w:left="720"/>
      </w:pPr>
      <w:r>
        <w:t>Sometimes SHAP showed a pattern; sometimes it felt random.</w:t>
      </w:r>
    </w:p>
    <w:p w14:paraId="267B09EC" w14:textId="77777777" w:rsidR="00765DAE" w:rsidRDefault="00765DAE" w:rsidP="00D20F91">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D20F91">
      <w:pPr>
        <w:pStyle w:val="Heading3"/>
        <w:spacing w:before="240" w:after="120" w:line="360" w:lineRule="auto"/>
      </w:pPr>
      <w:r>
        <w:t>Operational Risks</w:t>
      </w:r>
    </w:p>
    <w:p w14:paraId="62167E5D" w14:textId="77777777" w:rsidR="00765DAE" w:rsidRDefault="00765DAE" w:rsidP="00D20F91">
      <w:pPr>
        <w:numPr>
          <w:ilvl w:val="0"/>
          <w:numId w:val="92"/>
        </w:numPr>
        <w:spacing w:before="120" w:after="120" w:line="360" w:lineRule="auto"/>
      </w:pPr>
      <w:r>
        <w:rPr>
          <w:b/>
          <w:bCs/>
        </w:rPr>
        <w:t>Not enough participants</w:t>
      </w:r>
    </w:p>
    <w:p w14:paraId="13FAA5BB" w14:textId="77777777" w:rsidR="00765DAE" w:rsidRDefault="00765DAE" w:rsidP="00D20F91">
      <w:pPr>
        <w:spacing w:line="360" w:lineRule="auto"/>
        <w:ind w:left="720"/>
      </w:pPr>
      <w:r>
        <w:t>Without enough users, trust scores become unreliable.</w:t>
      </w:r>
    </w:p>
    <w:p w14:paraId="11B4B8A6" w14:textId="77777777" w:rsidR="00765DAE" w:rsidRDefault="00765DAE" w:rsidP="00D20F91">
      <w:pPr>
        <w:spacing w:line="360" w:lineRule="auto"/>
        <w:ind w:left="720"/>
      </w:pPr>
      <w:r>
        <w:rPr>
          <w:b/>
          <w:bCs/>
          <w:i/>
          <w:iCs/>
        </w:rPr>
        <w:t>Mitigation</w:t>
      </w:r>
      <w:r>
        <w:rPr>
          <w:i/>
          <w:iCs/>
        </w:rPr>
        <w:t>:</w:t>
      </w:r>
      <w:r>
        <w:t xml:space="preserve"> Early outreach and follow-ups.</w:t>
      </w:r>
    </w:p>
    <w:p w14:paraId="5D1C773E" w14:textId="77777777" w:rsidR="00765DAE" w:rsidRDefault="00765DAE" w:rsidP="00D20F91">
      <w:pPr>
        <w:numPr>
          <w:ilvl w:val="0"/>
          <w:numId w:val="92"/>
        </w:numPr>
        <w:spacing w:before="120" w:after="120" w:line="360" w:lineRule="auto"/>
      </w:pPr>
      <w:r>
        <w:rPr>
          <w:b/>
          <w:bCs/>
        </w:rPr>
        <w:t>Participants are skipping the ratings and feedback.</w:t>
      </w:r>
    </w:p>
    <w:p w14:paraId="2817758B" w14:textId="77777777" w:rsidR="00765DAE" w:rsidRDefault="00765DAE" w:rsidP="00D20F91">
      <w:pPr>
        <w:spacing w:line="360" w:lineRule="auto"/>
        <w:ind w:left="720"/>
      </w:pPr>
      <w:r>
        <w:t>The study depends on those scores.</w:t>
      </w:r>
    </w:p>
    <w:p w14:paraId="27051E2E" w14:textId="77777777" w:rsidR="00765DAE" w:rsidRDefault="00765DAE" w:rsidP="00D20F91">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D20F91">
      <w:pPr>
        <w:pStyle w:val="Heading3"/>
        <w:spacing w:before="240" w:after="120" w:line="360" w:lineRule="auto"/>
      </w:pPr>
      <w:r>
        <w:t>Research Risks</w:t>
      </w:r>
    </w:p>
    <w:p w14:paraId="27067C70" w14:textId="77777777" w:rsidR="00765DAE" w:rsidRDefault="00765DAE" w:rsidP="00D20F91">
      <w:pPr>
        <w:numPr>
          <w:ilvl w:val="0"/>
          <w:numId w:val="93"/>
        </w:numPr>
        <w:spacing w:before="120" w:after="120" w:line="360" w:lineRule="auto"/>
      </w:pPr>
      <w:r>
        <w:rPr>
          <w:b/>
          <w:bCs/>
        </w:rPr>
        <w:t>Users misreading SHAP values</w:t>
      </w:r>
    </w:p>
    <w:p w14:paraId="3EE099D9" w14:textId="77777777" w:rsidR="00765DAE" w:rsidRDefault="00765DAE" w:rsidP="00D20F91">
      <w:pPr>
        <w:spacing w:line="360" w:lineRule="auto"/>
        <w:ind w:left="720"/>
      </w:pPr>
      <w:r>
        <w:t>SHAP explanations can be tricky.</w:t>
      </w:r>
    </w:p>
    <w:p w14:paraId="497AE669" w14:textId="77777777" w:rsidR="00765DAE" w:rsidRDefault="00765DAE" w:rsidP="00D20F91">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D20F91">
      <w:pPr>
        <w:numPr>
          <w:ilvl w:val="0"/>
          <w:numId w:val="93"/>
        </w:numPr>
        <w:spacing w:before="120" w:after="120" w:line="360" w:lineRule="auto"/>
      </w:pPr>
      <w:r>
        <w:rPr>
          <w:b/>
          <w:bCs/>
        </w:rPr>
        <w:t>User bias toward or against explanations</w:t>
      </w:r>
    </w:p>
    <w:p w14:paraId="37E8A446" w14:textId="77777777" w:rsidR="00765DAE" w:rsidRDefault="00765DAE" w:rsidP="00D20F91">
      <w:pPr>
        <w:spacing w:line="360" w:lineRule="auto"/>
        <w:ind w:left="720"/>
      </w:pPr>
      <w:r>
        <w:t>Some people trust details too easily, even though others ignore them.</w:t>
      </w:r>
    </w:p>
    <w:p w14:paraId="72F2EA11" w14:textId="77777777" w:rsidR="00765DAE" w:rsidRDefault="00765DAE" w:rsidP="00D20F91">
      <w:pPr>
        <w:spacing w:line="360" w:lineRule="auto"/>
        <w:ind w:left="720"/>
      </w:pPr>
      <w:r>
        <w:rPr>
          <w:b/>
          <w:bCs/>
          <w:i/>
          <w:iCs/>
        </w:rPr>
        <w:lastRenderedPageBreak/>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D20F91">
      <w:pPr>
        <w:pStyle w:val="Heading3"/>
        <w:spacing w:before="240" w:after="120" w:line="360" w:lineRule="auto"/>
      </w:pPr>
      <w:r>
        <w:t>Ethical Risks</w:t>
      </w:r>
    </w:p>
    <w:p w14:paraId="6B5598CC" w14:textId="77777777" w:rsidR="00765DAE" w:rsidRDefault="00765DAE" w:rsidP="00D20F91">
      <w:pPr>
        <w:numPr>
          <w:ilvl w:val="0"/>
          <w:numId w:val="94"/>
        </w:numPr>
        <w:spacing w:before="120" w:after="120" w:line="360" w:lineRule="auto"/>
      </w:pPr>
      <w:r>
        <w:rPr>
          <w:b/>
          <w:bCs/>
        </w:rPr>
        <w:t>Transparency and consent</w:t>
      </w:r>
    </w:p>
    <w:p w14:paraId="4DD3B8C7" w14:textId="77777777" w:rsidR="00765DAE" w:rsidRDefault="00765DAE" w:rsidP="00D20F91">
      <w:pPr>
        <w:spacing w:line="360" w:lineRule="auto"/>
        <w:ind w:left="720"/>
      </w:pPr>
      <w:r>
        <w:t>Participants must know what is stored.</w:t>
      </w:r>
    </w:p>
    <w:p w14:paraId="4E648F12" w14:textId="77777777" w:rsidR="00765DAE" w:rsidRDefault="00765DAE" w:rsidP="00D20F91">
      <w:pPr>
        <w:spacing w:line="360" w:lineRule="auto"/>
        <w:ind w:left="720"/>
      </w:pPr>
      <w:r>
        <w:rPr>
          <w:b/>
          <w:bCs/>
          <w:i/>
          <w:iCs/>
        </w:rPr>
        <w:t>Mitigation</w:t>
      </w:r>
      <w:r>
        <w:rPr>
          <w:i/>
          <w:iCs/>
        </w:rPr>
        <w:t>:</w:t>
      </w:r>
      <w: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D20F91">
      <w:pPr>
        <w:pStyle w:val="Heading3"/>
        <w:spacing w:before="240" w:after="120" w:line="360" w:lineRule="auto"/>
      </w:pPr>
      <w:r>
        <w:t>Timeline Risks</w:t>
      </w:r>
    </w:p>
    <w:p w14:paraId="3BD3C99B" w14:textId="77777777" w:rsidR="00765DAE" w:rsidRDefault="00765DAE" w:rsidP="00D20F91">
      <w:pPr>
        <w:numPr>
          <w:ilvl w:val="0"/>
          <w:numId w:val="95"/>
        </w:numPr>
        <w:spacing w:before="120" w:after="120" w:line="360" w:lineRule="auto"/>
      </w:pPr>
      <w:r>
        <w:rPr>
          <w:b/>
          <w:bCs/>
        </w:rPr>
        <w:t>API delays or model updates</w:t>
      </w:r>
    </w:p>
    <w:p w14:paraId="46EA1DDF" w14:textId="77777777" w:rsidR="00765DAE" w:rsidRDefault="00765DAE" w:rsidP="00D20F91">
      <w:pPr>
        <w:spacing w:line="360" w:lineRule="auto"/>
        <w:ind w:left="720"/>
      </w:pPr>
      <w:r>
        <w:t>SHAP values change when models change.</w:t>
      </w:r>
    </w:p>
    <w:p w14:paraId="1E88C756" w14:textId="77777777" w:rsidR="00765DAE" w:rsidRDefault="00765DAE" w:rsidP="00D20F91">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D20F91">
      <w:pPr>
        <w:spacing w:line="360" w:lineRule="auto"/>
      </w:pPr>
    </w:p>
    <w:p w14:paraId="2CF0228D" w14:textId="77777777" w:rsidR="00765DAE" w:rsidRDefault="00765DAE" w:rsidP="00D20F91">
      <w:pPr>
        <w:pStyle w:val="Heading2"/>
        <w:spacing w:before="240" w:after="120" w:line="360" w:lineRule="auto"/>
      </w:pPr>
      <w:r>
        <w:t>4.6 Project Plan</w:t>
      </w:r>
    </w:p>
    <w:p w14:paraId="7DA69198" w14:textId="77777777" w:rsidR="00603813" w:rsidRPr="00603813" w:rsidRDefault="00603813" w:rsidP="00D20F91">
      <w:pPr>
        <w:spacing w:line="360" w:lineRule="auto"/>
      </w:pPr>
    </w:p>
    <w:p w14:paraId="706DF0F5" w14:textId="7A2C65A8" w:rsidR="00765DAE" w:rsidRDefault="00765DAE" w:rsidP="00D20F91">
      <w:pPr>
        <w:pStyle w:val="Heading3"/>
        <w:spacing w:before="120" w:after="120" w:line="360" w:lineRule="auto"/>
      </w:pPr>
      <w:r>
        <w:t>Gantt Chart</w:t>
      </w:r>
    </w:p>
    <w:p w14:paraId="34DCD3CC" w14:textId="66A7C68D" w:rsidR="00765DAE" w:rsidRPr="00582594" w:rsidRDefault="00765DAE" w:rsidP="00D20F91">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D20F91">
      <w:pPr>
        <w:spacing w:line="360" w:lineRule="auto"/>
        <w:rPr>
          <w:lang w:val="en-US"/>
        </w:rPr>
      </w:pPr>
    </w:p>
    <w:p w14:paraId="6FF208B7" w14:textId="5A5496FC" w:rsidR="00200FBC" w:rsidRDefault="00542C3D" w:rsidP="00D20F91">
      <w:pPr>
        <w:spacing w:line="360" w:lineRule="auto"/>
        <w:rPr>
          <w:lang w:val="en-US"/>
        </w:rPr>
      </w:pPr>
      <w:r w:rsidRPr="00542C3D">
        <w:rPr>
          <w:noProof/>
          <w14:ligatures w14:val="standardContextual"/>
        </w:rPr>
        <w:pict w14:anchorId="3D3CCF16">
          <v:rect id="_x0000_i1031" alt="" style="width:451.3pt;height:.05pt;mso-width-percent:0;mso-height-percent:0;mso-width-percent:0;mso-height-percent:0" o:hralign="center" o:hrstd="t" o:hr="t" fillcolor="#a0a0a0" stroked="f"/>
        </w:pict>
      </w:r>
    </w:p>
    <w:p w14:paraId="54BEA8DA" w14:textId="77777777" w:rsidR="00DA39A6" w:rsidRDefault="00DA39A6" w:rsidP="00D20F91">
      <w:pPr>
        <w:pStyle w:val="Heading1"/>
        <w:spacing w:before="120" w:after="120" w:line="360" w:lineRule="auto"/>
      </w:pPr>
      <w:r>
        <w:t>Chapter 5 - Design Diagrams</w:t>
      </w:r>
    </w:p>
    <w:p w14:paraId="04224285" w14:textId="77777777" w:rsidR="00200FBC" w:rsidRDefault="00200FBC" w:rsidP="00D20F91">
      <w:pPr>
        <w:spacing w:line="360" w:lineRule="auto"/>
        <w:rPr>
          <w:lang w:val="en-US"/>
        </w:rPr>
      </w:pPr>
    </w:p>
    <w:p w14:paraId="7AF8031E" w14:textId="77777777" w:rsidR="00DA39A6" w:rsidRDefault="00DA39A6" w:rsidP="00D20F91">
      <w:pPr>
        <w:pStyle w:val="Heading2"/>
        <w:spacing w:before="120" w:after="120" w:line="360" w:lineRule="auto"/>
      </w:pPr>
      <w:r>
        <w:lastRenderedPageBreak/>
        <w:t>Block Diagram</w:t>
      </w:r>
    </w:p>
    <w:p w14:paraId="34099D7E" w14:textId="3EB8C7E9" w:rsidR="00DA39A6" w:rsidRDefault="00DA39A6" w:rsidP="00D20F91">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Default="00DA39A6" w:rsidP="00D20F91">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D20F91">
      <w:pPr>
        <w:spacing w:line="360" w:lineRule="auto"/>
      </w:pPr>
    </w:p>
    <w:p w14:paraId="1EDDE8E2" w14:textId="77777777" w:rsidR="00DA39A6" w:rsidRDefault="00DA39A6" w:rsidP="00D20F91">
      <w:pPr>
        <w:numPr>
          <w:ilvl w:val="0"/>
          <w:numId w:val="96"/>
        </w:numPr>
        <w:spacing w:before="120" w:after="120" w:line="360" w:lineRule="auto"/>
      </w:pPr>
      <w:r>
        <w:rPr>
          <w:b/>
          <w:bCs/>
        </w:rPr>
        <w:t>Authentication Process</w:t>
      </w:r>
    </w:p>
    <w:p w14:paraId="423BE438" w14:textId="77777777" w:rsidR="00DA39A6" w:rsidRDefault="00DA39A6" w:rsidP="00D20F91">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D20F91">
      <w:pPr>
        <w:spacing w:line="360" w:lineRule="auto"/>
      </w:pPr>
    </w:p>
    <w:p w14:paraId="6AEF628C" w14:textId="77777777" w:rsidR="00DA39A6" w:rsidRDefault="00DA39A6" w:rsidP="00D20F91">
      <w:pPr>
        <w:numPr>
          <w:ilvl w:val="0"/>
          <w:numId w:val="97"/>
        </w:numPr>
        <w:spacing w:before="120" w:after="120" w:line="360" w:lineRule="auto"/>
      </w:pPr>
      <w:r>
        <w:rPr>
          <w:b/>
          <w:bCs/>
        </w:rPr>
        <w:t>Loan Approval Process</w:t>
      </w:r>
    </w:p>
    <w:p w14:paraId="7CA49848" w14:textId="77777777" w:rsidR="00DA39A6" w:rsidRDefault="00DA39A6" w:rsidP="00D20F91">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D20F91">
      <w:pPr>
        <w:spacing w:line="360" w:lineRule="auto"/>
      </w:pPr>
    </w:p>
    <w:p w14:paraId="41DE2FCF" w14:textId="77777777" w:rsidR="00DA39A6" w:rsidRDefault="00DA39A6" w:rsidP="00D20F91">
      <w:pPr>
        <w:numPr>
          <w:ilvl w:val="0"/>
          <w:numId w:val="98"/>
        </w:numPr>
        <w:spacing w:before="120" w:after="120" w:line="360" w:lineRule="auto"/>
      </w:pPr>
      <w:r>
        <w:rPr>
          <w:b/>
          <w:bCs/>
        </w:rPr>
        <w:t>FAQ Answering Process</w:t>
      </w:r>
    </w:p>
    <w:p w14:paraId="03DCFD82" w14:textId="77777777" w:rsidR="00DA39A6" w:rsidRDefault="00DA39A6" w:rsidP="00D20F91">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D20F91">
      <w:pPr>
        <w:spacing w:line="360" w:lineRule="auto"/>
      </w:pPr>
    </w:p>
    <w:p w14:paraId="2C8B4200" w14:textId="77777777" w:rsidR="00DA39A6" w:rsidRDefault="00DA39A6" w:rsidP="00D20F91">
      <w:pPr>
        <w:numPr>
          <w:ilvl w:val="0"/>
          <w:numId w:val="99"/>
        </w:numPr>
        <w:spacing w:before="120" w:after="120" w:line="360" w:lineRule="auto"/>
      </w:pPr>
      <w:r>
        <w:rPr>
          <w:b/>
          <w:bCs/>
        </w:rPr>
        <w:t>Survey Process</w:t>
      </w:r>
    </w:p>
    <w:p w14:paraId="756FB4D1" w14:textId="77777777" w:rsidR="00DA39A6" w:rsidRDefault="00DA39A6" w:rsidP="00D20F91">
      <w:pPr>
        <w:spacing w:line="360" w:lineRule="auto"/>
      </w:pPr>
      <w:r>
        <w:t>The Survey component calls the Survey Service to save the survey. The service saves the new survey to the Supabase database.</w:t>
      </w:r>
    </w:p>
    <w:p w14:paraId="5978A651" w14:textId="77777777" w:rsidR="00DA39A6" w:rsidRDefault="00DA39A6" w:rsidP="00D20F91">
      <w:pPr>
        <w:spacing w:line="360" w:lineRule="auto"/>
      </w:pPr>
    </w:p>
    <w:p w14:paraId="04915CF4" w14:textId="77777777" w:rsidR="00DA39A6" w:rsidRDefault="00DA39A6" w:rsidP="00D20F91">
      <w:pPr>
        <w:numPr>
          <w:ilvl w:val="0"/>
          <w:numId w:val="100"/>
        </w:numPr>
        <w:spacing w:before="120" w:after="120" w:line="360" w:lineRule="auto"/>
      </w:pPr>
      <w:r>
        <w:rPr>
          <w:b/>
          <w:bCs/>
        </w:rPr>
        <w:t>Admin Dashboard</w:t>
      </w:r>
    </w:p>
    <w:p w14:paraId="57A7A2DA" w14:textId="77777777" w:rsidR="00DA39A6" w:rsidRDefault="00DA39A6" w:rsidP="00D20F91">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22BABAEE" w:rsidR="00B94A5A" w:rsidRPr="00B94A5A" w:rsidRDefault="00DA39A6" w:rsidP="00D20F91">
      <w:pPr>
        <w:pStyle w:val="Heading2"/>
        <w:spacing w:before="120" w:after="120" w:line="360" w:lineRule="auto"/>
      </w:pPr>
      <w:r>
        <w:t>Layered Architecture Diagram</w:t>
      </w:r>
    </w:p>
    <w:p w14:paraId="40FBBBF1" w14:textId="76D4D27F" w:rsidR="00B94A5A" w:rsidRDefault="00B94A5A" w:rsidP="00D20F91">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Default="00801194" w:rsidP="00D20F91">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D20F91">
      <w:pPr>
        <w:spacing w:line="360" w:lineRule="auto"/>
        <w:rPr>
          <w:lang w:val="en-US"/>
        </w:rPr>
      </w:pPr>
    </w:p>
    <w:p w14:paraId="09E55254" w14:textId="1F3BC517" w:rsidR="00801194" w:rsidRPr="00801194" w:rsidRDefault="00801194" w:rsidP="00D20F91">
      <w:pPr>
        <w:pStyle w:val="Heading2"/>
        <w:spacing w:before="120" w:after="120" w:line="360" w:lineRule="auto"/>
      </w:pPr>
      <w:r>
        <w:lastRenderedPageBreak/>
        <w:t>Research Design</w:t>
      </w:r>
    </w:p>
    <w:p w14:paraId="76D82935" w14:textId="7E113B36" w:rsidR="00801194" w:rsidRDefault="00801194" w:rsidP="00D20F91">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D20F91">
      <w:pPr>
        <w:spacing w:line="360" w:lineRule="auto"/>
        <w:rPr>
          <w:lang w:val="en-US"/>
        </w:rPr>
      </w:pPr>
    </w:p>
    <w:p w14:paraId="1928EDF6" w14:textId="77777777" w:rsidR="00200FBC" w:rsidRDefault="00200FBC" w:rsidP="00D20F91">
      <w:pPr>
        <w:spacing w:line="360" w:lineRule="auto"/>
        <w:rPr>
          <w:lang w:val="en-US"/>
        </w:rPr>
      </w:pPr>
    </w:p>
    <w:p w14:paraId="22227B39" w14:textId="094D5FF9" w:rsidR="00200FBC" w:rsidRDefault="00801194" w:rsidP="00D20F91">
      <w:pPr>
        <w:spacing w:line="360" w:lineRule="auto"/>
      </w:pPr>
      <w: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D20F91">
      <w:pPr>
        <w:pStyle w:val="Heading3"/>
        <w:spacing w:before="120" w:after="120" w:line="360" w:lineRule="auto"/>
      </w:pPr>
      <w:r>
        <w:t>Step 1: Exploration, Problem Identification, and Defining the Research Aim</w:t>
      </w:r>
    </w:p>
    <w:p w14:paraId="6AD7D0EB" w14:textId="77777777" w:rsidR="00801194" w:rsidRDefault="00801194" w:rsidP="00D20F91">
      <w:pPr>
        <w:numPr>
          <w:ilvl w:val="0"/>
          <w:numId w:val="101"/>
        </w:numPr>
        <w:spacing w:before="120" w:after="120" w:line="360" w:lineRule="auto"/>
      </w:pPr>
      <w:r>
        <w:t>Scanning the literature.</w:t>
      </w:r>
    </w:p>
    <w:p w14:paraId="7476C759" w14:textId="77777777" w:rsidR="00801194" w:rsidRDefault="00801194" w:rsidP="00D20F91">
      <w:pPr>
        <w:numPr>
          <w:ilvl w:val="0"/>
          <w:numId w:val="101"/>
        </w:numPr>
        <w:spacing w:before="120" w:after="120" w:line="360" w:lineRule="auto"/>
      </w:pPr>
      <w:r>
        <w:t>Identify the research gap.</w:t>
      </w:r>
    </w:p>
    <w:p w14:paraId="0BCA8477" w14:textId="77777777" w:rsidR="00801194" w:rsidRDefault="00801194" w:rsidP="00D20F91">
      <w:pPr>
        <w:numPr>
          <w:ilvl w:val="0"/>
          <w:numId w:val="101"/>
        </w:numPr>
        <w:spacing w:before="120" w:after="120" w:line="360" w:lineRule="auto"/>
      </w:pPr>
      <w:r>
        <w:t>Carve the research problem.</w:t>
      </w:r>
    </w:p>
    <w:p w14:paraId="734888B1" w14:textId="77777777" w:rsidR="00801194" w:rsidRDefault="00801194" w:rsidP="00D20F91">
      <w:pPr>
        <w:numPr>
          <w:ilvl w:val="0"/>
          <w:numId w:val="101"/>
        </w:numPr>
        <w:spacing w:before="120" w:after="120" w:line="360" w:lineRule="auto"/>
      </w:pPr>
      <w:r>
        <w:t>Carve the research aim.</w:t>
      </w:r>
    </w:p>
    <w:p w14:paraId="40B0E8BC" w14:textId="77777777" w:rsidR="00801194" w:rsidRDefault="00801194" w:rsidP="00D20F91">
      <w:pPr>
        <w:spacing w:line="360" w:lineRule="auto"/>
      </w:pPr>
    </w:p>
    <w:p w14:paraId="0CE63395" w14:textId="504AA3F9" w:rsidR="00801194" w:rsidRDefault="00801194" w:rsidP="00D20F91">
      <w:pPr>
        <w:pStyle w:val="Heading3"/>
        <w:spacing w:before="240" w:after="120" w:line="360" w:lineRule="auto"/>
      </w:pPr>
      <w:r>
        <w:t>Step 2: Stakeholder Analysis (Preparation, Question Design, and Expert Interviews)</w:t>
      </w:r>
    </w:p>
    <w:p w14:paraId="76558C81" w14:textId="77777777" w:rsidR="00801194" w:rsidRDefault="00801194" w:rsidP="00D20F91">
      <w:pPr>
        <w:numPr>
          <w:ilvl w:val="0"/>
          <w:numId w:val="102"/>
        </w:numPr>
        <w:spacing w:before="120" w:after="120" w:line="360" w:lineRule="auto"/>
      </w:pPr>
      <w:r>
        <w:t>Stakeholder identification and analysis.</w:t>
      </w:r>
    </w:p>
    <w:p w14:paraId="4AFC259A" w14:textId="77777777" w:rsidR="00801194" w:rsidRDefault="00801194" w:rsidP="00D20F91">
      <w:pPr>
        <w:numPr>
          <w:ilvl w:val="0"/>
          <w:numId w:val="102"/>
        </w:numPr>
        <w:spacing w:before="120" w:after="120" w:line="360" w:lineRule="auto"/>
      </w:pPr>
      <w:r>
        <w:t>Identify the best requirement gathering techniques for this project.</w:t>
      </w:r>
    </w:p>
    <w:p w14:paraId="463B5EA2" w14:textId="77777777" w:rsidR="00801194" w:rsidRDefault="00801194" w:rsidP="00D20F91">
      <w:pPr>
        <w:numPr>
          <w:ilvl w:val="0"/>
          <w:numId w:val="102"/>
        </w:numPr>
        <w:spacing w:before="120" w:after="120" w:line="360" w:lineRule="auto"/>
      </w:pPr>
      <w:r>
        <w:t>Identify which stakeholders will be best suited to gather requirements.</w:t>
      </w:r>
    </w:p>
    <w:p w14:paraId="6EAA56F3" w14:textId="77777777" w:rsidR="00801194" w:rsidRDefault="00801194" w:rsidP="00D20F91">
      <w:pPr>
        <w:numPr>
          <w:ilvl w:val="0"/>
          <w:numId w:val="102"/>
        </w:numPr>
        <w:spacing w:before="120" w:after="120" w:line="360" w:lineRule="auto"/>
      </w:pPr>
      <w:r>
        <w:t>Design interview goals and questions.</w:t>
      </w:r>
    </w:p>
    <w:p w14:paraId="17D689E9" w14:textId="77777777" w:rsidR="00801194" w:rsidRDefault="00801194" w:rsidP="00D20F91">
      <w:pPr>
        <w:numPr>
          <w:ilvl w:val="0"/>
          <w:numId w:val="102"/>
        </w:numPr>
        <w:spacing w:before="120" w:after="120" w:line="360" w:lineRule="auto"/>
      </w:pPr>
      <w:r>
        <w:t>Perform Interviews with experts.</w:t>
      </w:r>
    </w:p>
    <w:p w14:paraId="1C757D33" w14:textId="77777777" w:rsidR="00801194" w:rsidRDefault="00801194" w:rsidP="00D20F91">
      <w:pPr>
        <w:numPr>
          <w:ilvl w:val="0"/>
          <w:numId w:val="102"/>
        </w:numPr>
        <w:spacing w:before="120" w:after="120" w:line="360" w:lineRule="auto"/>
      </w:pPr>
      <w: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D20F91">
      <w:pPr>
        <w:pStyle w:val="Heading3"/>
        <w:spacing w:before="240" w:after="120" w:line="360" w:lineRule="auto"/>
      </w:pPr>
      <w:r>
        <w:t>Step 3: Dataset Examination (Identification of Input Fields)</w:t>
      </w:r>
    </w:p>
    <w:p w14:paraId="7510786A" w14:textId="77777777" w:rsidR="00801194" w:rsidRDefault="00801194" w:rsidP="00D20F91">
      <w:pPr>
        <w:numPr>
          <w:ilvl w:val="0"/>
          <w:numId w:val="103"/>
        </w:numPr>
        <w:spacing w:before="120" w:after="120" w:line="360" w:lineRule="auto"/>
      </w:pPr>
      <w:r>
        <w:t>Search for an appropriate dataset from different sources.</w:t>
      </w:r>
    </w:p>
    <w:p w14:paraId="13E87026" w14:textId="77777777" w:rsidR="00801194" w:rsidRDefault="00801194" w:rsidP="00D20F91">
      <w:pPr>
        <w:numPr>
          <w:ilvl w:val="0"/>
          <w:numId w:val="103"/>
        </w:numPr>
        <w:spacing w:before="120" w:after="120" w:line="360" w:lineRule="auto"/>
      </w:pPr>
      <w:r>
        <w:t>Choose the best dataset among the.</w:t>
      </w:r>
    </w:p>
    <w:p w14:paraId="57231C06" w14:textId="77777777" w:rsidR="00801194" w:rsidRDefault="00801194" w:rsidP="00D20F91">
      <w:pPr>
        <w:numPr>
          <w:ilvl w:val="0"/>
          <w:numId w:val="103"/>
        </w:numPr>
        <w:spacing w:before="120" w:after="120" w:line="360" w:lineRule="auto"/>
      </w:pPr>
      <w:r>
        <w:t>Manually explore the dataset for initial inspection.</w:t>
      </w:r>
    </w:p>
    <w:p w14:paraId="78F6F130" w14:textId="77777777" w:rsidR="00801194" w:rsidRDefault="00801194" w:rsidP="00D20F91">
      <w:pPr>
        <w:numPr>
          <w:ilvl w:val="0"/>
          <w:numId w:val="103"/>
        </w:numPr>
        <w:spacing w:before="120" w:after="120" w:line="360" w:lineRule="auto"/>
      </w:pPr>
      <w:r>
        <w:t>Perform an initial dataset exploration and find out the input fields needed.</w:t>
      </w:r>
    </w:p>
    <w:p w14:paraId="348FA491" w14:textId="77777777" w:rsidR="00801194" w:rsidRDefault="00801194" w:rsidP="00D20F91">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D20F91">
      <w:pPr>
        <w:spacing w:line="360" w:lineRule="auto"/>
      </w:pPr>
    </w:p>
    <w:p w14:paraId="6DA17821" w14:textId="333EB299" w:rsidR="00801194" w:rsidRDefault="00801194" w:rsidP="00D20F91">
      <w:pPr>
        <w:pStyle w:val="Heading3"/>
        <w:spacing w:before="240" w:after="120" w:line="360" w:lineRule="auto"/>
      </w:pPr>
      <w:r>
        <w:lastRenderedPageBreak/>
        <w:t>Step 4: Requirements, Use Cases, and Prioritisation</w:t>
      </w:r>
    </w:p>
    <w:p w14:paraId="668A7A61" w14:textId="77777777" w:rsidR="00801194" w:rsidRDefault="00801194" w:rsidP="00D20F91">
      <w:pPr>
        <w:numPr>
          <w:ilvl w:val="0"/>
          <w:numId w:val="104"/>
        </w:numPr>
        <w:spacing w:before="120" w:after="120" w:line="360" w:lineRule="auto"/>
      </w:pPr>
      <w:r>
        <w:t>Identify the functional and non-functional requirements.</w:t>
      </w:r>
    </w:p>
    <w:p w14:paraId="6985C6C2" w14:textId="77777777" w:rsidR="00801194" w:rsidRDefault="00801194" w:rsidP="00D20F91">
      <w:pPr>
        <w:numPr>
          <w:ilvl w:val="0"/>
          <w:numId w:val="104"/>
        </w:numPr>
        <w:spacing w:before="120" w:after="120" w:line="360" w:lineRule="auto"/>
      </w:pPr>
      <w: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D20F91">
      <w:pPr>
        <w:pStyle w:val="Heading3"/>
        <w:spacing w:before="240" w:after="120" w:line="360" w:lineRule="auto"/>
      </w:pPr>
      <w:r>
        <w:t>Step 5: Design the Experimental Structure (Baseline vs XAI)</w:t>
      </w:r>
    </w:p>
    <w:p w14:paraId="3B1EBB1C" w14:textId="77777777" w:rsidR="00801194" w:rsidRDefault="00801194" w:rsidP="00D20F91">
      <w:pPr>
        <w:numPr>
          <w:ilvl w:val="0"/>
          <w:numId w:val="105"/>
        </w:numPr>
        <w:spacing w:before="120" w:after="120" w:line="360" w:lineRule="auto"/>
      </w:pPr>
      <w:r>
        <w:t>Identify how the user mode (xai vs baseline) will be assigned to the user.</w:t>
      </w:r>
    </w:p>
    <w:p w14:paraId="24FCF671" w14:textId="77777777" w:rsidR="00801194" w:rsidRDefault="00801194" w:rsidP="00D20F91">
      <w:pPr>
        <w:spacing w:line="360" w:lineRule="auto"/>
      </w:pPr>
    </w:p>
    <w:p w14:paraId="353C9DE6" w14:textId="6C929B2E" w:rsidR="00801194" w:rsidRDefault="00801194" w:rsidP="00D20F91">
      <w:pPr>
        <w:pStyle w:val="Heading3"/>
        <w:spacing w:before="240" w:after="120" w:line="360" w:lineRule="auto"/>
      </w:pPr>
      <w:r>
        <w:t>Step 6: Prototype Development</w:t>
      </w:r>
    </w:p>
    <w:p w14:paraId="71825E4A" w14:textId="77777777" w:rsidR="00801194" w:rsidRDefault="00801194" w:rsidP="00D20F91">
      <w:pPr>
        <w:numPr>
          <w:ilvl w:val="0"/>
          <w:numId w:val="106"/>
        </w:numPr>
        <w:spacing w:before="120" w:after="120" w:line="360" w:lineRule="auto"/>
      </w:pPr>
      <w:r>
        <w:t>Perform EDA (Exploratory data analysis).</w:t>
      </w:r>
    </w:p>
    <w:p w14:paraId="31681FA4" w14:textId="77777777" w:rsidR="00801194" w:rsidRDefault="00801194" w:rsidP="00D20F91">
      <w:pPr>
        <w:numPr>
          <w:ilvl w:val="0"/>
          <w:numId w:val="106"/>
        </w:numPr>
        <w:spacing w:before="120" w:after="120" w:line="360" w:lineRule="auto"/>
      </w:pPr>
      <w:r>
        <w:t>Preprocess the dataset (Data cleaning and transformation).</w:t>
      </w:r>
    </w:p>
    <w:p w14:paraId="0292997E" w14:textId="77777777" w:rsidR="00801194" w:rsidRDefault="00801194" w:rsidP="00D20F91">
      <w:pPr>
        <w:numPr>
          <w:ilvl w:val="0"/>
          <w:numId w:val="106"/>
        </w:numPr>
        <w:spacing w:before="120" w:after="120" w:line="360" w:lineRule="auto"/>
      </w:pPr>
      <w:r>
        <w:t>Perform feature engineering</w:t>
      </w:r>
    </w:p>
    <w:p w14:paraId="4D17321E" w14:textId="77777777" w:rsidR="00801194" w:rsidRDefault="00801194" w:rsidP="00D20F91">
      <w:pPr>
        <w:numPr>
          <w:ilvl w:val="0"/>
          <w:numId w:val="106"/>
        </w:numPr>
        <w:spacing w:before="120" w:after="120" w:line="360" w:lineRule="auto"/>
      </w:pPr>
      <w:r>
        <w:t>Train different classification models and evaluate them.</w:t>
      </w:r>
    </w:p>
    <w:p w14:paraId="0DEA7D59" w14:textId="77777777" w:rsidR="00801194" w:rsidRDefault="00801194" w:rsidP="00D20F91">
      <w:pPr>
        <w:numPr>
          <w:ilvl w:val="0"/>
          <w:numId w:val="106"/>
        </w:numPr>
        <w:spacing w:before="120" w:after="120" w:line="360" w:lineRule="auto"/>
      </w:pPr>
      <w:r>
        <w:t>Choose the best model to be used in the prototype.</w:t>
      </w:r>
    </w:p>
    <w:p w14:paraId="77D77EA5" w14:textId="77777777" w:rsidR="00801194" w:rsidRDefault="00801194" w:rsidP="00D20F91">
      <w:pPr>
        <w:numPr>
          <w:ilvl w:val="0"/>
          <w:numId w:val="106"/>
        </w:numPr>
        <w:spacing w:before="120" w:after="120" w:line="360" w:lineRule="auto"/>
      </w:pPr>
      <w:r>
        <w:t>Develop the Node.js backends(endpoints and routing)</w:t>
      </w:r>
    </w:p>
    <w:p w14:paraId="21226C71" w14:textId="77777777" w:rsidR="00801194" w:rsidRDefault="00801194" w:rsidP="00D20F91">
      <w:pPr>
        <w:numPr>
          <w:ilvl w:val="0"/>
          <w:numId w:val="106"/>
        </w:numPr>
        <w:spacing w:before="120" w:after="120" w:line="360" w:lineRule="auto"/>
      </w:pPr>
      <w:r>
        <w:t>Develop the Frontend with Next.js.</w:t>
      </w:r>
    </w:p>
    <w:p w14:paraId="40A6DF20" w14:textId="77777777" w:rsidR="00801194" w:rsidRDefault="00801194" w:rsidP="00D20F91">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D20F91">
      <w:pPr>
        <w:pStyle w:val="Heading3"/>
        <w:spacing w:before="240" w:after="120" w:line="360" w:lineRule="auto"/>
      </w:pPr>
      <w:r>
        <w:t>Step 7: Perform Testing (Developer Testing, Regression Testing)</w:t>
      </w:r>
    </w:p>
    <w:p w14:paraId="7D7F06DC" w14:textId="77777777" w:rsidR="00801194" w:rsidRDefault="00801194" w:rsidP="00D20F91">
      <w:pPr>
        <w:numPr>
          <w:ilvl w:val="0"/>
          <w:numId w:val="107"/>
        </w:numPr>
        <w:spacing w:before="120" w:after="120" w:line="360" w:lineRule="auto"/>
      </w:pPr>
      <w:r>
        <w:t>Perform initial developer testing and fix bugs.</w:t>
      </w:r>
    </w:p>
    <w:p w14:paraId="0D37333D" w14:textId="77777777" w:rsidR="00801194" w:rsidRDefault="00801194" w:rsidP="00D20F91">
      <w:pPr>
        <w:numPr>
          <w:ilvl w:val="0"/>
          <w:numId w:val="107"/>
        </w:numPr>
        <w:spacing w:before="120" w:after="120" w:line="360" w:lineRule="auto"/>
      </w:pPr>
      <w: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D20F91">
      <w:pPr>
        <w:pStyle w:val="Heading3"/>
        <w:spacing w:before="240" w:after="120" w:line="360" w:lineRule="auto"/>
      </w:pPr>
      <w:r>
        <w:t>Step 8: Deploy Prototype for User Data Collection</w:t>
      </w:r>
    </w:p>
    <w:p w14:paraId="76A48865" w14:textId="77777777" w:rsidR="00801194" w:rsidRDefault="00801194" w:rsidP="00D20F91">
      <w:pPr>
        <w:numPr>
          <w:ilvl w:val="0"/>
          <w:numId w:val="108"/>
        </w:numPr>
        <w:spacing w:before="120" w:after="120" w:line="360" w:lineRule="auto"/>
      </w:pPr>
      <w:r>
        <w:t>Deploy the prototype on suitable platforms.</w:t>
      </w:r>
    </w:p>
    <w:p w14:paraId="21117D42" w14:textId="77777777" w:rsidR="00801194" w:rsidRDefault="00801194" w:rsidP="00D20F91">
      <w:pPr>
        <w:numPr>
          <w:ilvl w:val="0"/>
          <w:numId w:val="108"/>
        </w:numPr>
        <w:spacing w:before="120" w:after="120" w:line="360" w:lineRule="auto"/>
      </w:pPr>
      <w:r>
        <w:t>Let the users use the prototype.</w:t>
      </w:r>
    </w:p>
    <w:p w14:paraId="36FF1C7A" w14:textId="77777777" w:rsidR="00801194" w:rsidRDefault="00801194" w:rsidP="00D20F91">
      <w:pPr>
        <w:spacing w:line="360" w:lineRule="auto"/>
      </w:pPr>
    </w:p>
    <w:p w14:paraId="7CCC3F0E" w14:textId="4F4FDAF4" w:rsidR="00801194" w:rsidRDefault="00801194" w:rsidP="00D20F91">
      <w:pPr>
        <w:pStyle w:val="Heading3"/>
        <w:spacing w:before="240" w:after="120" w:line="360" w:lineRule="auto"/>
      </w:pPr>
      <w:r>
        <w:t>Step 9: Collect Trust Survey Data and Evaluate</w:t>
      </w:r>
    </w:p>
    <w:p w14:paraId="429C09C7" w14:textId="77777777" w:rsidR="00801194" w:rsidRDefault="00801194" w:rsidP="00D20F91">
      <w:pPr>
        <w:numPr>
          <w:ilvl w:val="0"/>
          <w:numId w:val="109"/>
        </w:numPr>
        <w:spacing w:before="120" w:after="120" w:line="360" w:lineRule="auto"/>
      </w:pPr>
      <w:r>
        <w:t>Collect trust survey data from users.</w:t>
      </w:r>
    </w:p>
    <w:p w14:paraId="772FDD59" w14:textId="77777777" w:rsidR="00801194" w:rsidRDefault="00801194" w:rsidP="00D20F91">
      <w:pPr>
        <w:numPr>
          <w:ilvl w:val="0"/>
          <w:numId w:val="109"/>
        </w:numPr>
        <w:spacing w:before="120" w:after="120" w:line="360" w:lineRule="auto"/>
      </w:pPr>
      <w:r>
        <w:t>Analyze and evaluate the data collected.</w:t>
      </w:r>
    </w:p>
    <w:p w14:paraId="024B992B" w14:textId="77777777" w:rsidR="00801194" w:rsidRDefault="00801194" w:rsidP="00D20F91">
      <w:pPr>
        <w:numPr>
          <w:ilvl w:val="0"/>
          <w:numId w:val="109"/>
        </w:numPr>
        <w:spacing w:before="120" w:after="120" w:line="360" w:lineRule="auto"/>
      </w:pPr>
      <w:r>
        <w:t>Identify any improvements that can be made to improve the prototype.</w:t>
      </w:r>
    </w:p>
    <w:p w14:paraId="293FC770" w14:textId="77777777" w:rsidR="00801194" w:rsidRDefault="00801194" w:rsidP="00D20F91">
      <w:pPr>
        <w:numPr>
          <w:ilvl w:val="0"/>
          <w:numId w:val="109"/>
        </w:numPr>
        <w:spacing w:before="120" w:after="120" w:line="360" w:lineRule="auto"/>
      </w:pPr>
      <w:r>
        <w:t>Make improvements if needed.</w:t>
      </w:r>
    </w:p>
    <w:p w14:paraId="0ED2CBBD" w14:textId="77777777" w:rsidR="00801194" w:rsidRDefault="00801194" w:rsidP="00D20F91">
      <w:pPr>
        <w:spacing w:line="360" w:lineRule="auto"/>
      </w:pPr>
    </w:p>
    <w:p w14:paraId="4AECA27A" w14:textId="458F9B48" w:rsidR="00801194" w:rsidRDefault="00801194" w:rsidP="00D20F91">
      <w:pPr>
        <w:pStyle w:val="Heading3"/>
        <w:spacing w:before="240" w:after="120" w:line="360" w:lineRule="auto"/>
      </w:pPr>
      <w:r>
        <w:t>Step 10:  Answer Research Question</w:t>
      </w:r>
    </w:p>
    <w:p w14:paraId="73220838" w14:textId="77777777" w:rsidR="00801194" w:rsidRDefault="00801194" w:rsidP="00D20F91">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D20F91">
      <w:pPr>
        <w:spacing w:line="360" w:lineRule="auto"/>
      </w:pPr>
    </w:p>
    <w:p w14:paraId="73B5F3F9" w14:textId="77777777" w:rsidR="00703AAE" w:rsidRDefault="00703AAE" w:rsidP="00D20F91">
      <w:pPr>
        <w:pStyle w:val="Heading2"/>
        <w:spacing w:before="120" w:after="120" w:line="360" w:lineRule="auto"/>
      </w:pPr>
      <w:r>
        <w:t xml:space="preserve">Class Diagram </w:t>
      </w:r>
    </w:p>
    <w:p w14:paraId="27EC305A" w14:textId="125631A7" w:rsidR="00703AAE" w:rsidRDefault="00703AAE" w:rsidP="00D20F91">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Default="00E3718B" w:rsidP="00D20F91">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0B35631" w14:textId="77777777" w:rsidR="00585CE9" w:rsidRDefault="00585CE9" w:rsidP="00D20F91">
      <w:pPr>
        <w:pStyle w:val="Heading2"/>
        <w:spacing w:before="120" w:after="120" w:line="360" w:lineRule="auto"/>
      </w:pPr>
      <w:r>
        <w:t>ER Diagram</w:t>
      </w:r>
    </w:p>
    <w:p w14:paraId="284DE0F6" w14:textId="77777777" w:rsidR="007031A1" w:rsidRPr="007031A1" w:rsidRDefault="007031A1" w:rsidP="00D20F91">
      <w:pPr>
        <w:spacing w:line="360" w:lineRule="auto"/>
      </w:pPr>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655630A9">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Default="004A21F5" w:rsidP="00D20F91">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D20F91">
      <w:pPr>
        <w:pStyle w:val="Heading3"/>
        <w:spacing w:before="240" w:after="120" w:line="360" w:lineRule="auto"/>
      </w:pPr>
      <w:r>
        <w:t>User Entity</w:t>
      </w:r>
    </w:p>
    <w:p w14:paraId="5BC4A551" w14:textId="77777777" w:rsidR="004A21F5" w:rsidRDefault="004A21F5" w:rsidP="00D20F91">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D20F91">
      <w:pPr>
        <w:pStyle w:val="Heading3"/>
        <w:spacing w:before="240" w:after="120" w:line="360" w:lineRule="auto"/>
      </w:pPr>
      <w:r>
        <w:t>Chat_History Entity</w:t>
      </w:r>
    </w:p>
    <w:p w14:paraId="6F17ADD8" w14:textId="77777777" w:rsidR="004A21F5" w:rsidRDefault="004A21F5" w:rsidP="00D20F91">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D20F91">
      <w:pPr>
        <w:pStyle w:val="Heading3"/>
        <w:spacing w:before="240" w:after="120" w:line="360" w:lineRule="auto"/>
      </w:pPr>
      <w:r>
        <w:t>FAQ_Logs Entity</w:t>
      </w:r>
    </w:p>
    <w:p w14:paraId="71BD79B2" w14:textId="77777777" w:rsidR="004A21F5" w:rsidRDefault="004A21F5" w:rsidP="00D20F91">
      <w:pPr>
        <w:spacing w:line="360" w:lineRule="auto"/>
      </w:pPr>
      <w: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D20F91">
      <w:pPr>
        <w:spacing w:line="360" w:lineRule="auto"/>
      </w:pPr>
      <w:r>
        <w:rPr>
          <w:b/>
          <w:bCs/>
        </w:rPr>
        <w:t>Loan_Trust_Survey Entity</w:t>
      </w:r>
    </w:p>
    <w:p w14:paraId="0B3B8CF6" w14:textId="77777777" w:rsidR="004A21F5" w:rsidRDefault="004A21F5" w:rsidP="00D20F91">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D20F91">
      <w:pPr>
        <w:spacing w:line="360" w:lineRule="auto"/>
      </w:pPr>
    </w:p>
    <w:p w14:paraId="11DF80D6" w14:textId="77777777" w:rsidR="004A21F5" w:rsidRDefault="004A21F5" w:rsidP="00D20F91">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062AF29" w14:textId="77777777" w:rsidR="00A34F9F" w:rsidRDefault="00A34F9F" w:rsidP="00D20F91">
      <w:pPr>
        <w:pStyle w:val="Heading2"/>
        <w:spacing w:before="120" w:after="120" w:line="360" w:lineRule="auto"/>
      </w:pPr>
      <w:r>
        <w:t>Sequence Diagram</w:t>
      </w:r>
    </w:p>
    <w:p w14:paraId="51621AFF" w14:textId="77777777" w:rsidR="00A34F9F" w:rsidRDefault="00A34F9F" w:rsidP="00D20F91">
      <w:pPr>
        <w:spacing w:line="360" w:lineRule="auto"/>
        <w:rPr>
          <w:lang w:val="en-US"/>
        </w:rPr>
      </w:pPr>
    </w:p>
    <w:p w14:paraId="2094C043" w14:textId="240D6145" w:rsidR="00A34F9F" w:rsidRDefault="00A34F9F" w:rsidP="00D20F91">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D20F91">
      <w:pPr>
        <w:spacing w:line="360" w:lineRule="auto"/>
        <w:rPr>
          <w:lang w:val="en-US"/>
        </w:rPr>
      </w:pPr>
    </w:p>
    <w:p w14:paraId="4BD58FE6" w14:textId="6888021C" w:rsidR="00A34F9F" w:rsidRDefault="00A34F9F" w:rsidP="00D20F91">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D20F91">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D20F91">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D20F91">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D20F91">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44C5CF9A" w:rsidR="003823A0" w:rsidRPr="000A4A19" w:rsidRDefault="003823A0" w:rsidP="00D20F91">
      <w:pPr>
        <w:pStyle w:val="Heading2"/>
        <w:spacing w:before="120" w:after="120" w:line="360" w:lineRule="auto"/>
      </w:pPr>
      <w:r>
        <w:t>Package Diagram</w:t>
      </w:r>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Default="003823A0" w:rsidP="00D20F91">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D20F91">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D20F91">
      <w:pPr>
        <w:spacing w:line="360" w:lineRule="auto"/>
        <w:rPr>
          <w:lang w:val="en-US"/>
        </w:rPr>
      </w:pPr>
    </w:p>
    <w:p w14:paraId="5139E5B2" w14:textId="4C8AE6F6" w:rsidR="003823A0" w:rsidRDefault="003823A0" w:rsidP="00D20F91">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D20F91">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D20F91">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D20F91">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D20F91">
      <w:pPr>
        <w:spacing w:line="360" w:lineRule="auto"/>
        <w:rPr>
          <w:lang w:val="en-US"/>
        </w:rPr>
      </w:pPr>
    </w:p>
    <w:p w14:paraId="7F6034AD" w14:textId="16658283" w:rsidR="00F463A1" w:rsidRDefault="00F463A1" w:rsidP="00D20F91">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D20F91">
      <w:pPr>
        <w:pStyle w:val="Heading2"/>
        <w:spacing w:before="120" w:after="120" w:line="360" w:lineRule="auto"/>
      </w:pPr>
    </w:p>
    <w:p w14:paraId="72267483" w14:textId="3FC6CB84" w:rsidR="00F463A1" w:rsidRDefault="00F463A1" w:rsidP="00D20F91">
      <w:pPr>
        <w:pStyle w:val="Heading2"/>
        <w:spacing w:before="120" w:after="120" w:line="360" w:lineRule="auto"/>
      </w:pPr>
      <w:r>
        <w:t>Wireframe / Mock-up</w:t>
      </w:r>
    </w:p>
    <w:p w14:paraId="4850AFC3" w14:textId="77777777" w:rsidR="00F463A1" w:rsidRDefault="00F463A1" w:rsidP="00D20F91">
      <w:pPr>
        <w:spacing w:line="360" w:lineRule="auto"/>
      </w:pPr>
    </w:p>
    <w:p w14:paraId="5A73B483" w14:textId="77777777" w:rsidR="00F463A1" w:rsidRDefault="00F463A1" w:rsidP="00D20F91">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77777777" w:rsidR="00F463A1" w:rsidRDefault="00F463A1" w:rsidP="00D20F91">
      <w:pPr>
        <w:pStyle w:val="Heading3"/>
        <w:spacing w:before="240" w:after="120" w:line="360" w:lineRule="auto"/>
      </w:pPr>
      <w:r>
        <w:t>Loan Form Screen (Input Screen)</w:t>
      </w:r>
    </w:p>
    <w:p w14:paraId="374F7026" w14:textId="77777777" w:rsidR="00F463A1" w:rsidRDefault="00F463A1" w:rsidP="00D20F91">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D20F91">
      <w:pPr>
        <w:spacing w:line="360" w:lineRule="auto"/>
      </w:pPr>
    </w:p>
    <w:p w14:paraId="5173DE91" w14:textId="77777777" w:rsidR="00F463A1" w:rsidRDefault="00F463A1" w:rsidP="00D20F91">
      <w:pPr>
        <w:spacing w:line="360" w:lineRule="auto"/>
      </w:pPr>
      <w: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8B79E70" w:rsidR="00A34F9F" w:rsidRPr="006B53BD" w:rsidRDefault="00F463A1" w:rsidP="00D20F91">
      <w:pPr>
        <w:spacing w:line="360" w:lineRule="auto"/>
      </w:pPr>
      <w:r>
        <w:rPr>
          <w:b/>
          <w:bCs/>
        </w:rPr>
        <w:t>Step 1</w:t>
      </w:r>
    </w:p>
    <w:p w14:paraId="29191DA3" w14:textId="5F1684F0"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88BC6CB">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D20F91">
      <w:pPr>
        <w:spacing w:line="360" w:lineRule="auto"/>
        <w:rPr>
          <w:lang w:val="en-US"/>
        </w:rPr>
      </w:pPr>
    </w:p>
    <w:p w14:paraId="17B2B011" w14:textId="3746266C" w:rsidR="00F463A1" w:rsidRPr="006B53BD" w:rsidRDefault="00F463A1" w:rsidP="00D20F91">
      <w:pPr>
        <w:spacing w:line="360" w:lineRule="auto"/>
      </w:pPr>
      <w:r>
        <w:rPr>
          <w:b/>
          <w:bCs/>
        </w:rPr>
        <w:t>Step 2</w:t>
      </w:r>
    </w:p>
    <w:p w14:paraId="05A8DD52" w14:textId="5E482438" w:rsidR="00F463A1" w:rsidRDefault="00F463A1" w:rsidP="00D20F91">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8F34ADC">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D20F91">
      <w:pPr>
        <w:spacing w:line="360" w:lineRule="auto"/>
        <w:rPr>
          <w:lang w:val="en-US"/>
        </w:rPr>
      </w:pPr>
    </w:p>
    <w:p w14:paraId="5C346281" w14:textId="3CD955A6" w:rsidR="00F463A1" w:rsidRPr="006B53BD" w:rsidRDefault="00F463A1" w:rsidP="00D20F91">
      <w:pPr>
        <w:spacing w:line="360" w:lineRule="auto"/>
      </w:pPr>
      <w:r>
        <w:rPr>
          <w:b/>
          <w:bCs/>
        </w:rPr>
        <w:t>Step 3</w:t>
      </w:r>
    </w:p>
    <w:p w14:paraId="4BBE176A" w14:textId="530ABD21" w:rsidR="00F463A1" w:rsidRDefault="00F463A1" w:rsidP="00D20F91">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2DF91DA7">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D20F91">
      <w:pPr>
        <w:spacing w:line="360" w:lineRule="auto"/>
        <w:rPr>
          <w:lang w:val="en-US"/>
        </w:rPr>
      </w:pPr>
    </w:p>
    <w:p w14:paraId="099EB028" w14:textId="193CE11E" w:rsidR="00F463A1" w:rsidRPr="006B53BD" w:rsidRDefault="00F463A1" w:rsidP="00D20F91">
      <w:pPr>
        <w:spacing w:line="360" w:lineRule="auto"/>
      </w:pPr>
      <w:r>
        <w:rPr>
          <w:b/>
          <w:bCs/>
        </w:rPr>
        <w:t>Step 4</w:t>
      </w:r>
    </w:p>
    <w:p w14:paraId="78FC16F6" w14:textId="394B4E0C" w:rsidR="00F463A1" w:rsidRDefault="00F463A1" w:rsidP="00D20F91">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67511E02">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D20F91">
      <w:pPr>
        <w:spacing w:line="360" w:lineRule="auto"/>
        <w:rPr>
          <w:lang w:val="en-US"/>
        </w:rPr>
      </w:pPr>
    </w:p>
    <w:p w14:paraId="04154F8D" w14:textId="67FC51F8" w:rsidR="00F463A1" w:rsidRPr="006B53BD" w:rsidRDefault="00F463A1" w:rsidP="00D20F91">
      <w:pPr>
        <w:spacing w:line="360" w:lineRule="auto"/>
      </w:pPr>
      <w:r>
        <w:rPr>
          <w:b/>
          <w:bCs/>
        </w:rPr>
        <w:t>Step 5</w:t>
      </w:r>
    </w:p>
    <w:p w14:paraId="4E99BA80" w14:textId="43D47248" w:rsidR="00F463A1" w:rsidRDefault="00F463A1" w:rsidP="00D20F91">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65E39828">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D20F91">
      <w:pPr>
        <w:spacing w:line="360" w:lineRule="auto"/>
        <w:rPr>
          <w:lang w:val="en-US"/>
        </w:rPr>
      </w:pPr>
    </w:p>
    <w:p w14:paraId="00AB43E3" w14:textId="48C84E55" w:rsidR="00F463A1" w:rsidRDefault="00F463A1" w:rsidP="00D20F91">
      <w:pPr>
        <w:pStyle w:val="Heading3"/>
        <w:spacing w:before="120" w:after="120" w:line="360" w:lineRule="auto"/>
      </w:pPr>
      <w:r>
        <w:lastRenderedPageBreak/>
        <w:t>Chat Screen (Input / Result Screen)</w:t>
      </w:r>
    </w:p>
    <w:p w14:paraId="455811B7" w14:textId="77777777" w:rsidR="00F463A1" w:rsidRDefault="00F463A1" w:rsidP="00D20F91">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02ADF02D">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542C3D" w:rsidP="00D20F91">
      <w:pPr>
        <w:spacing w:line="360" w:lineRule="auto"/>
        <w:rPr>
          <w:lang w:val="en-US"/>
        </w:rPr>
      </w:pPr>
      <w:r w:rsidRPr="00542C3D">
        <w:rPr>
          <w:noProof/>
          <w14:ligatures w14:val="standardContextual"/>
        </w:rPr>
        <w:pict w14:anchorId="0A964E42">
          <v:rect id="_x0000_i1030" alt="" style="width:451.3pt;height:.05pt;mso-width-percent:0;mso-height-percent:0;mso-width-percent:0;mso-height-percent:0" o:hralign="center" o:hrstd="t" o:hr="t" fillcolor="#a0a0a0" stroked="f"/>
        </w:pict>
      </w:r>
    </w:p>
    <w:p w14:paraId="355402AE" w14:textId="7B8760F3" w:rsidR="00D14AB5" w:rsidRPr="00D14AB5" w:rsidRDefault="00434B25" w:rsidP="00D20F91">
      <w:pPr>
        <w:pStyle w:val="Heading1"/>
        <w:spacing w:line="360" w:lineRule="auto"/>
        <w:rPr>
          <w:lang w:val="en-US"/>
        </w:rPr>
      </w:pPr>
      <w:r>
        <w:rPr>
          <w:lang w:val="en-US"/>
        </w:rPr>
        <w:t>Chapter 6 – Implementation</w:t>
      </w:r>
    </w:p>
    <w:p w14:paraId="6B1A893D" w14:textId="77777777" w:rsidR="00434B25" w:rsidRDefault="00434B25" w:rsidP="00D20F91">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r w:rsidRPr="00434B25">
        <w:lastRenderedPageBreak/>
        <w:t>6.1 Justification of the Software Development Methodology</w:t>
      </w:r>
    </w:p>
    <w:p w14:paraId="20841174" w14:textId="77777777" w:rsidR="00434B25" w:rsidRDefault="00434B25" w:rsidP="00D20F91">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D20F91">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D20F91">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r w:rsidRPr="00434B25">
        <w:t>6.2 Steps Taken to Create and Select the Model</w:t>
      </w:r>
    </w:p>
    <w:p w14:paraId="710A6C91" w14:textId="77777777" w:rsidR="00434B25" w:rsidRDefault="00434B25" w:rsidP="00D20F91">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D20F91">
      <w:pPr>
        <w:spacing w:line="360" w:lineRule="auto"/>
      </w:pPr>
    </w:p>
    <w:p w14:paraId="32AF2739" w14:textId="0728A10C" w:rsidR="00F65650" w:rsidRPr="00F65650" w:rsidRDefault="00F65650" w:rsidP="00D20F91">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r>
        <w:lastRenderedPageBreak/>
        <w:t xml:space="preserve">6.2.1 </w:t>
      </w:r>
      <w:r w:rsidR="00AD6617">
        <w:t xml:space="preserve">About </w:t>
      </w:r>
      <w:r>
        <w:t>Dataset</w:t>
      </w:r>
    </w:p>
    <w:p w14:paraId="21847341" w14:textId="77777777" w:rsidR="00434B25" w:rsidRDefault="00434B25" w:rsidP="00D20F91">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1464799" w14:textId="327D02F4" w:rsidR="00434B25" w:rsidRPr="00434B25" w:rsidRDefault="00434B25" w:rsidP="00D20F91">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D20F91">
      <w:pPr>
        <w:spacing w:line="360" w:lineRule="auto"/>
      </w:pPr>
      <w:r>
        <w:t>Various steps were carried out to perform EDA on the dataset. Findings are as follows,</w:t>
      </w:r>
    </w:p>
    <w:p w14:paraId="14783161" w14:textId="77777777" w:rsidR="00434B25" w:rsidRDefault="00434B25" w:rsidP="00D20F91">
      <w:pPr>
        <w:numPr>
          <w:ilvl w:val="0"/>
          <w:numId w:val="1"/>
        </w:numPr>
        <w:spacing w:before="120" w:after="120" w:line="360" w:lineRule="auto"/>
      </w:pPr>
      <w:r>
        <w:t>The dataset contains 4,269 rows and 13 columns.</w:t>
      </w:r>
    </w:p>
    <w:p w14:paraId="620B05E4"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D20F91">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D20F91">
      <w:pPr>
        <w:numPr>
          <w:ilvl w:val="0"/>
          <w:numId w:val="1"/>
        </w:numPr>
        <w:spacing w:before="120" w:after="120" w:line="360" w:lineRule="auto"/>
      </w:pPr>
      <w:r>
        <w:t>Categorical columns include “education”, “self_employed”, and “loan_status”.</w:t>
      </w:r>
    </w:p>
    <w:p w14:paraId="0494F649" w14:textId="77777777" w:rsidR="00434B25" w:rsidRDefault="00434B25" w:rsidP="00D20F91">
      <w:pPr>
        <w:spacing w:before="120" w:after="120" w:line="360" w:lineRule="auto"/>
      </w:pPr>
    </w:p>
    <w:p w14:paraId="3C5DC411" w14:textId="00E705FD" w:rsidR="007C2F44" w:rsidRDefault="007C2F44" w:rsidP="00D20F91">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D20F91">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D20F91">
      <w:pPr>
        <w:spacing w:line="360" w:lineRule="auto"/>
      </w:pPr>
    </w:p>
    <w:p w14:paraId="1BA99CEA" w14:textId="00A7B1D4" w:rsidR="00434B25" w:rsidRDefault="00434B25" w:rsidP="00D20F91">
      <w:pPr>
        <w:spacing w:before="120" w:after="120" w:line="360" w:lineRule="auto"/>
        <w:jc w:val="center"/>
      </w:pPr>
      <w:r w:rsidRPr="00434B25">
        <w:rPr>
          <w:noProof/>
        </w:rPr>
        <w:lastRenderedPageBreak/>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0"/>
                    <a:stretch>
                      <a:fillRect/>
                    </a:stretch>
                  </pic:blipFill>
                  <pic:spPr>
                    <a:xfrm>
                      <a:off x="0" y="0"/>
                      <a:ext cx="3518310" cy="2871636"/>
                    </a:xfrm>
                    <a:prstGeom prst="rect">
                      <a:avLst/>
                    </a:prstGeom>
                  </pic:spPr>
                </pic:pic>
              </a:graphicData>
            </a:graphic>
          </wp:inline>
        </w:drawing>
      </w:r>
    </w:p>
    <w:p w14:paraId="2FE28761" w14:textId="77777777" w:rsidR="00434B25" w:rsidRDefault="00434B25" w:rsidP="00D20F91">
      <w:pPr>
        <w:spacing w:before="120" w:after="120" w:line="360" w:lineRule="auto"/>
      </w:pPr>
    </w:p>
    <w:p w14:paraId="14860047" w14:textId="5A870648" w:rsidR="00A62082" w:rsidRPr="002F18C9" w:rsidRDefault="00A62082" w:rsidP="00D20F91">
      <w:pPr>
        <w:pStyle w:val="ListParagraph"/>
        <w:numPr>
          <w:ilvl w:val="0"/>
          <w:numId w:val="3"/>
        </w:numPr>
        <w:spacing w:line="360" w:lineRule="auto"/>
        <w:rPr>
          <w:b/>
          <w:bCs/>
        </w:rPr>
      </w:pPr>
      <w:r w:rsidRPr="002F18C9">
        <w:rPr>
          <w:b/>
          <w:bCs/>
        </w:rPr>
        <w:t>loan_id</w:t>
      </w:r>
    </w:p>
    <w:p w14:paraId="73C55E89" w14:textId="77777777" w:rsidR="00A62082" w:rsidRDefault="00A62082" w:rsidP="00D20F91">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D20F91">
      <w:pPr>
        <w:spacing w:line="360" w:lineRule="auto"/>
      </w:pPr>
    </w:p>
    <w:p w14:paraId="75C89731" w14:textId="593C401C" w:rsidR="00A62082" w:rsidRPr="00D14AB5" w:rsidRDefault="00A62082" w:rsidP="00D20F91">
      <w:pPr>
        <w:pStyle w:val="ListParagraph"/>
        <w:numPr>
          <w:ilvl w:val="0"/>
          <w:numId w:val="3"/>
        </w:numPr>
        <w:spacing w:line="360" w:lineRule="auto"/>
        <w:rPr>
          <w:b/>
          <w:bCs/>
        </w:rPr>
      </w:pPr>
      <w:r w:rsidRPr="00D14AB5">
        <w:rPr>
          <w:b/>
          <w:bCs/>
        </w:rPr>
        <w:t>no_of_dependents</w:t>
      </w:r>
    </w:p>
    <w:p w14:paraId="2B5D2285" w14:textId="77777777" w:rsidR="00A62082" w:rsidRDefault="00A62082" w:rsidP="00D20F91">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D20F91">
      <w:pPr>
        <w:spacing w:line="360" w:lineRule="auto"/>
      </w:pPr>
    </w:p>
    <w:p w14:paraId="2F021B90" w14:textId="7DA13BC8" w:rsidR="00A62082" w:rsidRPr="00D14AB5" w:rsidRDefault="00A62082" w:rsidP="00D20F91">
      <w:pPr>
        <w:pStyle w:val="ListParagraph"/>
        <w:numPr>
          <w:ilvl w:val="0"/>
          <w:numId w:val="3"/>
        </w:numPr>
        <w:spacing w:line="360" w:lineRule="auto"/>
        <w:rPr>
          <w:b/>
          <w:bCs/>
        </w:rPr>
      </w:pPr>
      <w:r w:rsidRPr="00D14AB5">
        <w:rPr>
          <w:b/>
          <w:bCs/>
        </w:rPr>
        <w:t>income_annum</w:t>
      </w:r>
    </w:p>
    <w:p w14:paraId="7EE83595" w14:textId="77777777" w:rsidR="00A62082" w:rsidRDefault="00A62082" w:rsidP="00D20F91">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D20F91">
      <w:pPr>
        <w:spacing w:line="360" w:lineRule="auto"/>
      </w:pPr>
    </w:p>
    <w:p w14:paraId="2D5C7FE7" w14:textId="46458960" w:rsidR="00A62082" w:rsidRPr="00D14AB5" w:rsidRDefault="00A62082" w:rsidP="00D20F91">
      <w:pPr>
        <w:pStyle w:val="ListParagraph"/>
        <w:numPr>
          <w:ilvl w:val="0"/>
          <w:numId w:val="3"/>
        </w:numPr>
        <w:spacing w:line="360" w:lineRule="auto"/>
        <w:rPr>
          <w:b/>
          <w:bCs/>
        </w:rPr>
      </w:pPr>
      <w:r w:rsidRPr="00D14AB5">
        <w:rPr>
          <w:b/>
          <w:bCs/>
        </w:rPr>
        <w:t>loan_amount</w:t>
      </w:r>
    </w:p>
    <w:p w14:paraId="50A3949D" w14:textId="0A4EA838" w:rsidR="00A62082" w:rsidRDefault="00A62082" w:rsidP="00D20F91">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D20F91">
      <w:pPr>
        <w:spacing w:line="360" w:lineRule="auto"/>
      </w:pPr>
    </w:p>
    <w:p w14:paraId="2E8920C1" w14:textId="50019E72" w:rsidR="00A62082" w:rsidRPr="00D14AB5" w:rsidRDefault="00A62082" w:rsidP="00D20F91">
      <w:pPr>
        <w:pStyle w:val="ListParagraph"/>
        <w:numPr>
          <w:ilvl w:val="0"/>
          <w:numId w:val="3"/>
        </w:numPr>
        <w:spacing w:line="360" w:lineRule="auto"/>
        <w:rPr>
          <w:b/>
          <w:bCs/>
        </w:rPr>
      </w:pPr>
      <w:r w:rsidRPr="00D14AB5">
        <w:rPr>
          <w:b/>
          <w:bCs/>
        </w:rPr>
        <w:t>loan_term</w:t>
      </w:r>
    </w:p>
    <w:p w14:paraId="5DBA5E29" w14:textId="77777777" w:rsidR="00A62082" w:rsidRDefault="00A62082" w:rsidP="00D20F91">
      <w:pPr>
        <w:spacing w:line="360" w:lineRule="auto"/>
      </w:pPr>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D20F91">
      <w:pPr>
        <w:spacing w:line="360" w:lineRule="auto"/>
      </w:pPr>
    </w:p>
    <w:p w14:paraId="51BB20C3" w14:textId="6F8987E3" w:rsidR="00A62082" w:rsidRDefault="00A62082" w:rsidP="00D20F91">
      <w:pPr>
        <w:pStyle w:val="ListParagraph"/>
        <w:numPr>
          <w:ilvl w:val="0"/>
          <w:numId w:val="3"/>
        </w:numPr>
        <w:spacing w:line="360" w:lineRule="auto"/>
      </w:pPr>
      <w:r w:rsidRPr="00D14AB5">
        <w:rPr>
          <w:b/>
          <w:bCs/>
        </w:rPr>
        <w:t>cibil</w:t>
      </w:r>
      <w:r>
        <w:t>_score</w:t>
      </w:r>
    </w:p>
    <w:p w14:paraId="12E4B8D3" w14:textId="669CE529" w:rsidR="00A62082" w:rsidRDefault="00A62082" w:rsidP="00D20F91">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D20F91">
      <w:pPr>
        <w:spacing w:line="360" w:lineRule="auto"/>
      </w:pPr>
    </w:p>
    <w:p w14:paraId="6B934447" w14:textId="7E55367B" w:rsidR="00A62082" w:rsidRPr="00D14AB5" w:rsidRDefault="00A62082" w:rsidP="00D20F91">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D20F91">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D20F91">
      <w:pPr>
        <w:spacing w:line="360" w:lineRule="auto"/>
      </w:pPr>
    </w:p>
    <w:p w14:paraId="1B26B720" w14:textId="7892B55C" w:rsidR="002F18C9" w:rsidRPr="00D14AB5" w:rsidRDefault="002F18C9" w:rsidP="00D20F91">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D20F91">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D20F91">
      <w:pPr>
        <w:spacing w:line="360" w:lineRule="auto"/>
      </w:pPr>
    </w:p>
    <w:p w14:paraId="2D360CE2" w14:textId="592FCAC2" w:rsidR="00A62082" w:rsidRPr="00D14AB5" w:rsidRDefault="00A62082" w:rsidP="00D20F91">
      <w:pPr>
        <w:pStyle w:val="ListParagraph"/>
        <w:numPr>
          <w:ilvl w:val="0"/>
          <w:numId w:val="3"/>
        </w:numPr>
        <w:spacing w:line="360" w:lineRule="auto"/>
        <w:rPr>
          <w:b/>
          <w:bCs/>
        </w:rPr>
      </w:pPr>
      <w:r w:rsidRPr="00D14AB5">
        <w:rPr>
          <w:b/>
          <w:bCs/>
        </w:rPr>
        <w:t>luxury_assets_value</w:t>
      </w:r>
    </w:p>
    <w:p w14:paraId="0D990050" w14:textId="77777777" w:rsidR="00A62082" w:rsidRDefault="00A62082" w:rsidP="00D20F91">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D20F91">
      <w:pPr>
        <w:spacing w:line="360" w:lineRule="auto"/>
      </w:pPr>
    </w:p>
    <w:p w14:paraId="41ADB81B" w14:textId="57617C9A" w:rsidR="00A62082" w:rsidRPr="00D14AB5" w:rsidRDefault="00A62082" w:rsidP="00D20F91">
      <w:pPr>
        <w:pStyle w:val="ListParagraph"/>
        <w:numPr>
          <w:ilvl w:val="0"/>
          <w:numId w:val="3"/>
        </w:numPr>
        <w:spacing w:line="360" w:lineRule="auto"/>
        <w:rPr>
          <w:b/>
          <w:bCs/>
        </w:rPr>
      </w:pPr>
      <w:r w:rsidRPr="00D14AB5">
        <w:rPr>
          <w:b/>
          <w:bCs/>
        </w:rPr>
        <w:t>bank_asset_value</w:t>
      </w:r>
    </w:p>
    <w:p w14:paraId="407CC2BE" w14:textId="77777777" w:rsidR="00A62082" w:rsidRDefault="00A62082" w:rsidP="00D20F91">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D20F91">
      <w:pPr>
        <w:spacing w:line="360" w:lineRule="auto"/>
      </w:pPr>
    </w:p>
    <w:p w14:paraId="04DDEDA2" w14:textId="7B5C9671" w:rsidR="00A62082" w:rsidRDefault="00A62082" w:rsidP="00D20F91">
      <w:pPr>
        <w:pStyle w:val="Heading4"/>
        <w:spacing w:line="360" w:lineRule="auto"/>
      </w:pPr>
      <w:r w:rsidRPr="00434B25">
        <w:t>6.2.2</w:t>
      </w:r>
      <w:r>
        <w:t>.2 Summary</w:t>
      </w:r>
    </w:p>
    <w:p w14:paraId="34E9543D" w14:textId="77777777" w:rsidR="00D14AB5" w:rsidRPr="00D14AB5" w:rsidRDefault="00D14AB5" w:rsidP="00D20F91">
      <w:pPr>
        <w:spacing w:line="360" w:lineRule="auto"/>
      </w:pPr>
    </w:p>
    <w:p w14:paraId="50F22250" w14:textId="77777777" w:rsidR="00A62082" w:rsidRDefault="00A62082" w:rsidP="00D20F91">
      <w:pPr>
        <w:spacing w:line="360" w:lineRule="auto"/>
      </w:pPr>
      <w:r>
        <w:t xml:space="preserve">Overall, the numerical features behave the way financial data usually behaves. A few columns stretch sharply to the right, especially the asset values and the loan amount, and </w:t>
      </w:r>
      <w:r>
        <w:lastRenderedPageBreak/>
        <w:t>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D20F91">
      <w:pPr>
        <w:spacing w:line="360" w:lineRule="auto"/>
      </w:pPr>
    </w:p>
    <w:p w14:paraId="591A5603" w14:textId="49D1214D" w:rsidR="00C86FA7" w:rsidRDefault="00C86FA7" w:rsidP="00D20F91">
      <w:pPr>
        <w:pStyle w:val="Heading3"/>
        <w:spacing w:line="360" w:lineRule="auto"/>
      </w:pPr>
      <w:r w:rsidRPr="00434B25">
        <w:t>6.2.</w:t>
      </w:r>
      <w:r>
        <w:t>3 Data Preprocessing</w:t>
      </w:r>
    </w:p>
    <w:p w14:paraId="6B3837D2" w14:textId="77777777" w:rsidR="00D77253" w:rsidRPr="00D77253" w:rsidRDefault="00D77253" w:rsidP="00D20F91">
      <w:pPr>
        <w:spacing w:line="360" w:lineRule="auto"/>
      </w:pPr>
    </w:p>
    <w:p w14:paraId="69D060E6" w14:textId="77777777" w:rsidR="000B7DEC" w:rsidRDefault="000B7DEC" w:rsidP="00D20F91">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D20F91">
      <w:pPr>
        <w:spacing w:line="360" w:lineRule="auto"/>
      </w:pPr>
    </w:p>
    <w:p w14:paraId="6B966C86" w14:textId="6B21CB34" w:rsidR="007D48FD" w:rsidRDefault="007219C8" w:rsidP="00D20F91">
      <w:pPr>
        <w:pStyle w:val="Heading4"/>
        <w:spacing w:line="360" w:lineRule="auto"/>
      </w:pPr>
      <w:r>
        <w:t xml:space="preserve">Step 1 - </w:t>
      </w:r>
      <w:r w:rsidR="000B7DEC" w:rsidRPr="000B7DEC">
        <w:t>Remove Unnecessary Columns</w:t>
      </w:r>
    </w:p>
    <w:p w14:paraId="4C31A1D1" w14:textId="77777777" w:rsidR="00D77253" w:rsidRPr="00D77253" w:rsidRDefault="00D77253" w:rsidP="00D20F91">
      <w:pPr>
        <w:spacing w:line="360" w:lineRule="auto"/>
      </w:pPr>
    </w:p>
    <w:p w14:paraId="11D2A78F" w14:textId="77777777" w:rsidR="000B7DEC" w:rsidRDefault="000B7DEC" w:rsidP="00D20F91">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D20F91">
      <w:pPr>
        <w:spacing w:line="360" w:lineRule="auto"/>
      </w:pPr>
    </w:p>
    <w:p w14:paraId="5972CB60" w14:textId="5BD4DC56" w:rsidR="000B7DEC" w:rsidRDefault="007219C8" w:rsidP="00D20F91">
      <w:pPr>
        <w:pStyle w:val="Heading4"/>
        <w:spacing w:line="360" w:lineRule="auto"/>
      </w:pPr>
      <w:r>
        <w:t xml:space="preserve">Step 2 - </w:t>
      </w:r>
      <w:r w:rsidR="000B7DEC" w:rsidRPr="000B7DEC">
        <w:t>Encode Categorical Variables</w:t>
      </w:r>
    </w:p>
    <w:p w14:paraId="1F101181" w14:textId="77777777" w:rsidR="00D77253" w:rsidRPr="00D77253" w:rsidRDefault="00D77253" w:rsidP="00D20F91">
      <w:pPr>
        <w:spacing w:line="360" w:lineRule="auto"/>
      </w:pPr>
    </w:p>
    <w:p w14:paraId="23F10515" w14:textId="77777777" w:rsidR="000B7DEC" w:rsidRPr="000B7DEC" w:rsidRDefault="000B7DEC" w:rsidP="00D20F91">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D20F91">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D20F91">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D20F91">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D20F91">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D20F91">
      <w:pPr>
        <w:spacing w:line="360" w:lineRule="auto"/>
      </w:pPr>
    </w:p>
    <w:p w14:paraId="03A00CBB" w14:textId="0C107CBA" w:rsidR="000B7DEC" w:rsidRDefault="007219C8" w:rsidP="00D20F91">
      <w:pPr>
        <w:pStyle w:val="Heading4"/>
        <w:spacing w:line="360" w:lineRule="auto"/>
      </w:pPr>
      <w:r>
        <w:lastRenderedPageBreak/>
        <w:t xml:space="preserve">Step 3 - </w:t>
      </w:r>
      <w:r w:rsidR="000B7DEC" w:rsidRPr="000B7DEC">
        <w:t>Handle Invalid and Zero Values</w:t>
      </w:r>
    </w:p>
    <w:p w14:paraId="2B1082FD" w14:textId="77777777" w:rsidR="00D77253" w:rsidRPr="00D77253" w:rsidRDefault="00D77253" w:rsidP="00D20F91">
      <w:pPr>
        <w:spacing w:line="360" w:lineRule="auto"/>
      </w:pPr>
    </w:p>
    <w:p w14:paraId="2E15206D" w14:textId="77777777" w:rsidR="000B7DEC" w:rsidRDefault="000B7DEC" w:rsidP="00D20F91">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D20F91">
      <w:pPr>
        <w:spacing w:line="360" w:lineRule="auto"/>
      </w:pPr>
    </w:p>
    <w:p w14:paraId="7B89BBCD" w14:textId="77777777" w:rsidR="000B7DEC" w:rsidRDefault="000B7DEC" w:rsidP="00D20F91">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D20F91">
      <w:pPr>
        <w:spacing w:line="360" w:lineRule="auto"/>
      </w:pPr>
    </w:p>
    <w:p w14:paraId="6DF6AF3E" w14:textId="77777777" w:rsidR="000B7DEC" w:rsidRDefault="000B7DEC" w:rsidP="00D20F91">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D20F91">
      <w:pPr>
        <w:spacing w:line="360" w:lineRule="auto"/>
      </w:pPr>
    </w:p>
    <w:p w14:paraId="12D64823" w14:textId="42698F0E" w:rsidR="002F18C9" w:rsidRDefault="007219C8" w:rsidP="00D20F91">
      <w:pPr>
        <w:pStyle w:val="Heading4"/>
        <w:spacing w:line="360" w:lineRule="auto"/>
      </w:pPr>
      <w:r>
        <w:t xml:space="preserve">Step 4 - </w:t>
      </w:r>
      <w:r w:rsidR="002F18C9">
        <w:t>Scale Numeric Features</w:t>
      </w:r>
    </w:p>
    <w:p w14:paraId="000A0821" w14:textId="77777777" w:rsidR="00D77253" w:rsidRPr="00D77253" w:rsidRDefault="00D77253" w:rsidP="00D20F91">
      <w:pPr>
        <w:spacing w:line="360" w:lineRule="auto"/>
      </w:pPr>
    </w:p>
    <w:p w14:paraId="419A25A8" w14:textId="77777777" w:rsidR="002F18C9" w:rsidRDefault="002F18C9" w:rsidP="00D20F91">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D20F91">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D20F91">
      <w:pPr>
        <w:spacing w:line="360" w:lineRule="auto"/>
      </w:pPr>
    </w:p>
    <w:p w14:paraId="04CD939F" w14:textId="1522B9E6" w:rsidR="002F18C9" w:rsidRDefault="00444983" w:rsidP="00D20F91">
      <w:pPr>
        <w:pStyle w:val="Heading4"/>
        <w:spacing w:line="360" w:lineRule="auto"/>
      </w:pPr>
      <w:r>
        <w:t xml:space="preserve">Step 5 - </w:t>
      </w:r>
      <w:r w:rsidR="002F18C9">
        <w:t>Correlation Heatmap</w:t>
      </w:r>
    </w:p>
    <w:p w14:paraId="769D0219" w14:textId="77777777" w:rsidR="00D77253" w:rsidRPr="00D77253" w:rsidRDefault="00D77253" w:rsidP="00D20F91">
      <w:pPr>
        <w:spacing w:line="360" w:lineRule="auto"/>
      </w:pPr>
    </w:p>
    <w:p w14:paraId="5DA4F594" w14:textId="77777777" w:rsidR="002F18C9" w:rsidRDefault="002F18C9" w:rsidP="00D20F91">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D20F91">
      <w:pPr>
        <w:spacing w:line="360" w:lineRule="auto"/>
      </w:pPr>
    </w:p>
    <w:p w14:paraId="673DC5A0" w14:textId="3BDE60AB" w:rsidR="00042A17" w:rsidRDefault="00042A17" w:rsidP="00D20F91">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31"/>
                    <a:stretch>
                      <a:fillRect/>
                    </a:stretch>
                  </pic:blipFill>
                  <pic:spPr>
                    <a:xfrm>
                      <a:off x="0" y="0"/>
                      <a:ext cx="3312492" cy="2652269"/>
                    </a:xfrm>
                    <a:prstGeom prst="rect">
                      <a:avLst/>
                    </a:prstGeom>
                  </pic:spPr>
                </pic:pic>
              </a:graphicData>
            </a:graphic>
          </wp:inline>
        </w:drawing>
      </w:r>
    </w:p>
    <w:p w14:paraId="48BCB05E" w14:textId="77777777" w:rsidR="002F18C9" w:rsidRDefault="002F18C9" w:rsidP="00D20F91">
      <w:pPr>
        <w:spacing w:line="360" w:lineRule="auto"/>
      </w:pPr>
    </w:p>
    <w:p w14:paraId="1C6E1F29" w14:textId="7AEF1C19" w:rsidR="002F18C9" w:rsidRDefault="002F18C9" w:rsidP="00D20F91">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D20F91">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D20F91">
      <w:pPr>
        <w:spacing w:line="360" w:lineRule="auto"/>
      </w:pPr>
    </w:p>
    <w:p w14:paraId="00033EAB" w14:textId="4FA19633" w:rsidR="002F18C9" w:rsidRDefault="002F18C9" w:rsidP="00D20F91">
      <w:pPr>
        <w:pStyle w:val="ListParagraph"/>
        <w:numPr>
          <w:ilvl w:val="0"/>
          <w:numId w:val="4"/>
        </w:numPr>
        <w:spacing w:before="120" w:after="120" w:line="360" w:lineRule="auto"/>
      </w:pPr>
      <w:r w:rsidRPr="007D48FD">
        <w:rPr>
          <w:b/>
          <w:bCs/>
        </w:rPr>
        <w:t>loan_status</w:t>
      </w:r>
    </w:p>
    <w:p w14:paraId="1787CBAA" w14:textId="77777777" w:rsidR="002F18C9" w:rsidRDefault="002F18C9" w:rsidP="00D20F91">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D20F91">
      <w:pPr>
        <w:spacing w:line="360" w:lineRule="auto"/>
      </w:pPr>
    </w:p>
    <w:p w14:paraId="4F9CEC4F" w14:textId="70FA2D40" w:rsidR="002F18C9" w:rsidRDefault="002F18C9" w:rsidP="00D20F91">
      <w:pPr>
        <w:pStyle w:val="ListParagraph"/>
        <w:numPr>
          <w:ilvl w:val="0"/>
          <w:numId w:val="4"/>
        </w:numPr>
        <w:spacing w:before="120" w:after="120" w:line="360" w:lineRule="auto"/>
      </w:pPr>
      <w:r w:rsidRPr="007D48FD">
        <w:rPr>
          <w:b/>
          <w:bCs/>
        </w:rPr>
        <w:t>cibil_score</w:t>
      </w:r>
    </w:p>
    <w:p w14:paraId="5222792E" w14:textId="77777777" w:rsidR="002F18C9" w:rsidRDefault="002F18C9" w:rsidP="00D20F91">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D20F91">
      <w:pPr>
        <w:spacing w:before="120" w:after="120" w:line="360" w:lineRule="auto"/>
        <w:ind w:left="720"/>
        <w:rPr>
          <w:b/>
          <w:bCs/>
        </w:rPr>
      </w:pPr>
    </w:p>
    <w:p w14:paraId="0F8FCE01" w14:textId="67F52EA4" w:rsidR="002F18C9" w:rsidRDefault="002F18C9" w:rsidP="00D20F91">
      <w:pPr>
        <w:pStyle w:val="ListParagraph"/>
        <w:numPr>
          <w:ilvl w:val="0"/>
          <w:numId w:val="4"/>
        </w:numPr>
        <w:spacing w:before="120" w:after="120" w:line="360" w:lineRule="auto"/>
      </w:pPr>
      <w:r w:rsidRPr="007D48FD">
        <w:rPr>
          <w:b/>
          <w:bCs/>
        </w:rPr>
        <w:t>Asset columns</w:t>
      </w:r>
    </w:p>
    <w:p w14:paraId="1ADEAC3F" w14:textId="2E0642E9" w:rsidR="002F18C9" w:rsidRDefault="002F18C9" w:rsidP="00D20F91">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D20F91">
      <w:pPr>
        <w:spacing w:line="360" w:lineRule="auto"/>
      </w:pPr>
    </w:p>
    <w:p w14:paraId="6B82A2FC" w14:textId="2CAAD45A" w:rsidR="002F18C9" w:rsidRDefault="002F18C9" w:rsidP="00D20F91">
      <w:pPr>
        <w:pStyle w:val="ListParagraph"/>
        <w:numPr>
          <w:ilvl w:val="0"/>
          <w:numId w:val="4"/>
        </w:numPr>
        <w:spacing w:before="120" w:after="120" w:line="360" w:lineRule="auto"/>
      </w:pPr>
      <w:r w:rsidRPr="007D48FD">
        <w:rPr>
          <w:b/>
          <w:bCs/>
        </w:rPr>
        <w:lastRenderedPageBreak/>
        <w:t>Binary ownership features</w:t>
      </w:r>
    </w:p>
    <w:p w14:paraId="0DB37CEF" w14:textId="77777777" w:rsidR="002F18C9" w:rsidRDefault="002F18C9" w:rsidP="00D20F91">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D20F91">
      <w:pPr>
        <w:spacing w:line="360" w:lineRule="auto"/>
      </w:pPr>
    </w:p>
    <w:p w14:paraId="39CC9924" w14:textId="43E86ED0" w:rsidR="002F18C9" w:rsidRDefault="002F18C9" w:rsidP="00D20F91">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D20F91">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D20F91">
      <w:pPr>
        <w:spacing w:line="360" w:lineRule="auto"/>
      </w:pPr>
    </w:p>
    <w:p w14:paraId="3CE2816E" w14:textId="2FF1A87C" w:rsidR="002F18C9" w:rsidRDefault="002F18C9" w:rsidP="00D20F91">
      <w:pPr>
        <w:pStyle w:val="Heading5"/>
        <w:spacing w:line="360" w:lineRule="auto"/>
      </w:pPr>
      <w:r>
        <w:t>Summary of Heatmap</w:t>
      </w:r>
    </w:p>
    <w:p w14:paraId="7741CBF0" w14:textId="77777777" w:rsidR="00D77253" w:rsidRPr="00D77253" w:rsidRDefault="00D77253" w:rsidP="00D20F91">
      <w:pPr>
        <w:spacing w:line="360" w:lineRule="auto"/>
      </w:pPr>
    </w:p>
    <w:p w14:paraId="588C2D1B" w14:textId="77777777" w:rsidR="002F18C9" w:rsidRDefault="002F18C9" w:rsidP="00D20F91">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D20F91">
      <w:pPr>
        <w:spacing w:before="120" w:after="120" w:line="360" w:lineRule="auto"/>
      </w:pPr>
    </w:p>
    <w:p w14:paraId="3C3784CC" w14:textId="32E6B226" w:rsidR="005911DE" w:rsidRDefault="00B41B6B" w:rsidP="00D20F91">
      <w:pPr>
        <w:pStyle w:val="Heading4"/>
        <w:spacing w:line="360" w:lineRule="auto"/>
      </w:pPr>
      <w:r>
        <w:t xml:space="preserve">Step 6 - </w:t>
      </w:r>
      <w:r w:rsidR="002C2F46">
        <w:t>Relationship Between Features and Target (Boxplots)</w:t>
      </w:r>
    </w:p>
    <w:p w14:paraId="5ED873EE" w14:textId="77777777" w:rsidR="005911DE" w:rsidRPr="005911DE" w:rsidRDefault="005911DE" w:rsidP="00D20F91">
      <w:pPr>
        <w:spacing w:line="360" w:lineRule="auto"/>
      </w:pPr>
    </w:p>
    <w:p w14:paraId="52F5D1C6" w14:textId="7AABFFAE" w:rsidR="00C91B37" w:rsidRDefault="00C91B37" w:rsidP="00D20F91">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32"/>
                    <a:stretch>
                      <a:fillRect/>
                    </a:stretch>
                  </pic:blipFill>
                  <pic:spPr>
                    <a:xfrm>
                      <a:off x="0" y="0"/>
                      <a:ext cx="3157205" cy="4249250"/>
                    </a:xfrm>
                    <a:prstGeom prst="rect">
                      <a:avLst/>
                    </a:prstGeom>
                  </pic:spPr>
                </pic:pic>
              </a:graphicData>
            </a:graphic>
          </wp:inline>
        </w:drawing>
      </w:r>
    </w:p>
    <w:p w14:paraId="53C7C2BC" w14:textId="77777777" w:rsidR="00E246FC" w:rsidRDefault="00E246FC" w:rsidP="00D20F91">
      <w:pPr>
        <w:spacing w:line="360" w:lineRule="auto"/>
        <w:jc w:val="center"/>
      </w:pPr>
    </w:p>
    <w:p w14:paraId="09CE2F38" w14:textId="77777777" w:rsidR="00E0799B" w:rsidRDefault="00E0799B" w:rsidP="00D20F91">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D20F91">
      <w:pPr>
        <w:pStyle w:val="ListParagraph"/>
        <w:numPr>
          <w:ilvl w:val="0"/>
          <w:numId w:val="7"/>
        </w:numPr>
        <w:spacing w:before="120" w:after="120" w:line="360" w:lineRule="auto"/>
      </w:pPr>
      <w:r w:rsidRPr="000A5969">
        <w:rPr>
          <w:b/>
          <w:bCs/>
        </w:rPr>
        <w:t>no_of_dependents</w:t>
      </w:r>
    </w:p>
    <w:p w14:paraId="11485B48" w14:textId="19780533" w:rsidR="00E0799B" w:rsidRDefault="00E0799B" w:rsidP="00D20F91">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D20F91">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D20F91">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D20F91">
      <w:pPr>
        <w:spacing w:before="120" w:after="120" w:line="360" w:lineRule="auto"/>
        <w:rPr>
          <w:b/>
          <w:bCs/>
        </w:rPr>
      </w:pPr>
    </w:p>
    <w:p w14:paraId="13D448BF" w14:textId="2C278E12" w:rsidR="00E0799B" w:rsidRDefault="00E0799B" w:rsidP="00D20F91">
      <w:pPr>
        <w:pStyle w:val="ListParagraph"/>
        <w:numPr>
          <w:ilvl w:val="0"/>
          <w:numId w:val="7"/>
        </w:numPr>
        <w:spacing w:before="120" w:after="120" w:line="360" w:lineRule="auto"/>
      </w:pPr>
      <w:r w:rsidRPr="000A5969">
        <w:rPr>
          <w:b/>
          <w:bCs/>
        </w:rPr>
        <w:t>income_annum</w:t>
      </w:r>
    </w:p>
    <w:p w14:paraId="51F78859" w14:textId="77777777" w:rsidR="00E0799B" w:rsidRDefault="00E0799B" w:rsidP="00D20F91">
      <w:pPr>
        <w:spacing w:line="360" w:lineRule="auto"/>
      </w:pPr>
      <w:r>
        <w:t>Approved applicants held slightly higher incomes. Not dramatic, but present.</w:t>
      </w:r>
    </w:p>
    <w:p w14:paraId="3C370C72" w14:textId="77777777" w:rsidR="000A5969" w:rsidRDefault="000A5969" w:rsidP="00D20F91">
      <w:pPr>
        <w:spacing w:before="120" w:after="120" w:line="360" w:lineRule="auto"/>
        <w:rPr>
          <w:b/>
          <w:bCs/>
        </w:rPr>
      </w:pPr>
    </w:p>
    <w:p w14:paraId="2036AAAE" w14:textId="30F6E1F4" w:rsidR="00E0799B" w:rsidRDefault="00E0799B" w:rsidP="00D20F91">
      <w:pPr>
        <w:pStyle w:val="ListParagraph"/>
        <w:numPr>
          <w:ilvl w:val="0"/>
          <w:numId w:val="7"/>
        </w:numPr>
        <w:spacing w:before="120" w:after="120" w:line="360" w:lineRule="auto"/>
      </w:pPr>
      <w:r w:rsidRPr="000A5969">
        <w:rPr>
          <w:b/>
          <w:bCs/>
        </w:rPr>
        <w:t>loan_amount</w:t>
      </w:r>
    </w:p>
    <w:p w14:paraId="6C3EA1B6" w14:textId="77777777" w:rsidR="00E0799B" w:rsidRDefault="00E0799B" w:rsidP="00D20F91">
      <w:pPr>
        <w:spacing w:line="360" w:lineRule="auto"/>
      </w:pPr>
      <w:r>
        <w:t>Smaller loan requests appeared more often among approved cases. Higher requests carried more risk and were rejected more frequently.</w:t>
      </w:r>
    </w:p>
    <w:p w14:paraId="23FFD20F" w14:textId="77777777" w:rsidR="000A5969" w:rsidRDefault="000A5969" w:rsidP="00D20F91">
      <w:pPr>
        <w:spacing w:before="120" w:after="120" w:line="360" w:lineRule="auto"/>
        <w:rPr>
          <w:b/>
          <w:bCs/>
        </w:rPr>
      </w:pPr>
    </w:p>
    <w:p w14:paraId="39CEAE6A" w14:textId="76F25390" w:rsidR="00E0799B" w:rsidRDefault="00E0799B" w:rsidP="00D20F91">
      <w:pPr>
        <w:pStyle w:val="ListParagraph"/>
        <w:numPr>
          <w:ilvl w:val="0"/>
          <w:numId w:val="7"/>
        </w:numPr>
        <w:spacing w:before="120" w:after="120" w:line="360" w:lineRule="auto"/>
      </w:pPr>
      <w:r w:rsidRPr="000A5969">
        <w:rPr>
          <w:b/>
          <w:bCs/>
        </w:rPr>
        <w:t>loan_term</w:t>
      </w:r>
    </w:p>
    <w:p w14:paraId="4905F68B" w14:textId="77777777" w:rsidR="00E0799B" w:rsidRDefault="00E0799B" w:rsidP="00D20F91">
      <w:pPr>
        <w:spacing w:line="360" w:lineRule="auto"/>
      </w:pPr>
      <w:r>
        <w:t>Longer loan terms leaned towards approvals. Possibly because spreading repayment lowers the burden.</w:t>
      </w:r>
    </w:p>
    <w:p w14:paraId="02F105B0" w14:textId="77777777" w:rsidR="000A5969" w:rsidRDefault="000A5969" w:rsidP="00D20F91">
      <w:pPr>
        <w:spacing w:before="120" w:after="120" w:line="360" w:lineRule="auto"/>
        <w:rPr>
          <w:b/>
          <w:bCs/>
        </w:rPr>
      </w:pPr>
    </w:p>
    <w:p w14:paraId="04D00AC4" w14:textId="32FC9660" w:rsidR="00E0799B" w:rsidRDefault="00E0799B" w:rsidP="00D20F91">
      <w:pPr>
        <w:pStyle w:val="ListParagraph"/>
        <w:numPr>
          <w:ilvl w:val="0"/>
          <w:numId w:val="7"/>
        </w:numPr>
        <w:spacing w:before="120" w:after="120" w:line="360" w:lineRule="auto"/>
      </w:pPr>
      <w:r w:rsidRPr="000A5969">
        <w:rPr>
          <w:b/>
          <w:bCs/>
        </w:rPr>
        <w:t>cibil_score</w:t>
      </w:r>
    </w:p>
    <w:p w14:paraId="3C39B3A1" w14:textId="77777777" w:rsidR="00E0799B" w:rsidRDefault="00E0799B" w:rsidP="00D20F91">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D20F91">
      <w:pPr>
        <w:spacing w:before="120" w:after="120" w:line="360" w:lineRule="auto"/>
        <w:rPr>
          <w:b/>
          <w:bCs/>
        </w:rPr>
      </w:pPr>
    </w:p>
    <w:p w14:paraId="0CAD0AB2" w14:textId="0931D949" w:rsidR="00E0799B" w:rsidRDefault="00E0799B" w:rsidP="00D20F91">
      <w:pPr>
        <w:pStyle w:val="ListParagraph"/>
        <w:numPr>
          <w:ilvl w:val="0"/>
          <w:numId w:val="7"/>
        </w:numPr>
        <w:spacing w:before="120" w:after="120" w:line="360" w:lineRule="auto"/>
      </w:pPr>
      <w:r w:rsidRPr="000A5969">
        <w:rPr>
          <w:b/>
          <w:bCs/>
        </w:rPr>
        <w:t>Asset values</w:t>
      </w:r>
    </w:p>
    <w:p w14:paraId="65801505" w14:textId="77777777" w:rsidR="00E0799B" w:rsidRDefault="00E0799B" w:rsidP="00D20F91">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D20F91">
      <w:pPr>
        <w:spacing w:before="120" w:after="120" w:line="360" w:lineRule="auto"/>
        <w:rPr>
          <w:b/>
          <w:bCs/>
        </w:rPr>
      </w:pPr>
    </w:p>
    <w:p w14:paraId="7DB35028" w14:textId="52B1CD00" w:rsidR="00E0799B" w:rsidRDefault="00E0799B" w:rsidP="00D20F91">
      <w:pPr>
        <w:pStyle w:val="ListParagraph"/>
        <w:numPr>
          <w:ilvl w:val="0"/>
          <w:numId w:val="7"/>
        </w:numPr>
        <w:spacing w:before="120" w:after="120" w:line="360" w:lineRule="auto"/>
      </w:pPr>
      <w:r w:rsidRPr="000A5969">
        <w:rPr>
          <w:b/>
          <w:bCs/>
        </w:rPr>
        <w:lastRenderedPageBreak/>
        <w:t>has_*_asset variables</w:t>
      </w:r>
    </w:p>
    <w:p w14:paraId="63170B96" w14:textId="77777777" w:rsidR="00E0799B" w:rsidRDefault="00E0799B" w:rsidP="00D20F91">
      <w:pPr>
        <w:spacing w:line="360" w:lineRule="auto"/>
      </w:pPr>
      <w:r>
        <w:t>Almost all values were 1, showing little variation. These features added limited new information beyond asset values.</w:t>
      </w:r>
    </w:p>
    <w:p w14:paraId="52D26E3E" w14:textId="77777777" w:rsidR="000A5969" w:rsidRDefault="000A5969" w:rsidP="00D20F91">
      <w:pPr>
        <w:spacing w:line="360" w:lineRule="auto"/>
      </w:pPr>
    </w:p>
    <w:p w14:paraId="6908F20D" w14:textId="35D7CED5" w:rsidR="00D77253" w:rsidRPr="00D77253" w:rsidRDefault="00E0799B" w:rsidP="00D20F91">
      <w:pPr>
        <w:pStyle w:val="Heading5"/>
        <w:spacing w:line="360" w:lineRule="auto"/>
      </w:pPr>
      <w:r>
        <w:t>Summary of Box Plots</w:t>
      </w:r>
    </w:p>
    <w:p w14:paraId="3B896AF2" w14:textId="77777777" w:rsidR="00E0799B" w:rsidRDefault="00E0799B" w:rsidP="00D20F91">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D20F91">
      <w:pPr>
        <w:spacing w:line="360" w:lineRule="auto"/>
      </w:pPr>
    </w:p>
    <w:p w14:paraId="46DF7F7A" w14:textId="332682DE" w:rsidR="002C2F46" w:rsidRPr="002C2F46" w:rsidRDefault="00C60FE5" w:rsidP="00D20F91">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D20F91">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D20F91">
      <w:pPr>
        <w:spacing w:before="120" w:after="120" w:line="360" w:lineRule="auto"/>
      </w:pPr>
    </w:p>
    <w:p w14:paraId="118A6F31" w14:textId="67774F0B" w:rsidR="006C3C72" w:rsidRDefault="001B1BB7" w:rsidP="00D20F91">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D20F91">
            <w:pPr>
              <w:spacing w:line="360" w:lineRule="auto"/>
            </w:pPr>
            <w:r w:rsidRPr="006C3C72">
              <w:t>Feature</w:t>
            </w:r>
          </w:p>
        </w:tc>
        <w:tc>
          <w:tcPr>
            <w:tcW w:w="851" w:type="dxa"/>
          </w:tcPr>
          <w:p w14:paraId="298FB89F" w14:textId="72FBE9CE" w:rsidR="006C3C72" w:rsidRPr="006C3C72" w:rsidRDefault="006C3C72" w:rsidP="00D20F91">
            <w:pPr>
              <w:spacing w:line="360" w:lineRule="auto"/>
            </w:pPr>
            <w:r w:rsidRPr="006C3C72">
              <w:t>Count</w:t>
            </w:r>
          </w:p>
        </w:tc>
        <w:tc>
          <w:tcPr>
            <w:tcW w:w="779" w:type="dxa"/>
          </w:tcPr>
          <w:p w14:paraId="09AA786B" w14:textId="7441EB3A" w:rsidR="006C3C72" w:rsidRPr="006C3C72" w:rsidRDefault="006C3C72" w:rsidP="00D20F91">
            <w:pPr>
              <w:spacing w:line="360" w:lineRule="auto"/>
            </w:pPr>
            <w:r w:rsidRPr="006C3C72">
              <w:t>Mean</w:t>
            </w:r>
          </w:p>
        </w:tc>
        <w:tc>
          <w:tcPr>
            <w:tcW w:w="619" w:type="dxa"/>
          </w:tcPr>
          <w:p w14:paraId="6BDA4D60" w14:textId="7802CAA1" w:rsidR="006C3C72" w:rsidRPr="006C3C72" w:rsidRDefault="006C3C72" w:rsidP="00D20F91">
            <w:pPr>
              <w:spacing w:line="360" w:lineRule="auto"/>
            </w:pPr>
            <w:r w:rsidRPr="006C3C72">
              <w:t>Std</w:t>
            </w:r>
          </w:p>
        </w:tc>
        <w:tc>
          <w:tcPr>
            <w:tcW w:w="734" w:type="dxa"/>
          </w:tcPr>
          <w:p w14:paraId="30D75808" w14:textId="06185371" w:rsidR="006C3C72" w:rsidRPr="006C3C72" w:rsidRDefault="006C3C72" w:rsidP="00D20F91">
            <w:pPr>
              <w:spacing w:line="360" w:lineRule="auto"/>
            </w:pPr>
            <w:r w:rsidRPr="006C3C72">
              <w:t>Min</w:t>
            </w:r>
          </w:p>
        </w:tc>
        <w:tc>
          <w:tcPr>
            <w:tcW w:w="734" w:type="dxa"/>
          </w:tcPr>
          <w:p w14:paraId="505903FF" w14:textId="421C9CF1" w:rsidR="006C3C72" w:rsidRPr="006C3C72" w:rsidRDefault="006C3C72" w:rsidP="00D20F91">
            <w:pPr>
              <w:spacing w:line="360" w:lineRule="auto"/>
            </w:pPr>
            <w:r w:rsidRPr="006C3C72">
              <w:t>25%</w:t>
            </w:r>
          </w:p>
        </w:tc>
        <w:tc>
          <w:tcPr>
            <w:tcW w:w="734" w:type="dxa"/>
          </w:tcPr>
          <w:p w14:paraId="01FB265B" w14:textId="7EB85002" w:rsidR="006C3C72" w:rsidRPr="006C3C72" w:rsidRDefault="006C3C72" w:rsidP="00D20F91">
            <w:pPr>
              <w:spacing w:line="360" w:lineRule="auto"/>
            </w:pPr>
            <w:r w:rsidRPr="006C3C72">
              <w:t>50%</w:t>
            </w:r>
          </w:p>
        </w:tc>
        <w:tc>
          <w:tcPr>
            <w:tcW w:w="734" w:type="dxa"/>
          </w:tcPr>
          <w:p w14:paraId="1AFB26EF" w14:textId="70269FB5" w:rsidR="006C3C72" w:rsidRDefault="006C3C72" w:rsidP="00D20F91">
            <w:pPr>
              <w:spacing w:line="360" w:lineRule="auto"/>
            </w:pPr>
            <w:r w:rsidRPr="006C3C72">
              <w:t>75</w:t>
            </w:r>
            <w:r>
              <w:rPr>
                <w:b/>
                <w:bCs/>
              </w:rPr>
              <w:t>%</w:t>
            </w:r>
          </w:p>
        </w:tc>
        <w:tc>
          <w:tcPr>
            <w:tcW w:w="734" w:type="dxa"/>
          </w:tcPr>
          <w:p w14:paraId="3011694E" w14:textId="5B2F2CC5" w:rsidR="006C3C72" w:rsidRPr="006C3C72" w:rsidRDefault="006C3C72" w:rsidP="00D20F91">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D20F91">
            <w:pPr>
              <w:spacing w:line="360" w:lineRule="auto"/>
            </w:pPr>
            <w:r w:rsidRPr="006C3C72">
              <w:t>income_annum_log</w:t>
            </w:r>
          </w:p>
        </w:tc>
        <w:tc>
          <w:tcPr>
            <w:tcW w:w="851" w:type="dxa"/>
            <w:vAlign w:val="center"/>
          </w:tcPr>
          <w:p w14:paraId="733C29C9" w14:textId="5C7976F7" w:rsidR="006C3C72" w:rsidRPr="006C3C72" w:rsidRDefault="006C3C72" w:rsidP="00D20F91">
            <w:pPr>
              <w:spacing w:line="360" w:lineRule="auto"/>
            </w:pPr>
            <w:r w:rsidRPr="006C3C72">
              <w:t>4269.0</w:t>
            </w:r>
          </w:p>
        </w:tc>
        <w:tc>
          <w:tcPr>
            <w:tcW w:w="779" w:type="dxa"/>
            <w:vAlign w:val="center"/>
          </w:tcPr>
          <w:p w14:paraId="661BEF17" w14:textId="3AD5C323" w:rsidR="006C3C72" w:rsidRPr="006C3C72" w:rsidRDefault="006C3C72" w:rsidP="00D20F91">
            <w:pPr>
              <w:spacing w:line="360" w:lineRule="auto"/>
            </w:pPr>
            <w:r w:rsidRPr="006C3C72">
              <w:t>15.18</w:t>
            </w:r>
          </w:p>
        </w:tc>
        <w:tc>
          <w:tcPr>
            <w:tcW w:w="619" w:type="dxa"/>
            <w:vAlign w:val="center"/>
          </w:tcPr>
          <w:p w14:paraId="58B034EC" w14:textId="35ABF4A6" w:rsidR="006C3C72" w:rsidRPr="006C3C72" w:rsidRDefault="006C3C72" w:rsidP="00D20F91">
            <w:pPr>
              <w:spacing w:line="360" w:lineRule="auto"/>
            </w:pPr>
            <w:r w:rsidRPr="006C3C72">
              <w:t>0.85</w:t>
            </w:r>
          </w:p>
        </w:tc>
        <w:tc>
          <w:tcPr>
            <w:tcW w:w="734" w:type="dxa"/>
            <w:vAlign w:val="center"/>
          </w:tcPr>
          <w:p w14:paraId="7AEB2D54" w14:textId="20D56377" w:rsidR="006C3C72" w:rsidRPr="006C3C72" w:rsidRDefault="006C3C72" w:rsidP="00D20F91">
            <w:pPr>
              <w:spacing w:line="360" w:lineRule="auto"/>
            </w:pPr>
            <w:r w:rsidRPr="006C3C72">
              <w:t>12.21</w:t>
            </w:r>
          </w:p>
        </w:tc>
        <w:tc>
          <w:tcPr>
            <w:tcW w:w="734" w:type="dxa"/>
            <w:vAlign w:val="center"/>
          </w:tcPr>
          <w:p w14:paraId="2B36E96D" w14:textId="355599EF" w:rsidR="006C3C72" w:rsidRPr="006C3C72" w:rsidRDefault="006C3C72" w:rsidP="00D20F91">
            <w:pPr>
              <w:spacing w:line="360" w:lineRule="auto"/>
            </w:pPr>
            <w:r w:rsidRPr="006C3C72">
              <w:t>14.81</w:t>
            </w:r>
          </w:p>
        </w:tc>
        <w:tc>
          <w:tcPr>
            <w:tcW w:w="734" w:type="dxa"/>
            <w:vAlign w:val="center"/>
          </w:tcPr>
          <w:p w14:paraId="74A5C273" w14:textId="2FFF272A" w:rsidR="006C3C72" w:rsidRPr="006C3C72" w:rsidRDefault="006C3C72" w:rsidP="00D20F91">
            <w:pPr>
              <w:spacing w:line="360" w:lineRule="auto"/>
            </w:pPr>
            <w:r w:rsidRPr="006C3C72">
              <w:t>15.44</w:t>
            </w:r>
          </w:p>
        </w:tc>
        <w:tc>
          <w:tcPr>
            <w:tcW w:w="734" w:type="dxa"/>
            <w:vAlign w:val="center"/>
          </w:tcPr>
          <w:p w14:paraId="1621BD67" w14:textId="6A8E38B8" w:rsidR="006C3C72" w:rsidRPr="006C3C72" w:rsidRDefault="006C3C72" w:rsidP="00D20F91">
            <w:pPr>
              <w:spacing w:line="360" w:lineRule="auto"/>
            </w:pPr>
            <w:r w:rsidRPr="006C3C72">
              <w:t>15.83</w:t>
            </w:r>
          </w:p>
        </w:tc>
        <w:tc>
          <w:tcPr>
            <w:tcW w:w="734" w:type="dxa"/>
            <w:vAlign w:val="center"/>
          </w:tcPr>
          <w:p w14:paraId="276BC30E" w14:textId="6D22C91A" w:rsidR="006C3C72" w:rsidRPr="006C3C72" w:rsidRDefault="006C3C72" w:rsidP="00D20F91">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D20F91">
            <w:pPr>
              <w:spacing w:line="360" w:lineRule="auto"/>
            </w:pPr>
            <w:r w:rsidRPr="006C3C72">
              <w:t>loan_amount_log</w:t>
            </w:r>
          </w:p>
        </w:tc>
        <w:tc>
          <w:tcPr>
            <w:tcW w:w="851" w:type="dxa"/>
            <w:vAlign w:val="center"/>
          </w:tcPr>
          <w:p w14:paraId="17252739" w14:textId="52334EB6" w:rsidR="006C3C72" w:rsidRPr="006C3C72" w:rsidRDefault="006C3C72" w:rsidP="00D20F91">
            <w:pPr>
              <w:spacing w:line="360" w:lineRule="auto"/>
            </w:pPr>
            <w:r w:rsidRPr="006C3C72">
              <w:t>4269.0</w:t>
            </w:r>
          </w:p>
        </w:tc>
        <w:tc>
          <w:tcPr>
            <w:tcW w:w="779" w:type="dxa"/>
            <w:vAlign w:val="center"/>
          </w:tcPr>
          <w:p w14:paraId="075E81FD" w14:textId="24837302" w:rsidR="006C3C72" w:rsidRPr="006C3C72" w:rsidRDefault="006C3C72" w:rsidP="00D20F91">
            <w:pPr>
              <w:spacing w:line="360" w:lineRule="auto"/>
            </w:pPr>
            <w:r w:rsidRPr="006C3C72">
              <w:t>16.26</w:t>
            </w:r>
          </w:p>
        </w:tc>
        <w:tc>
          <w:tcPr>
            <w:tcW w:w="619" w:type="dxa"/>
            <w:vAlign w:val="center"/>
          </w:tcPr>
          <w:p w14:paraId="4FAD76F0" w14:textId="61DFE9AB" w:rsidR="006C3C72" w:rsidRPr="006C3C72" w:rsidRDefault="006C3C72" w:rsidP="00D20F91">
            <w:pPr>
              <w:spacing w:line="360" w:lineRule="auto"/>
            </w:pPr>
            <w:r w:rsidRPr="006C3C72">
              <w:t>0.88</w:t>
            </w:r>
          </w:p>
        </w:tc>
        <w:tc>
          <w:tcPr>
            <w:tcW w:w="734" w:type="dxa"/>
            <w:vAlign w:val="center"/>
          </w:tcPr>
          <w:p w14:paraId="4CB8BF96" w14:textId="66142C12" w:rsidR="006C3C72" w:rsidRPr="006C3C72" w:rsidRDefault="006C3C72" w:rsidP="00D20F91">
            <w:pPr>
              <w:spacing w:line="360" w:lineRule="auto"/>
            </w:pPr>
            <w:r w:rsidRPr="006C3C72">
              <w:t>12.61</w:t>
            </w:r>
          </w:p>
        </w:tc>
        <w:tc>
          <w:tcPr>
            <w:tcW w:w="734" w:type="dxa"/>
            <w:vAlign w:val="center"/>
          </w:tcPr>
          <w:p w14:paraId="669AB4A2" w14:textId="2EEB9E69" w:rsidR="006C3C72" w:rsidRPr="006C3C72" w:rsidRDefault="006C3C72" w:rsidP="00D20F91">
            <w:pPr>
              <w:spacing w:line="360" w:lineRule="auto"/>
            </w:pPr>
            <w:r w:rsidRPr="006C3C72">
              <w:t>15.86</w:t>
            </w:r>
          </w:p>
        </w:tc>
        <w:tc>
          <w:tcPr>
            <w:tcW w:w="734" w:type="dxa"/>
            <w:vAlign w:val="center"/>
          </w:tcPr>
          <w:p w14:paraId="58108E35" w14:textId="2028DCE4" w:rsidR="006C3C72" w:rsidRPr="006C3C72" w:rsidRDefault="006C3C72" w:rsidP="00D20F91">
            <w:pPr>
              <w:spacing w:line="360" w:lineRule="auto"/>
            </w:pPr>
            <w:r w:rsidRPr="006C3C72">
              <w:t>16.49</w:t>
            </w:r>
          </w:p>
        </w:tc>
        <w:tc>
          <w:tcPr>
            <w:tcW w:w="734" w:type="dxa"/>
            <w:vAlign w:val="center"/>
          </w:tcPr>
          <w:p w14:paraId="0E2C5B8D" w14:textId="5AAED9E3" w:rsidR="006C3C72" w:rsidRPr="006C3C72" w:rsidRDefault="006C3C72" w:rsidP="00D20F91">
            <w:pPr>
              <w:spacing w:line="360" w:lineRule="auto"/>
            </w:pPr>
            <w:r w:rsidRPr="006C3C72">
              <w:t>16.88</w:t>
            </w:r>
          </w:p>
        </w:tc>
        <w:tc>
          <w:tcPr>
            <w:tcW w:w="734" w:type="dxa"/>
            <w:vAlign w:val="center"/>
          </w:tcPr>
          <w:p w14:paraId="56C0F0F6" w14:textId="00E9C91D" w:rsidR="006C3C72" w:rsidRPr="006C3C72" w:rsidRDefault="006C3C72" w:rsidP="00D20F91">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D20F91">
            <w:pPr>
              <w:spacing w:line="360" w:lineRule="auto"/>
            </w:pPr>
            <w:r w:rsidRPr="006C3C72">
              <w:t>residential_assets_value_log</w:t>
            </w:r>
          </w:p>
        </w:tc>
        <w:tc>
          <w:tcPr>
            <w:tcW w:w="851" w:type="dxa"/>
            <w:vAlign w:val="center"/>
          </w:tcPr>
          <w:p w14:paraId="1221F9FD" w14:textId="0AEF31B4" w:rsidR="006C3C72" w:rsidRPr="006C3C72" w:rsidRDefault="006C3C72" w:rsidP="00D20F91">
            <w:pPr>
              <w:spacing w:line="360" w:lineRule="auto"/>
            </w:pPr>
            <w:r w:rsidRPr="006C3C72">
              <w:t>4269.0</w:t>
            </w:r>
          </w:p>
        </w:tc>
        <w:tc>
          <w:tcPr>
            <w:tcW w:w="779" w:type="dxa"/>
            <w:vAlign w:val="center"/>
          </w:tcPr>
          <w:p w14:paraId="3C802139" w14:textId="1BE2466E" w:rsidR="006C3C72" w:rsidRPr="006C3C72" w:rsidRDefault="006C3C72" w:rsidP="00D20F91">
            <w:pPr>
              <w:spacing w:line="360" w:lineRule="auto"/>
            </w:pPr>
            <w:r w:rsidRPr="006C3C72">
              <w:t>15.17</w:t>
            </w:r>
          </w:p>
        </w:tc>
        <w:tc>
          <w:tcPr>
            <w:tcW w:w="619" w:type="dxa"/>
            <w:vAlign w:val="center"/>
          </w:tcPr>
          <w:p w14:paraId="1A875808" w14:textId="52B4BCFB" w:rsidR="006C3C72" w:rsidRPr="006C3C72" w:rsidRDefault="006C3C72" w:rsidP="00D20F91">
            <w:pPr>
              <w:spacing w:line="360" w:lineRule="auto"/>
            </w:pPr>
            <w:r w:rsidRPr="006C3C72">
              <w:t>1.97</w:t>
            </w:r>
          </w:p>
        </w:tc>
        <w:tc>
          <w:tcPr>
            <w:tcW w:w="734" w:type="dxa"/>
            <w:vAlign w:val="center"/>
          </w:tcPr>
          <w:p w14:paraId="5548F9F4" w14:textId="7AC2CCE9" w:rsidR="006C3C72" w:rsidRPr="006C3C72" w:rsidRDefault="006C3C72" w:rsidP="00D20F91">
            <w:pPr>
              <w:spacing w:line="360" w:lineRule="auto"/>
            </w:pPr>
            <w:r w:rsidRPr="006C3C72">
              <w:t>0.00</w:t>
            </w:r>
          </w:p>
        </w:tc>
        <w:tc>
          <w:tcPr>
            <w:tcW w:w="734" w:type="dxa"/>
            <w:vAlign w:val="center"/>
          </w:tcPr>
          <w:p w14:paraId="6BA9F7AE" w14:textId="1E3BFDC8" w:rsidR="006C3C72" w:rsidRPr="006C3C72" w:rsidRDefault="006C3C72" w:rsidP="00D20F91">
            <w:pPr>
              <w:spacing w:line="360" w:lineRule="auto"/>
            </w:pPr>
            <w:r w:rsidRPr="006C3C72">
              <w:t>14.60</w:t>
            </w:r>
          </w:p>
        </w:tc>
        <w:tc>
          <w:tcPr>
            <w:tcW w:w="734" w:type="dxa"/>
            <w:vAlign w:val="center"/>
          </w:tcPr>
          <w:p w14:paraId="728FB995" w14:textId="7E83B426" w:rsidR="006C3C72" w:rsidRPr="006C3C72" w:rsidRDefault="006C3C72" w:rsidP="00D20F91">
            <w:pPr>
              <w:spacing w:line="360" w:lineRule="auto"/>
            </w:pPr>
            <w:r w:rsidRPr="006C3C72">
              <w:t>15.56</w:t>
            </w:r>
          </w:p>
        </w:tc>
        <w:tc>
          <w:tcPr>
            <w:tcW w:w="734" w:type="dxa"/>
            <w:vAlign w:val="center"/>
          </w:tcPr>
          <w:p w14:paraId="0ECF6E36" w14:textId="1DA3157C" w:rsidR="006C3C72" w:rsidRPr="006C3C72" w:rsidRDefault="006C3C72" w:rsidP="00D20F91">
            <w:pPr>
              <w:spacing w:line="360" w:lineRule="auto"/>
            </w:pPr>
            <w:r w:rsidRPr="006C3C72">
              <w:t>16.24</w:t>
            </w:r>
          </w:p>
        </w:tc>
        <w:tc>
          <w:tcPr>
            <w:tcW w:w="734" w:type="dxa"/>
            <w:vAlign w:val="center"/>
          </w:tcPr>
          <w:p w14:paraId="46C3C271" w14:textId="147BFD4F" w:rsidR="006C3C72" w:rsidRPr="006C3C72" w:rsidRDefault="006C3C72" w:rsidP="00D20F91">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D20F91">
            <w:pPr>
              <w:spacing w:line="360" w:lineRule="auto"/>
            </w:pPr>
            <w:r w:rsidRPr="006C3C72">
              <w:t>commercial_assets_value_log</w:t>
            </w:r>
          </w:p>
        </w:tc>
        <w:tc>
          <w:tcPr>
            <w:tcW w:w="851" w:type="dxa"/>
            <w:vAlign w:val="center"/>
          </w:tcPr>
          <w:p w14:paraId="290064B8" w14:textId="38BF3C08" w:rsidR="006C3C72" w:rsidRPr="006C3C72" w:rsidRDefault="006C3C72" w:rsidP="00D20F91">
            <w:pPr>
              <w:spacing w:line="360" w:lineRule="auto"/>
            </w:pPr>
            <w:r w:rsidRPr="006C3C72">
              <w:t>4269.0</w:t>
            </w:r>
          </w:p>
        </w:tc>
        <w:tc>
          <w:tcPr>
            <w:tcW w:w="779" w:type="dxa"/>
            <w:vAlign w:val="center"/>
          </w:tcPr>
          <w:p w14:paraId="0F24BFF0" w14:textId="0475A4A4" w:rsidR="006C3C72" w:rsidRPr="006C3C72" w:rsidRDefault="006C3C72" w:rsidP="00D20F91">
            <w:pPr>
              <w:spacing w:line="360" w:lineRule="auto"/>
            </w:pPr>
            <w:r w:rsidRPr="006C3C72">
              <w:t>14.54</w:t>
            </w:r>
          </w:p>
        </w:tc>
        <w:tc>
          <w:tcPr>
            <w:tcW w:w="619" w:type="dxa"/>
            <w:vAlign w:val="center"/>
          </w:tcPr>
          <w:p w14:paraId="0FE40C8B" w14:textId="3039CB2C" w:rsidR="006C3C72" w:rsidRPr="006C3C72" w:rsidRDefault="006C3C72" w:rsidP="00D20F91">
            <w:pPr>
              <w:spacing w:line="360" w:lineRule="auto"/>
            </w:pPr>
            <w:r w:rsidRPr="006C3C72">
              <w:t>2.62</w:t>
            </w:r>
          </w:p>
        </w:tc>
        <w:tc>
          <w:tcPr>
            <w:tcW w:w="734" w:type="dxa"/>
            <w:vAlign w:val="center"/>
          </w:tcPr>
          <w:p w14:paraId="3AC1E65F" w14:textId="3434152D" w:rsidR="006C3C72" w:rsidRPr="006C3C72" w:rsidRDefault="006C3C72" w:rsidP="00D20F91">
            <w:pPr>
              <w:spacing w:line="360" w:lineRule="auto"/>
            </w:pPr>
            <w:r w:rsidRPr="006C3C72">
              <w:t>0.00</w:t>
            </w:r>
          </w:p>
        </w:tc>
        <w:tc>
          <w:tcPr>
            <w:tcW w:w="734" w:type="dxa"/>
            <w:vAlign w:val="center"/>
          </w:tcPr>
          <w:p w14:paraId="3BAF94FE" w14:textId="4D1D300C" w:rsidR="006C3C72" w:rsidRPr="006C3C72" w:rsidRDefault="006C3C72" w:rsidP="00D20F91">
            <w:pPr>
              <w:spacing w:line="360" w:lineRule="auto"/>
            </w:pPr>
            <w:r w:rsidRPr="006C3C72">
              <w:t>14.08</w:t>
            </w:r>
          </w:p>
        </w:tc>
        <w:tc>
          <w:tcPr>
            <w:tcW w:w="734" w:type="dxa"/>
            <w:vAlign w:val="center"/>
          </w:tcPr>
          <w:p w14:paraId="59F39CE1" w14:textId="73C907E2" w:rsidR="006C3C72" w:rsidRPr="006C3C72" w:rsidRDefault="006C3C72" w:rsidP="00D20F91">
            <w:pPr>
              <w:spacing w:line="360" w:lineRule="auto"/>
            </w:pPr>
            <w:r w:rsidRPr="006C3C72">
              <w:t>15.12</w:t>
            </w:r>
          </w:p>
        </w:tc>
        <w:tc>
          <w:tcPr>
            <w:tcW w:w="734" w:type="dxa"/>
            <w:vAlign w:val="center"/>
          </w:tcPr>
          <w:p w14:paraId="71D63DF3" w14:textId="02406CE8" w:rsidR="006C3C72" w:rsidRPr="006C3C72" w:rsidRDefault="006C3C72" w:rsidP="00D20F91">
            <w:pPr>
              <w:spacing w:line="360" w:lineRule="auto"/>
            </w:pPr>
            <w:r w:rsidRPr="006C3C72">
              <w:t>15.84</w:t>
            </w:r>
          </w:p>
        </w:tc>
        <w:tc>
          <w:tcPr>
            <w:tcW w:w="734" w:type="dxa"/>
            <w:vAlign w:val="center"/>
          </w:tcPr>
          <w:p w14:paraId="431387CA" w14:textId="7C9EA0DF" w:rsidR="006C3C72" w:rsidRPr="006C3C72" w:rsidRDefault="006C3C72" w:rsidP="00D20F91">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D20F91">
            <w:pPr>
              <w:spacing w:line="360" w:lineRule="auto"/>
            </w:pPr>
            <w:r w:rsidRPr="006C3C72">
              <w:t>luxury_assets_value_log</w:t>
            </w:r>
          </w:p>
        </w:tc>
        <w:tc>
          <w:tcPr>
            <w:tcW w:w="851" w:type="dxa"/>
            <w:vAlign w:val="center"/>
          </w:tcPr>
          <w:p w14:paraId="2EEDBF43" w14:textId="6D628C42" w:rsidR="006C3C72" w:rsidRPr="006C3C72" w:rsidRDefault="006C3C72" w:rsidP="00D20F91">
            <w:pPr>
              <w:spacing w:line="360" w:lineRule="auto"/>
            </w:pPr>
            <w:r w:rsidRPr="006C3C72">
              <w:t>4269.0</w:t>
            </w:r>
          </w:p>
        </w:tc>
        <w:tc>
          <w:tcPr>
            <w:tcW w:w="779" w:type="dxa"/>
            <w:vAlign w:val="center"/>
          </w:tcPr>
          <w:p w14:paraId="71CF45C1" w14:textId="7A29D558" w:rsidR="006C3C72" w:rsidRPr="006C3C72" w:rsidRDefault="006C3C72" w:rsidP="00D20F91">
            <w:pPr>
              <w:spacing w:line="360" w:lineRule="auto"/>
            </w:pPr>
            <w:r w:rsidRPr="006C3C72">
              <w:t>16.25</w:t>
            </w:r>
          </w:p>
        </w:tc>
        <w:tc>
          <w:tcPr>
            <w:tcW w:w="619" w:type="dxa"/>
            <w:vAlign w:val="center"/>
          </w:tcPr>
          <w:p w14:paraId="37B3E3D7" w14:textId="31EA8E1A" w:rsidR="006C3C72" w:rsidRPr="006C3C72" w:rsidRDefault="006C3C72" w:rsidP="00D20F91">
            <w:pPr>
              <w:spacing w:line="360" w:lineRule="auto"/>
            </w:pPr>
            <w:r w:rsidRPr="006C3C72">
              <w:t>0.88</w:t>
            </w:r>
          </w:p>
        </w:tc>
        <w:tc>
          <w:tcPr>
            <w:tcW w:w="734" w:type="dxa"/>
            <w:vAlign w:val="center"/>
          </w:tcPr>
          <w:p w14:paraId="0B388A26" w14:textId="0E5A3BF6" w:rsidR="006C3C72" w:rsidRPr="006C3C72" w:rsidRDefault="006C3C72" w:rsidP="00D20F91">
            <w:pPr>
              <w:spacing w:line="360" w:lineRule="auto"/>
            </w:pPr>
            <w:r w:rsidRPr="006C3C72">
              <w:t>12.61</w:t>
            </w:r>
          </w:p>
        </w:tc>
        <w:tc>
          <w:tcPr>
            <w:tcW w:w="734" w:type="dxa"/>
            <w:vAlign w:val="center"/>
          </w:tcPr>
          <w:p w14:paraId="13187B85" w14:textId="36BB0EE8" w:rsidR="006C3C72" w:rsidRPr="006C3C72" w:rsidRDefault="006C3C72" w:rsidP="00D20F91">
            <w:pPr>
              <w:spacing w:line="360" w:lineRule="auto"/>
            </w:pPr>
            <w:r w:rsidRPr="006C3C72">
              <w:t>15.83</w:t>
            </w:r>
          </w:p>
        </w:tc>
        <w:tc>
          <w:tcPr>
            <w:tcW w:w="734" w:type="dxa"/>
            <w:vAlign w:val="center"/>
          </w:tcPr>
          <w:p w14:paraId="2D475B22" w14:textId="41379925" w:rsidR="006C3C72" w:rsidRPr="006C3C72" w:rsidRDefault="006C3C72" w:rsidP="00D20F91">
            <w:pPr>
              <w:spacing w:line="360" w:lineRule="auto"/>
            </w:pPr>
            <w:r w:rsidRPr="006C3C72">
              <w:t>16.50</w:t>
            </w:r>
          </w:p>
        </w:tc>
        <w:tc>
          <w:tcPr>
            <w:tcW w:w="734" w:type="dxa"/>
            <w:vAlign w:val="center"/>
          </w:tcPr>
          <w:p w14:paraId="257FFB93" w14:textId="0CFB097F" w:rsidR="006C3C72" w:rsidRPr="006C3C72" w:rsidRDefault="006C3C72" w:rsidP="00D20F91">
            <w:pPr>
              <w:spacing w:line="360" w:lineRule="auto"/>
            </w:pPr>
            <w:r w:rsidRPr="006C3C72">
              <w:t>16.89</w:t>
            </w:r>
          </w:p>
        </w:tc>
        <w:tc>
          <w:tcPr>
            <w:tcW w:w="734" w:type="dxa"/>
            <w:vAlign w:val="center"/>
          </w:tcPr>
          <w:p w14:paraId="39E2F02C" w14:textId="15A7F394" w:rsidR="006C3C72" w:rsidRPr="006C3C72" w:rsidRDefault="006C3C72" w:rsidP="00D20F91">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D20F91">
            <w:pPr>
              <w:spacing w:line="360" w:lineRule="auto"/>
            </w:pPr>
            <w:r w:rsidRPr="006C3C72">
              <w:t>bank_asset_value_log</w:t>
            </w:r>
          </w:p>
        </w:tc>
        <w:tc>
          <w:tcPr>
            <w:tcW w:w="851" w:type="dxa"/>
            <w:vAlign w:val="center"/>
          </w:tcPr>
          <w:p w14:paraId="23D0E607" w14:textId="55244072" w:rsidR="006C3C72" w:rsidRPr="006C3C72" w:rsidRDefault="006C3C72" w:rsidP="00D20F91">
            <w:pPr>
              <w:spacing w:line="360" w:lineRule="auto"/>
            </w:pPr>
            <w:r w:rsidRPr="006C3C72">
              <w:t>4269.0</w:t>
            </w:r>
          </w:p>
        </w:tc>
        <w:tc>
          <w:tcPr>
            <w:tcW w:w="779" w:type="dxa"/>
            <w:vAlign w:val="center"/>
          </w:tcPr>
          <w:p w14:paraId="20157163" w14:textId="31FB717E" w:rsidR="006C3C72" w:rsidRPr="006C3C72" w:rsidRDefault="006C3C72" w:rsidP="00D20F91">
            <w:pPr>
              <w:spacing w:line="360" w:lineRule="auto"/>
            </w:pPr>
            <w:r w:rsidRPr="006C3C72">
              <w:t>15.08</w:t>
            </w:r>
          </w:p>
        </w:tc>
        <w:tc>
          <w:tcPr>
            <w:tcW w:w="619" w:type="dxa"/>
            <w:vAlign w:val="center"/>
          </w:tcPr>
          <w:p w14:paraId="71ABAA72" w14:textId="163DC4B8" w:rsidR="006C3C72" w:rsidRPr="006C3C72" w:rsidRDefault="006C3C72" w:rsidP="00D20F91">
            <w:pPr>
              <w:spacing w:line="360" w:lineRule="auto"/>
            </w:pPr>
            <w:r w:rsidRPr="006C3C72">
              <w:t>1.15</w:t>
            </w:r>
          </w:p>
        </w:tc>
        <w:tc>
          <w:tcPr>
            <w:tcW w:w="734" w:type="dxa"/>
            <w:vAlign w:val="center"/>
          </w:tcPr>
          <w:p w14:paraId="61B6BC31" w14:textId="5AB0876E" w:rsidR="006C3C72" w:rsidRPr="006C3C72" w:rsidRDefault="006C3C72" w:rsidP="00D20F91">
            <w:pPr>
              <w:spacing w:line="360" w:lineRule="auto"/>
            </w:pPr>
            <w:r w:rsidRPr="006C3C72">
              <w:t>0.00</w:t>
            </w:r>
          </w:p>
        </w:tc>
        <w:tc>
          <w:tcPr>
            <w:tcW w:w="734" w:type="dxa"/>
            <w:vAlign w:val="center"/>
          </w:tcPr>
          <w:p w14:paraId="3A5E897B" w14:textId="414876D4" w:rsidR="006C3C72" w:rsidRPr="006C3C72" w:rsidRDefault="006C3C72" w:rsidP="00D20F91">
            <w:pPr>
              <w:spacing w:line="360" w:lineRule="auto"/>
            </w:pPr>
            <w:r w:rsidRPr="006C3C72">
              <w:t>14.65</w:t>
            </w:r>
          </w:p>
        </w:tc>
        <w:tc>
          <w:tcPr>
            <w:tcW w:w="734" w:type="dxa"/>
            <w:vAlign w:val="center"/>
          </w:tcPr>
          <w:p w14:paraId="57CCF9D1" w14:textId="14038420" w:rsidR="006C3C72" w:rsidRPr="006C3C72" w:rsidRDefault="006C3C72" w:rsidP="00D20F91">
            <w:pPr>
              <w:spacing w:line="360" w:lineRule="auto"/>
            </w:pPr>
            <w:r w:rsidRPr="006C3C72">
              <w:t>15.34</w:t>
            </w:r>
          </w:p>
        </w:tc>
        <w:tc>
          <w:tcPr>
            <w:tcW w:w="734" w:type="dxa"/>
            <w:vAlign w:val="center"/>
          </w:tcPr>
          <w:p w14:paraId="6D98A15D" w14:textId="65F082AF" w:rsidR="006C3C72" w:rsidRPr="006C3C72" w:rsidRDefault="006C3C72" w:rsidP="00D20F91">
            <w:pPr>
              <w:spacing w:line="360" w:lineRule="auto"/>
            </w:pPr>
            <w:r w:rsidRPr="006C3C72">
              <w:t>15.78</w:t>
            </w:r>
          </w:p>
        </w:tc>
        <w:tc>
          <w:tcPr>
            <w:tcW w:w="734" w:type="dxa"/>
            <w:vAlign w:val="center"/>
          </w:tcPr>
          <w:p w14:paraId="13734FD8" w14:textId="56D26337" w:rsidR="006C3C72" w:rsidRPr="006C3C72" w:rsidRDefault="006C3C72" w:rsidP="00D20F91">
            <w:pPr>
              <w:spacing w:line="360" w:lineRule="auto"/>
            </w:pPr>
            <w:r w:rsidRPr="006C3C72">
              <w:t>16.48</w:t>
            </w:r>
          </w:p>
        </w:tc>
      </w:tr>
    </w:tbl>
    <w:p w14:paraId="3B38F11D" w14:textId="28C44C2E" w:rsidR="00BA688E" w:rsidRPr="00BA688E" w:rsidRDefault="00BA688E" w:rsidP="00D20F91">
      <w:pPr>
        <w:spacing w:line="360" w:lineRule="auto"/>
      </w:pPr>
    </w:p>
    <w:p w14:paraId="6A2527FC" w14:textId="77777777" w:rsidR="002C2F46" w:rsidRDefault="002C2F46" w:rsidP="00D20F91">
      <w:pPr>
        <w:spacing w:line="360" w:lineRule="auto"/>
      </w:pPr>
    </w:p>
    <w:p w14:paraId="0DB59707" w14:textId="77777777" w:rsidR="00EA44AA" w:rsidRDefault="00EA44AA" w:rsidP="00D20F91">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D20F91">
      <w:pPr>
        <w:spacing w:line="360" w:lineRule="auto"/>
      </w:pPr>
      <w:r>
        <w:t>Key observations:</w:t>
      </w:r>
    </w:p>
    <w:p w14:paraId="782452CB" w14:textId="77777777" w:rsidR="00EA44AA" w:rsidRDefault="00EA44AA" w:rsidP="00D20F91">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D20F91">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D20F91">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D20F91">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D20F91">
      <w:pPr>
        <w:pStyle w:val="Heading5"/>
        <w:spacing w:line="360" w:lineRule="auto"/>
      </w:pPr>
    </w:p>
    <w:p w14:paraId="5E4A106D" w14:textId="08BE32AF" w:rsidR="00EA44AA" w:rsidRDefault="00EA44AA" w:rsidP="00D20F91">
      <w:pPr>
        <w:pStyle w:val="Heading5"/>
        <w:spacing w:line="360" w:lineRule="auto"/>
      </w:pPr>
      <w:r>
        <w:t>Summary of Log Transformation</w:t>
      </w:r>
    </w:p>
    <w:p w14:paraId="5A651923" w14:textId="77777777" w:rsidR="00EA44AA" w:rsidRDefault="00EA44AA" w:rsidP="00D20F91">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D20F91">
      <w:pPr>
        <w:spacing w:line="360" w:lineRule="auto"/>
      </w:pPr>
    </w:p>
    <w:p w14:paraId="17C8129F" w14:textId="67205560" w:rsidR="002C2F46" w:rsidRPr="002C2F46" w:rsidRDefault="00785F6D" w:rsidP="00D20F91">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D20F91">
      <w:pPr>
        <w:spacing w:line="360" w:lineRule="auto"/>
      </w:pPr>
      <w:r>
        <w:t>A final statistical check ensured the dataset was ready.</w:t>
      </w:r>
    </w:p>
    <w:p w14:paraId="5B2A9385" w14:textId="77777777" w:rsidR="00F02CB7" w:rsidRDefault="00F02CB7" w:rsidP="00D20F91">
      <w:pPr>
        <w:spacing w:line="360" w:lineRule="auto"/>
      </w:pPr>
    </w:p>
    <w:p w14:paraId="7BA3D33D" w14:textId="7B35F1FA" w:rsidR="00F02CB7" w:rsidRDefault="00F02CB7" w:rsidP="00D20F91">
      <w:pPr>
        <w:pStyle w:val="ListParagraph"/>
        <w:numPr>
          <w:ilvl w:val="0"/>
          <w:numId w:val="5"/>
        </w:numPr>
        <w:spacing w:before="120" w:after="120" w:line="360" w:lineRule="auto"/>
      </w:pPr>
      <w:r w:rsidRPr="00F02CB7">
        <w:rPr>
          <w:b/>
          <w:bCs/>
        </w:rPr>
        <w:t>Completeness:</w:t>
      </w:r>
    </w:p>
    <w:p w14:paraId="56EBCAFD" w14:textId="77777777" w:rsidR="00F02CB7" w:rsidRDefault="00F02CB7" w:rsidP="00D20F91">
      <w:pPr>
        <w:spacing w:line="360" w:lineRule="auto"/>
      </w:pPr>
      <w:r>
        <w:t>No missing or invalid values remained.</w:t>
      </w:r>
    </w:p>
    <w:p w14:paraId="47353294" w14:textId="77777777" w:rsidR="00F02CB7" w:rsidRDefault="00F02CB7" w:rsidP="00D20F91">
      <w:pPr>
        <w:spacing w:line="360" w:lineRule="auto"/>
      </w:pPr>
    </w:p>
    <w:p w14:paraId="2ED7211B" w14:textId="176DED67" w:rsidR="00F02CB7" w:rsidRDefault="00F02CB7" w:rsidP="00D20F91">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D20F91">
      <w:pPr>
        <w:spacing w:line="360" w:lineRule="auto"/>
      </w:pPr>
      <w:r>
        <w:t>Income, loan amount, loan term, and credit score all sat within realistic ranges.</w:t>
      </w:r>
    </w:p>
    <w:p w14:paraId="290B5CA9" w14:textId="77777777" w:rsidR="00F02CB7" w:rsidRDefault="00F02CB7" w:rsidP="00D20F91">
      <w:pPr>
        <w:spacing w:line="360" w:lineRule="auto"/>
      </w:pPr>
    </w:p>
    <w:p w14:paraId="28D24B68" w14:textId="7BFA4686" w:rsidR="00F02CB7" w:rsidRDefault="00F02CB7" w:rsidP="00D20F91">
      <w:pPr>
        <w:pStyle w:val="ListParagraph"/>
        <w:numPr>
          <w:ilvl w:val="0"/>
          <w:numId w:val="5"/>
        </w:numPr>
        <w:spacing w:before="120" w:after="120" w:line="360" w:lineRule="auto"/>
      </w:pPr>
      <w:r w:rsidRPr="00F02CB7">
        <w:rPr>
          <w:b/>
          <w:bCs/>
        </w:rPr>
        <w:t>Asset values:</w:t>
      </w:r>
    </w:p>
    <w:p w14:paraId="26A38BC8" w14:textId="77777777" w:rsidR="00F02CB7" w:rsidRDefault="00F02CB7" w:rsidP="00D20F91">
      <w:pPr>
        <w:spacing w:line="360" w:lineRule="auto"/>
      </w:pPr>
      <w:r>
        <w:t>After capping and transformation, they held normal variance without extreme distortion.</w:t>
      </w:r>
    </w:p>
    <w:p w14:paraId="7C59CF57" w14:textId="77777777" w:rsidR="00F02CB7" w:rsidRDefault="00F02CB7" w:rsidP="00D20F91">
      <w:pPr>
        <w:spacing w:line="360" w:lineRule="auto"/>
      </w:pPr>
    </w:p>
    <w:p w14:paraId="6B363791" w14:textId="41BD6A7F" w:rsidR="00F02CB7" w:rsidRDefault="00F02CB7" w:rsidP="00D20F91">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D20F91">
      <w:pPr>
        <w:spacing w:line="360" w:lineRule="auto"/>
      </w:pPr>
      <w:r>
        <w:lastRenderedPageBreak/>
        <w:t>These almost always equal 1, offering no new variance, so they can be removed.</w:t>
      </w:r>
    </w:p>
    <w:p w14:paraId="0C9E906C" w14:textId="77777777" w:rsidR="00F02CB7" w:rsidRDefault="00F02CB7" w:rsidP="00D20F91">
      <w:pPr>
        <w:spacing w:before="120" w:after="120" w:line="360" w:lineRule="auto"/>
      </w:pPr>
    </w:p>
    <w:p w14:paraId="5B3B2E6B" w14:textId="7002B899" w:rsidR="00F02CB7" w:rsidRDefault="00F02CB7" w:rsidP="00D20F91">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D20F91">
      <w:pPr>
        <w:spacing w:line="360" w:lineRule="auto"/>
      </w:pPr>
      <w:r>
        <w:t>All behaved predictably and helped normalise the dataset.</w:t>
      </w:r>
    </w:p>
    <w:p w14:paraId="0CF071BC" w14:textId="77777777" w:rsidR="00F02CB7" w:rsidRDefault="00F02CB7" w:rsidP="00D20F91">
      <w:pPr>
        <w:spacing w:line="360" w:lineRule="auto"/>
      </w:pPr>
    </w:p>
    <w:p w14:paraId="6473DAB5" w14:textId="1C57FD8A" w:rsidR="00F02CB7" w:rsidRDefault="00F02CB7" w:rsidP="00D20F91">
      <w:pPr>
        <w:pStyle w:val="ListParagraph"/>
        <w:numPr>
          <w:ilvl w:val="0"/>
          <w:numId w:val="5"/>
        </w:numPr>
        <w:spacing w:before="120" w:after="120" w:line="360" w:lineRule="auto"/>
      </w:pPr>
      <w:r w:rsidRPr="00F02CB7">
        <w:rPr>
          <w:b/>
          <w:bCs/>
        </w:rPr>
        <w:t>Target variable:</w:t>
      </w:r>
    </w:p>
    <w:p w14:paraId="4B9A3DF3" w14:textId="77777777" w:rsidR="00F02CB7" w:rsidRDefault="00F02CB7" w:rsidP="00D20F91">
      <w:pPr>
        <w:spacing w:line="360" w:lineRule="auto"/>
      </w:pPr>
      <w:r>
        <w:t>Approval rate stood at about 38%, giving a moderate but manageable class imbalance.</w:t>
      </w:r>
    </w:p>
    <w:p w14:paraId="5B96A191" w14:textId="77777777" w:rsidR="002C2F46" w:rsidRDefault="002C2F46" w:rsidP="00D20F91">
      <w:pPr>
        <w:spacing w:before="120" w:after="120" w:line="360" w:lineRule="auto"/>
      </w:pPr>
    </w:p>
    <w:p w14:paraId="457A0174" w14:textId="5E7831CB" w:rsidR="00D77253" w:rsidRPr="00D77253" w:rsidRDefault="002C2F46" w:rsidP="00D20F91">
      <w:pPr>
        <w:pStyle w:val="Heading4"/>
        <w:spacing w:line="360" w:lineRule="auto"/>
      </w:pPr>
      <w:r>
        <w:t>Validation Summary</w:t>
      </w:r>
    </w:p>
    <w:p w14:paraId="73AE6E18" w14:textId="22AFACE0" w:rsidR="002C2F46" w:rsidRDefault="002C2F46" w:rsidP="00D20F91">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D20F91">
      <w:pPr>
        <w:spacing w:line="360" w:lineRule="auto"/>
      </w:pPr>
    </w:p>
    <w:p w14:paraId="523AF28D" w14:textId="441B247E" w:rsidR="00D77253" w:rsidRPr="00D77253" w:rsidRDefault="00677236" w:rsidP="00D20F91">
      <w:pPr>
        <w:pStyle w:val="Heading3"/>
        <w:spacing w:line="360" w:lineRule="auto"/>
      </w:pPr>
      <w:r w:rsidRPr="00677236">
        <w:t>6.2.4 Feature Engineering</w:t>
      </w:r>
    </w:p>
    <w:p w14:paraId="36D79DD7" w14:textId="77777777" w:rsidR="00677236" w:rsidRDefault="00677236" w:rsidP="00D20F91">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D20F91">
      <w:pPr>
        <w:spacing w:line="360" w:lineRule="auto"/>
      </w:pPr>
    </w:p>
    <w:p w14:paraId="179C06AB" w14:textId="6053D741" w:rsidR="00677236" w:rsidRPr="00677236" w:rsidRDefault="00677236" w:rsidP="00D20F91">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D20F91">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D20F91">
      <w:pPr>
        <w:spacing w:line="360" w:lineRule="auto"/>
      </w:pPr>
    </w:p>
    <w:p w14:paraId="09EE49F9" w14:textId="77777777" w:rsidR="00677236" w:rsidRDefault="00677236" w:rsidP="00D20F91">
      <w:pPr>
        <w:pStyle w:val="Heading5"/>
        <w:spacing w:line="360" w:lineRule="auto"/>
      </w:pPr>
      <w:r w:rsidRPr="00677236">
        <w:t>debt_to_income_ratio</w:t>
      </w:r>
    </w:p>
    <w:p w14:paraId="0351A68C" w14:textId="77777777" w:rsidR="00677236" w:rsidRPr="00677236" w:rsidRDefault="00677236" w:rsidP="00D20F91">
      <w:pPr>
        <w:spacing w:before="240" w:after="120" w:line="360" w:lineRule="auto"/>
        <w:outlineLvl w:val="2"/>
        <w:rPr>
          <w:b/>
          <w:bCs/>
          <w:sz w:val="27"/>
          <w:szCs w:val="27"/>
        </w:rPr>
      </w:pPr>
    </w:p>
    <w:p w14:paraId="15989659" w14:textId="77777777" w:rsidR="00677236" w:rsidRPr="00677236" w:rsidRDefault="00677236" w:rsidP="00D20F91">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D20F91">
      <w:pPr>
        <w:spacing w:line="360" w:lineRule="auto"/>
      </w:pPr>
    </w:p>
    <w:p w14:paraId="583D8DF4" w14:textId="77777777" w:rsidR="00677236" w:rsidRPr="00677236" w:rsidRDefault="00677236" w:rsidP="00D20F91">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D20F91">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D20F91">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D20F91">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D20F91">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D20F91">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D20F91">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D20F91">
      <w:pPr>
        <w:spacing w:line="360" w:lineRule="auto"/>
      </w:pPr>
      <w:r w:rsidRPr="00677236">
        <w:rPr>
          <w:color w:val="666666"/>
        </w:rPr>
        <w:t>)</w:t>
      </w:r>
    </w:p>
    <w:p w14:paraId="11FD8DF7" w14:textId="77777777" w:rsidR="00677236" w:rsidRPr="00677236" w:rsidRDefault="00677236" w:rsidP="00D20F91">
      <w:pPr>
        <w:spacing w:line="360" w:lineRule="auto"/>
      </w:pPr>
    </w:p>
    <w:p w14:paraId="473C06AF" w14:textId="77777777" w:rsidR="00677236" w:rsidRDefault="00677236" w:rsidP="00D20F91">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D20F91">
      <w:pPr>
        <w:spacing w:line="360" w:lineRule="auto"/>
        <w:rPr>
          <w:color w:val="000000" w:themeColor="text1"/>
        </w:rPr>
      </w:pPr>
    </w:p>
    <w:p w14:paraId="64D94C20" w14:textId="77777777" w:rsidR="00677236" w:rsidRDefault="00677236" w:rsidP="00D20F91">
      <w:pPr>
        <w:pStyle w:val="Heading5"/>
        <w:spacing w:line="360" w:lineRule="auto"/>
      </w:pPr>
      <w:r w:rsidRPr="00677236">
        <w:t>loan_to_asset_ratio</w:t>
      </w:r>
    </w:p>
    <w:p w14:paraId="4D3B1F86" w14:textId="77777777" w:rsidR="00677236" w:rsidRPr="00677236" w:rsidRDefault="00677236" w:rsidP="00D20F91">
      <w:pPr>
        <w:spacing w:before="240" w:after="120" w:line="360" w:lineRule="auto"/>
        <w:outlineLvl w:val="2"/>
        <w:rPr>
          <w:b/>
          <w:bCs/>
          <w:sz w:val="27"/>
          <w:szCs w:val="27"/>
        </w:rPr>
      </w:pPr>
    </w:p>
    <w:p w14:paraId="7F4A5EAF" w14:textId="77777777" w:rsidR="00677236" w:rsidRPr="00677236" w:rsidRDefault="00677236" w:rsidP="00D20F91">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D20F91">
      <w:pPr>
        <w:spacing w:line="360" w:lineRule="auto"/>
      </w:pPr>
    </w:p>
    <w:p w14:paraId="172F3F47" w14:textId="77777777" w:rsidR="00677236" w:rsidRPr="00677236" w:rsidRDefault="00677236" w:rsidP="00D20F91">
      <w:pPr>
        <w:spacing w:line="360" w:lineRule="auto"/>
      </w:pPr>
    </w:p>
    <w:p w14:paraId="43851FAB" w14:textId="77777777" w:rsidR="00677236" w:rsidRPr="00677236" w:rsidRDefault="00677236" w:rsidP="00D20F91">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D20F91">
      <w:pPr>
        <w:spacing w:line="360" w:lineRule="auto"/>
      </w:pPr>
    </w:p>
    <w:p w14:paraId="17B2BBC3" w14:textId="77777777" w:rsidR="00677236" w:rsidRPr="00677236" w:rsidRDefault="00677236" w:rsidP="00D20F91">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D20F91">
      <w:pPr>
        <w:spacing w:line="360" w:lineRule="auto"/>
      </w:pPr>
    </w:p>
    <w:p w14:paraId="599CB52D" w14:textId="0B75BE85" w:rsidR="00677236" w:rsidRPr="00677236" w:rsidRDefault="00677236" w:rsidP="00D20F91">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677236" w:rsidRDefault="00677236" w:rsidP="00D20F91">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D20F91">
      <w:pPr>
        <w:spacing w:line="360" w:lineRule="auto"/>
      </w:pPr>
    </w:p>
    <w:p w14:paraId="361DB20B" w14:textId="77777777" w:rsidR="00677236" w:rsidRPr="00677236" w:rsidRDefault="00677236" w:rsidP="00D20F91">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D20F91">
      <w:pPr>
        <w:spacing w:line="360" w:lineRule="auto"/>
      </w:pPr>
    </w:p>
    <w:p w14:paraId="5961C112" w14:textId="3F1AA8FE" w:rsidR="00677236" w:rsidRPr="00677236" w:rsidRDefault="00677236" w:rsidP="00D20F91">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677236" w:rsidRDefault="00677236" w:rsidP="00D20F91">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D20F91">
      <w:pPr>
        <w:spacing w:line="360" w:lineRule="auto"/>
      </w:pPr>
    </w:p>
    <w:p w14:paraId="04D2FBF0" w14:textId="77777777" w:rsidR="00677236" w:rsidRPr="00677236" w:rsidRDefault="00677236" w:rsidP="00D20F91">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D20F91">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D20F91">
      <w:pPr>
        <w:spacing w:line="360" w:lineRule="auto"/>
      </w:pPr>
      <w:r w:rsidRPr="00677236">
        <w:rPr>
          <w:color w:val="666666"/>
        </w:rPr>
        <w:t>   </w:t>
      </w:r>
      <w:r w:rsidRPr="00677236">
        <w:rPr>
          <w:color w:val="6E21BA"/>
        </w:rPr>
        <w:t>else:</w:t>
      </w:r>
    </w:p>
    <w:p w14:paraId="273F3A92"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D20F91">
      <w:pPr>
        <w:spacing w:line="360" w:lineRule="auto"/>
      </w:pPr>
    </w:p>
    <w:p w14:paraId="5FFEC684" w14:textId="77777777" w:rsidR="00677236" w:rsidRPr="00677236" w:rsidRDefault="00677236" w:rsidP="00D20F91">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D20F91">
      <w:pPr>
        <w:spacing w:line="360" w:lineRule="auto"/>
      </w:pPr>
    </w:p>
    <w:p w14:paraId="01F1D017" w14:textId="77777777" w:rsidR="00677236" w:rsidRPr="00677236" w:rsidRDefault="00677236" w:rsidP="00D20F91">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D20F91">
      <w:pPr>
        <w:spacing w:line="360" w:lineRule="auto"/>
      </w:pPr>
    </w:p>
    <w:p w14:paraId="13B7F543" w14:textId="77777777" w:rsidR="00677236" w:rsidRPr="00677236" w:rsidRDefault="00677236" w:rsidP="00D20F91">
      <w:pPr>
        <w:spacing w:line="360" w:lineRule="auto"/>
      </w:pPr>
      <w:r w:rsidRPr="00677236">
        <w:t xml:space="preserve">Once the credit score groups were formed, they were encoded into integer labels from 0 to 3. This step kept the ordering intact and allowed algorithms to read feature without losing the </w:t>
      </w:r>
      <w:r w:rsidRPr="00677236">
        <w:lastRenderedPageBreak/>
        <w:t>meaning of the categories. It also ensured reproducibility, since the same labels would apply every time the dataset was processed.</w:t>
      </w:r>
    </w:p>
    <w:p w14:paraId="1348C9AF" w14:textId="77777777" w:rsidR="00677236" w:rsidRPr="00677236" w:rsidRDefault="00677236" w:rsidP="00D20F91">
      <w:pPr>
        <w:spacing w:line="360" w:lineRule="auto"/>
      </w:pPr>
    </w:p>
    <w:p w14:paraId="6B6C0CF5" w14:textId="7CD1E658" w:rsidR="003F2D00" w:rsidRDefault="00677236" w:rsidP="00D20F91">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D20F91">
            <w:pPr>
              <w:spacing w:line="360" w:lineRule="auto"/>
              <w:rPr>
                <w:color w:val="000000" w:themeColor="text1"/>
              </w:rPr>
            </w:pPr>
          </w:p>
        </w:tc>
        <w:tc>
          <w:tcPr>
            <w:tcW w:w="1001" w:type="dxa"/>
          </w:tcPr>
          <w:p w14:paraId="73606AC3"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D20F91">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D20F91">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D20F91">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D20F91">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D20F91">
      <w:pPr>
        <w:spacing w:line="360" w:lineRule="auto"/>
      </w:pPr>
    </w:p>
    <w:p w14:paraId="46D530E4" w14:textId="56E13DFE" w:rsidR="003F2D00" w:rsidRDefault="00677236" w:rsidP="00D20F91">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D20F91">
      <w:pPr>
        <w:spacing w:line="360" w:lineRule="auto"/>
      </w:pPr>
    </w:p>
    <w:p w14:paraId="04B3E4AF" w14:textId="1B7EC884" w:rsidR="00677236" w:rsidRPr="00677236" w:rsidRDefault="00677236" w:rsidP="00D20F91">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D20F91">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D20F91">
      <w:pPr>
        <w:spacing w:line="360" w:lineRule="auto"/>
      </w:pPr>
    </w:p>
    <w:p w14:paraId="4E6CEFBA" w14:textId="04665710" w:rsidR="00677236" w:rsidRPr="00677236" w:rsidRDefault="00677236" w:rsidP="00D20F91">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D20F91">
      <w:pPr>
        <w:spacing w:line="360" w:lineRule="auto"/>
      </w:pPr>
    </w:p>
    <w:p w14:paraId="30D802C8" w14:textId="77777777" w:rsidR="00E17053" w:rsidRDefault="00677236" w:rsidP="00D20F91">
      <w:pPr>
        <w:pStyle w:val="Heading5"/>
        <w:spacing w:line="360" w:lineRule="auto"/>
      </w:pPr>
      <w:r w:rsidRPr="00677236">
        <w:lastRenderedPageBreak/>
        <w:t>debt_to_income_ratio</w:t>
      </w:r>
    </w:p>
    <w:p w14:paraId="23D67C7B" w14:textId="4A3D6853" w:rsidR="00677236" w:rsidRPr="00677236" w:rsidRDefault="00677236" w:rsidP="00D20F91">
      <w:pPr>
        <w:spacing w:line="360" w:lineRule="auto"/>
      </w:pPr>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D20F91">
      <w:pPr>
        <w:spacing w:line="360" w:lineRule="auto"/>
      </w:pPr>
    </w:p>
    <w:p w14:paraId="157F07E5" w14:textId="16B38E2E" w:rsidR="00677236" w:rsidRDefault="00677236" w:rsidP="00D20F91">
      <w:pPr>
        <w:pStyle w:val="Heading5"/>
        <w:spacing w:line="360" w:lineRule="auto"/>
      </w:pPr>
      <w:r w:rsidRPr="00677236">
        <w:t>total_asset_value</w:t>
      </w:r>
    </w:p>
    <w:p w14:paraId="373E7C01" w14:textId="77777777" w:rsidR="00097E61" w:rsidRPr="00097E61" w:rsidRDefault="00097E61" w:rsidP="00D20F91">
      <w:pPr>
        <w:spacing w:line="360" w:lineRule="auto"/>
      </w:pPr>
    </w:p>
    <w:p w14:paraId="455E900B" w14:textId="77777777" w:rsidR="00677236" w:rsidRPr="00677236" w:rsidRDefault="00677236" w:rsidP="00D20F91">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D20F91">
      <w:pPr>
        <w:spacing w:line="360" w:lineRule="auto"/>
      </w:pPr>
    </w:p>
    <w:p w14:paraId="4C19AA97" w14:textId="77777777" w:rsidR="00677236" w:rsidRPr="00677236" w:rsidRDefault="00677236" w:rsidP="00D20F91">
      <w:pPr>
        <w:pStyle w:val="Heading5"/>
        <w:spacing w:line="360" w:lineRule="auto"/>
      </w:pPr>
      <w:r w:rsidRPr="00677236">
        <w:t>loan_to_asset_ratio</w:t>
      </w:r>
    </w:p>
    <w:p w14:paraId="0FB232F5" w14:textId="77777777" w:rsidR="00677236" w:rsidRPr="00677236" w:rsidRDefault="00677236" w:rsidP="00D20F91">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D20F91">
      <w:pPr>
        <w:spacing w:line="360" w:lineRule="auto"/>
      </w:pPr>
    </w:p>
    <w:p w14:paraId="02A1D8D9" w14:textId="77777777" w:rsidR="00677236" w:rsidRPr="00677236" w:rsidRDefault="00677236" w:rsidP="00D20F91">
      <w:pPr>
        <w:pStyle w:val="Heading5"/>
        <w:spacing w:line="360" w:lineRule="auto"/>
      </w:pPr>
      <w:r w:rsidRPr="00677236">
        <w:t>cibil_category_encoded</w:t>
      </w:r>
    </w:p>
    <w:p w14:paraId="1608C0B8" w14:textId="77777777" w:rsidR="00677236" w:rsidRPr="00677236" w:rsidRDefault="00677236" w:rsidP="00D20F91">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D20F91">
      <w:pPr>
        <w:spacing w:line="360" w:lineRule="auto"/>
      </w:pPr>
    </w:p>
    <w:p w14:paraId="78FEFAF5" w14:textId="77777777" w:rsidR="00677236" w:rsidRPr="00677236" w:rsidRDefault="00677236" w:rsidP="00D20F91">
      <w:pPr>
        <w:pStyle w:val="Heading5"/>
        <w:spacing w:line="360" w:lineRule="auto"/>
      </w:pPr>
      <w:r w:rsidRPr="00677236">
        <w:t>loan_status</w:t>
      </w:r>
    </w:p>
    <w:p w14:paraId="68EE79D8" w14:textId="77777777" w:rsidR="00677236" w:rsidRPr="00677236" w:rsidRDefault="00677236" w:rsidP="00D20F91">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D20F91">
      <w:pPr>
        <w:spacing w:line="360" w:lineRule="auto"/>
      </w:pPr>
    </w:p>
    <w:p w14:paraId="2C9A1812" w14:textId="0DBBB5D0" w:rsidR="00677236" w:rsidRPr="00677236" w:rsidRDefault="00677236" w:rsidP="00D20F91">
      <w:pPr>
        <w:pStyle w:val="Heading4"/>
        <w:spacing w:line="360" w:lineRule="auto"/>
      </w:pPr>
      <w:r w:rsidRPr="00677236">
        <w:lastRenderedPageBreak/>
        <w:t>Summary</w:t>
      </w:r>
      <w:r w:rsidR="001F6CD5">
        <w:t xml:space="preserve"> of Feature Engineering</w:t>
      </w:r>
    </w:p>
    <w:p w14:paraId="2E9A2F66" w14:textId="77777777" w:rsidR="00677236" w:rsidRPr="00677236" w:rsidRDefault="00677236" w:rsidP="00D20F91">
      <w:pPr>
        <w:spacing w:line="360" w:lineRule="auto"/>
      </w:pPr>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D20F91">
      <w:pPr>
        <w:spacing w:before="120" w:after="120" w:line="360" w:lineRule="auto"/>
      </w:pPr>
    </w:p>
    <w:p w14:paraId="4BE92A50" w14:textId="41EBCCF5" w:rsidR="002260A4" w:rsidRDefault="00C60FE5" w:rsidP="00D20F91">
      <w:pPr>
        <w:pStyle w:val="Heading3"/>
        <w:spacing w:line="360" w:lineRule="auto"/>
      </w:pPr>
      <w:r w:rsidRPr="002260A4">
        <w:t>6.2.5 Model Training</w:t>
      </w:r>
    </w:p>
    <w:p w14:paraId="6F9DF000" w14:textId="77777777" w:rsidR="00467E6C" w:rsidRPr="00467E6C" w:rsidRDefault="00467E6C" w:rsidP="00D20F91">
      <w:pPr>
        <w:spacing w:line="360" w:lineRule="auto"/>
      </w:pPr>
    </w:p>
    <w:p w14:paraId="0A1FECFC" w14:textId="190D1EBF" w:rsidR="00C60FE5" w:rsidRDefault="00C60FE5" w:rsidP="00D20F91">
      <w:pPr>
        <w:pStyle w:val="Heading4"/>
        <w:spacing w:line="360" w:lineRule="auto"/>
      </w:pPr>
      <w:r>
        <w:t>Step 1 - Split Data into training and testing</w:t>
      </w:r>
    </w:p>
    <w:p w14:paraId="05D326D0" w14:textId="77777777" w:rsidR="00C60FE5" w:rsidRDefault="00C60FE5" w:rsidP="00D20F91">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Default="00C60FE5" w:rsidP="00D20F91">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D20F91">
      <w:pPr>
        <w:spacing w:line="360" w:lineRule="auto"/>
      </w:pPr>
    </w:p>
    <w:p w14:paraId="42CF8AA8" w14:textId="77777777" w:rsidR="00C60FE5" w:rsidRDefault="00C60FE5" w:rsidP="00D20F91">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Default="00C60FE5" w:rsidP="00D20F91">
      <w:pPr>
        <w:spacing w:line="360" w:lineRule="auto"/>
      </w:pPr>
      <w:r>
        <w:t>Four models were trained,</w:t>
      </w:r>
    </w:p>
    <w:p w14:paraId="0DB2BE82" w14:textId="77777777" w:rsidR="00C60FE5" w:rsidRDefault="00C60FE5" w:rsidP="00D20F91">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D20F91">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D20F91">
      <w:pPr>
        <w:numPr>
          <w:ilvl w:val="0"/>
          <w:numId w:val="8"/>
        </w:numPr>
        <w:spacing w:before="120" w:after="120" w:line="360" w:lineRule="auto"/>
      </w:pPr>
      <w:r>
        <w:rPr>
          <w:b/>
          <w:bCs/>
        </w:rPr>
        <w:lastRenderedPageBreak/>
        <w:t>Gradient Boosting</w:t>
      </w:r>
      <w:r>
        <w:t>, which builds sequential learners that sharpen the decision boundary.</w:t>
      </w:r>
    </w:p>
    <w:p w14:paraId="65793776" w14:textId="77777777" w:rsidR="00C60FE5" w:rsidRDefault="00C60FE5" w:rsidP="00D20F91">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D20F91">
      <w:pPr>
        <w:spacing w:line="360" w:lineRule="auto"/>
      </w:pPr>
    </w:p>
    <w:p w14:paraId="34301AA5" w14:textId="77777777" w:rsidR="00C60FE5" w:rsidRDefault="00C60FE5" w:rsidP="00D20F91">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Default="00C60FE5" w:rsidP="00D20F91">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D20F91">
      <w:pPr>
        <w:spacing w:line="360" w:lineRule="auto"/>
      </w:pPr>
    </w:p>
    <w:p w14:paraId="47BB3ECB" w14:textId="77777777" w:rsidR="00C60FE5" w:rsidRDefault="00C60FE5" w:rsidP="00D20F91">
      <w:pPr>
        <w:spacing w:line="360" w:lineRule="auto"/>
      </w:pPr>
      <w:r>
        <w:t>The results came out as follows,</w:t>
      </w:r>
    </w:p>
    <w:p w14:paraId="7564CFC7" w14:textId="77777777" w:rsidR="00C60FE5" w:rsidRDefault="00C60FE5"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D20F91">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D20F91">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D20F91">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D20F91">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D20F91">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D20F91">
            <w:pPr>
              <w:spacing w:line="360" w:lineRule="auto"/>
            </w:pPr>
            <w:r>
              <w:t>0.91</w:t>
            </w:r>
          </w:p>
        </w:tc>
      </w:tr>
    </w:tbl>
    <w:p w14:paraId="1C849CFB" w14:textId="77777777" w:rsidR="002260A4" w:rsidRDefault="002260A4" w:rsidP="00D20F91">
      <w:pPr>
        <w:spacing w:line="360" w:lineRule="auto"/>
      </w:pPr>
    </w:p>
    <w:p w14:paraId="1C5BE164" w14:textId="7195D7CC" w:rsidR="00C60FE5" w:rsidRDefault="00C60FE5" w:rsidP="00D20F91">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D20F91">
      <w:pPr>
        <w:spacing w:line="360" w:lineRule="auto"/>
      </w:pPr>
    </w:p>
    <w:p w14:paraId="002CB49E" w14:textId="77777777" w:rsidR="00C60FE5" w:rsidRDefault="00C60FE5" w:rsidP="00D20F91">
      <w:pPr>
        <w:spacing w:line="360" w:lineRule="auto"/>
      </w:pPr>
    </w:p>
    <w:p w14:paraId="4E19BAAF" w14:textId="77777777" w:rsidR="00C60FE5" w:rsidRDefault="00C60FE5" w:rsidP="00D20F91">
      <w:pPr>
        <w:spacing w:line="360" w:lineRule="auto"/>
      </w:pPr>
      <w:r>
        <w:t xml:space="preserve">Confusion matrices provided a more grounded view of the models successes and where they slipped. A combined figure displayed all four matrices together, revealing the specific </w:t>
      </w:r>
      <w:r>
        <w:lastRenderedPageBreak/>
        <w:t>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7CF12A65" w14:textId="7EF38845" w:rsidR="00C60FE5" w:rsidRDefault="00C60FE5" w:rsidP="00D20F91">
      <w:pPr>
        <w:pStyle w:val="Heading4"/>
        <w:spacing w:line="360" w:lineRule="auto"/>
      </w:pPr>
      <w:r>
        <w:t xml:space="preserve">Step 5 </w:t>
      </w:r>
      <w:r w:rsidR="00236CD0">
        <w:t>-</w:t>
      </w:r>
      <w:r>
        <w:t xml:space="preserve"> Interpret Model Results</w:t>
      </w:r>
    </w:p>
    <w:p w14:paraId="4AF45409" w14:textId="77777777" w:rsidR="00C60FE5" w:rsidRDefault="00C60FE5" w:rsidP="00D20F91">
      <w:pPr>
        <w:spacing w:line="360" w:lineRule="auto"/>
      </w:pPr>
    </w:p>
    <w:p w14:paraId="1A48B3F7" w14:textId="77777777" w:rsidR="00C60FE5" w:rsidRDefault="00C60FE5" w:rsidP="00D20F91">
      <w:pPr>
        <w:spacing w:line="360" w:lineRule="auto"/>
      </w:pPr>
      <w: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Default="00C60FE5" w:rsidP="00D20F91">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Default="00C60FE5" w:rsidP="00D20F91">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lastRenderedPageBreak/>
        <w:t>Gradient Boosting</w:t>
      </w:r>
    </w:p>
    <w:p w14:paraId="43890BFC" w14:textId="77777777" w:rsidR="00C60FE5" w:rsidRDefault="00C60FE5" w:rsidP="00D20F91">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Default="00C60FE5" w:rsidP="00D20F91">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D20F91">
      <w:pPr>
        <w:spacing w:line="360" w:lineRule="auto"/>
      </w:pPr>
    </w:p>
    <w:p w14:paraId="3BC4651E" w14:textId="30A91724" w:rsidR="00C60FE5" w:rsidRDefault="00C60FE5" w:rsidP="00D20F91">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D20F91">
            <w:pPr>
              <w:spacing w:line="360" w:lineRule="auto"/>
            </w:pPr>
            <w:r>
              <w:rPr>
                <w:b/>
                <w:bCs/>
              </w:rPr>
              <w:t>Model</w:t>
            </w:r>
          </w:p>
        </w:tc>
        <w:tc>
          <w:tcPr>
            <w:tcW w:w="0" w:type="auto"/>
            <w:vAlign w:val="center"/>
          </w:tcPr>
          <w:p w14:paraId="6B3F075E" w14:textId="19484E57" w:rsidR="00AB4FC5" w:rsidRDefault="00AB4FC5" w:rsidP="00D20F91">
            <w:pPr>
              <w:spacing w:line="360" w:lineRule="auto"/>
            </w:pPr>
            <w:r>
              <w:rPr>
                <w:b/>
                <w:bCs/>
              </w:rPr>
              <w:t>True / Predicted</w:t>
            </w:r>
          </w:p>
        </w:tc>
        <w:tc>
          <w:tcPr>
            <w:tcW w:w="0" w:type="auto"/>
            <w:vAlign w:val="center"/>
          </w:tcPr>
          <w:p w14:paraId="6C0A804E" w14:textId="05F22CEF" w:rsidR="00AB4FC5" w:rsidRDefault="00AB4FC5" w:rsidP="00D20F91">
            <w:pPr>
              <w:spacing w:line="360" w:lineRule="auto"/>
            </w:pPr>
            <w:r>
              <w:rPr>
                <w:b/>
                <w:bCs/>
              </w:rPr>
              <w:t>Rejected</w:t>
            </w:r>
          </w:p>
        </w:tc>
        <w:tc>
          <w:tcPr>
            <w:tcW w:w="0" w:type="auto"/>
            <w:vAlign w:val="center"/>
          </w:tcPr>
          <w:p w14:paraId="69E92466" w14:textId="36B291AF" w:rsidR="00AB4FC5" w:rsidRDefault="00AB4FC5" w:rsidP="00D20F91">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D20F91">
            <w:pPr>
              <w:spacing w:line="360" w:lineRule="auto"/>
            </w:pPr>
            <w:r>
              <w:t>Logistic Regression</w:t>
            </w:r>
          </w:p>
        </w:tc>
        <w:tc>
          <w:tcPr>
            <w:tcW w:w="0" w:type="auto"/>
            <w:vAlign w:val="center"/>
          </w:tcPr>
          <w:p w14:paraId="6760A756" w14:textId="3AF718F7" w:rsidR="00AB4FC5" w:rsidRDefault="00AB4FC5" w:rsidP="00D20F91">
            <w:pPr>
              <w:spacing w:line="360" w:lineRule="auto"/>
            </w:pPr>
            <w:r>
              <w:rPr>
                <w:b/>
                <w:bCs/>
              </w:rPr>
              <w:t>Rejected</w:t>
            </w:r>
          </w:p>
        </w:tc>
        <w:tc>
          <w:tcPr>
            <w:tcW w:w="0" w:type="auto"/>
            <w:vAlign w:val="center"/>
          </w:tcPr>
          <w:p w14:paraId="02007BCB" w14:textId="34859439" w:rsidR="00AB4FC5" w:rsidRDefault="00AB4FC5" w:rsidP="00D20F91">
            <w:pPr>
              <w:spacing w:line="360" w:lineRule="auto"/>
            </w:pPr>
            <w:r>
              <w:t>497</w:t>
            </w:r>
          </w:p>
        </w:tc>
        <w:tc>
          <w:tcPr>
            <w:tcW w:w="0" w:type="auto"/>
            <w:vAlign w:val="center"/>
          </w:tcPr>
          <w:p w14:paraId="6799BD49" w14:textId="0394160B" w:rsidR="00AB4FC5" w:rsidRDefault="00AB4FC5" w:rsidP="00D20F91">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D20F91">
            <w:pPr>
              <w:spacing w:line="360" w:lineRule="auto"/>
            </w:pPr>
            <w:r>
              <w:rPr>
                <w:b/>
                <w:bCs/>
              </w:rPr>
              <w:t>Approved</w:t>
            </w:r>
          </w:p>
        </w:tc>
        <w:tc>
          <w:tcPr>
            <w:tcW w:w="0" w:type="auto"/>
            <w:vAlign w:val="center"/>
          </w:tcPr>
          <w:p w14:paraId="4459752F" w14:textId="1D9B93CE" w:rsidR="00AB4FC5" w:rsidRDefault="00AB4FC5" w:rsidP="00D20F91">
            <w:pPr>
              <w:spacing w:line="360" w:lineRule="auto"/>
            </w:pPr>
            <w:r>
              <w:t>24</w:t>
            </w:r>
          </w:p>
        </w:tc>
        <w:tc>
          <w:tcPr>
            <w:tcW w:w="0" w:type="auto"/>
            <w:vAlign w:val="center"/>
          </w:tcPr>
          <w:p w14:paraId="36F17546" w14:textId="74820440" w:rsidR="00AB4FC5" w:rsidRDefault="00AB4FC5" w:rsidP="00D20F91">
            <w:pPr>
              <w:spacing w:line="360" w:lineRule="auto"/>
            </w:pPr>
            <w:r>
              <w:t>299</w:t>
            </w:r>
          </w:p>
        </w:tc>
        <w:tc>
          <w:tcPr>
            <w:tcW w:w="0" w:type="auto"/>
            <w:vAlign w:val="center"/>
          </w:tcPr>
          <w:p w14:paraId="682CD92A" w14:textId="77777777" w:rsidR="00AB4FC5" w:rsidRDefault="00AB4FC5" w:rsidP="00D20F91">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D20F91">
            <w:pPr>
              <w:spacing w:line="360" w:lineRule="auto"/>
            </w:pPr>
          </w:p>
        </w:tc>
        <w:tc>
          <w:tcPr>
            <w:tcW w:w="0" w:type="auto"/>
            <w:vAlign w:val="center"/>
          </w:tcPr>
          <w:p w14:paraId="0C761F62" w14:textId="158168CB" w:rsidR="00AB4FC5" w:rsidRDefault="00AB4FC5" w:rsidP="00D20F91">
            <w:pPr>
              <w:spacing w:line="360" w:lineRule="auto"/>
            </w:pPr>
          </w:p>
        </w:tc>
        <w:tc>
          <w:tcPr>
            <w:tcW w:w="0" w:type="auto"/>
            <w:vAlign w:val="center"/>
          </w:tcPr>
          <w:p w14:paraId="2A9EBA76" w14:textId="209DF5AF" w:rsidR="00AB4FC5" w:rsidRDefault="00AB4FC5" w:rsidP="00D20F91">
            <w:pPr>
              <w:spacing w:line="360" w:lineRule="auto"/>
            </w:pPr>
          </w:p>
        </w:tc>
        <w:tc>
          <w:tcPr>
            <w:tcW w:w="0" w:type="auto"/>
            <w:vAlign w:val="center"/>
          </w:tcPr>
          <w:p w14:paraId="2663FBC3" w14:textId="66E70E6B" w:rsidR="00AB4FC5" w:rsidRDefault="00AB4FC5" w:rsidP="00D20F91">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D20F91">
            <w:pPr>
              <w:spacing w:line="360" w:lineRule="auto"/>
            </w:pPr>
            <w:r>
              <w:t>Random Forest</w:t>
            </w:r>
          </w:p>
        </w:tc>
        <w:tc>
          <w:tcPr>
            <w:tcW w:w="0" w:type="auto"/>
            <w:vAlign w:val="center"/>
          </w:tcPr>
          <w:p w14:paraId="7810C564" w14:textId="1F7AF79C" w:rsidR="00AB4FC5" w:rsidRDefault="00AB4FC5" w:rsidP="00D20F91">
            <w:pPr>
              <w:spacing w:line="360" w:lineRule="auto"/>
            </w:pPr>
            <w:r>
              <w:rPr>
                <w:b/>
                <w:bCs/>
              </w:rPr>
              <w:t>Rejected</w:t>
            </w:r>
          </w:p>
        </w:tc>
        <w:tc>
          <w:tcPr>
            <w:tcW w:w="0" w:type="auto"/>
            <w:vAlign w:val="center"/>
          </w:tcPr>
          <w:p w14:paraId="36717C26" w14:textId="4B79EFBE" w:rsidR="00AB4FC5" w:rsidRDefault="00AB4FC5" w:rsidP="00D20F91">
            <w:pPr>
              <w:spacing w:line="360" w:lineRule="auto"/>
            </w:pPr>
            <w:r>
              <w:t>531</w:t>
            </w:r>
          </w:p>
        </w:tc>
        <w:tc>
          <w:tcPr>
            <w:tcW w:w="0" w:type="auto"/>
            <w:vAlign w:val="center"/>
          </w:tcPr>
          <w:p w14:paraId="3AB48A28" w14:textId="1FEF1E39" w:rsidR="00AB4FC5" w:rsidRDefault="00AB4FC5" w:rsidP="00D20F91">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D20F91">
            <w:pPr>
              <w:spacing w:line="360" w:lineRule="auto"/>
            </w:pPr>
            <w:r>
              <w:rPr>
                <w:b/>
                <w:bCs/>
              </w:rPr>
              <w:t>Approved</w:t>
            </w:r>
          </w:p>
        </w:tc>
        <w:tc>
          <w:tcPr>
            <w:tcW w:w="0" w:type="auto"/>
            <w:vAlign w:val="center"/>
          </w:tcPr>
          <w:p w14:paraId="7983B552" w14:textId="18623F8C" w:rsidR="00AB4FC5" w:rsidRDefault="00AB4FC5" w:rsidP="00D20F91">
            <w:pPr>
              <w:spacing w:line="360" w:lineRule="auto"/>
            </w:pPr>
            <w:r>
              <w:t>1</w:t>
            </w:r>
          </w:p>
        </w:tc>
        <w:tc>
          <w:tcPr>
            <w:tcW w:w="0" w:type="auto"/>
            <w:vAlign w:val="center"/>
          </w:tcPr>
          <w:p w14:paraId="4CD010FC" w14:textId="0C2CAC3D" w:rsidR="00AB4FC5" w:rsidRDefault="00AB4FC5" w:rsidP="00D20F91">
            <w:pPr>
              <w:spacing w:line="360" w:lineRule="auto"/>
            </w:pPr>
            <w:r>
              <w:t>322</w:t>
            </w:r>
          </w:p>
        </w:tc>
        <w:tc>
          <w:tcPr>
            <w:tcW w:w="0" w:type="auto"/>
            <w:vAlign w:val="center"/>
          </w:tcPr>
          <w:p w14:paraId="652879AC" w14:textId="77777777" w:rsidR="00AB4FC5" w:rsidRDefault="00AB4FC5" w:rsidP="00D20F91">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D20F91">
            <w:pPr>
              <w:spacing w:line="360" w:lineRule="auto"/>
            </w:pPr>
          </w:p>
        </w:tc>
        <w:tc>
          <w:tcPr>
            <w:tcW w:w="0" w:type="auto"/>
            <w:vAlign w:val="center"/>
          </w:tcPr>
          <w:p w14:paraId="4EE917C9" w14:textId="126ABEDA" w:rsidR="00AB4FC5" w:rsidRDefault="00AB4FC5" w:rsidP="00D20F91">
            <w:pPr>
              <w:spacing w:line="360" w:lineRule="auto"/>
            </w:pPr>
          </w:p>
        </w:tc>
        <w:tc>
          <w:tcPr>
            <w:tcW w:w="0" w:type="auto"/>
            <w:vAlign w:val="center"/>
          </w:tcPr>
          <w:p w14:paraId="5F426A09" w14:textId="24286173" w:rsidR="00AB4FC5" w:rsidRDefault="00AB4FC5" w:rsidP="00D20F91">
            <w:pPr>
              <w:spacing w:line="360" w:lineRule="auto"/>
            </w:pPr>
          </w:p>
        </w:tc>
        <w:tc>
          <w:tcPr>
            <w:tcW w:w="0" w:type="auto"/>
            <w:vAlign w:val="center"/>
          </w:tcPr>
          <w:p w14:paraId="11EACA51" w14:textId="3C2F51B8" w:rsidR="00AB4FC5" w:rsidRDefault="00AB4FC5" w:rsidP="00D20F91">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D20F91">
            <w:pPr>
              <w:spacing w:line="360" w:lineRule="auto"/>
            </w:pPr>
            <w:r>
              <w:t>Gradient Boosting</w:t>
            </w:r>
          </w:p>
        </w:tc>
        <w:tc>
          <w:tcPr>
            <w:tcW w:w="0" w:type="auto"/>
            <w:vAlign w:val="center"/>
          </w:tcPr>
          <w:p w14:paraId="48B14E88" w14:textId="360A9118" w:rsidR="00AB4FC5" w:rsidRDefault="00AB4FC5" w:rsidP="00D20F91">
            <w:pPr>
              <w:spacing w:line="360" w:lineRule="auto"/>
            </w:pPr>
            <w:r>
              <w:rPr>
                <w:b/>
                <w:bCs/>
              </w:rPr>
              <w:t>Rejected</w:t>
            </w:r>
          </w:p>
        </w:tc>
        <w:tc>
          <w:tcPr>
            <w:tcW w:w="0" w:type="auto"/>
            <w:vAlign w:val="center"/>
          </w:tcPr>
          <w:p w14:paraId="551E83FB" w14:textId="4E6D22DB" w:rsidR="00AB4FC5" w:rsidRDefault="00AB4FC5" w:rsidP="00D20F91">
            <w:pPr>
              <w:spacing w:line="360" w:lineRule="auto"/>
            </w:pPr>
            <w:r>
              <w:t>531</w:t>
            </w:r>
          </w:p>
        </w:tc>
        <w:tc>
          <w:tcPr>
            <w:tcW w:w="0" w:type="auto"/>
            <w:vAlign w:val="center"/>
          </w:tcPr>
          <w:p w14:paraId="0EBA2674" w14:textId="4BDF13EF" w:rsidR="00AB4FC5" w:rsidRDefault="00AB4FC5" w:rsidP="00D20F91">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D20F91">
            <w:pPr>
              <w:spacing w:line="360" w:lineRule="auto"/>
            </w:pPr>
            <w:r>
              <w:rPr>
                <w:b/>
                <w:bCs/>
              </w:rPr>
              <w:t>Approved</w:t>
            </w:r>
          </w:p>
        </w:tc>
        <w:tc>
          <w:tcPr>
            <w:tcW w:w="0" w:type="auto"/>
            <w:vAlign w:val="center"/>
          </w:tcPr>
          <w:p w14:paraId="04E453D3" w14:textId="256256C0" w:rsidR="00AB4FC5" w:rsidRDefault="00AB4FC5" w:rsidP="00D20F91">
            <w:pPr>
              <w:spacing w:line="360" w:lineRule="auto"/>
            </w:pPr>
            <w:r>
              <w:t>0</w:t>
            </w:r>
          </w:p>
        </w:tc>
        <w:tc>
          <w:tcPr>
            <w:tcW w:w="0" w:type="auto"/>
            <w:vAlign w:val="center"/>
          </w:tcPr>
          <w:p w14:paraId="46706DE4" w14:textId="48A6CDEE" w:rsidR="00AB4FC5" w:rsidRDefault="00AB4FC5" w:rsidP="00D20F91">
            <w:pPr>
              <w:spacing w:line="360" w:lineRule="auto"/>
            </w:pPr>
            <w:r>
              <w:t>323</w:t>
            </w:r>
          </w:p>
        </w:tc>
        <w:tc>
          <w:tcPr>
            <w:tcW w:w="0" w:type="auto"/>
            <w:vAlign w:val="center"/>
          </w:tcPr>
          <w:p w14:paraId="62348C0F" w14:textId="77777777" w:rsidR="00AB4FC5" w:rsidRDefault="00AB4FC5" w:rsidP="00D20F91">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D20F91">
            <w:pPr>
              <w:spacing w:line="360" w:lineRule="auto"/>
            </w:pPr>
          </w:p>
        </w:tc>
        <w:tc>
          <w:tcPr>
            <w:tcW w:w="0" w:type="auto"/>
            <w:vAlign w:val="center"/>
          </w:tcPr>
          <w:p w14:paraId="4D45484A" w14:textId="15901A3E" w:rsidR="00AB4FC5" w:rsidRDefault="00AB4FC5" w:rsidP="00D20F91">
            <w:pPr>
              <w:spacing w:line="360" w:lineRule="auto"/>
            </w:pPr>
          </w:p>
        </w:tc>
        <w:tc>
          <w:tcPr>
            <w:tcW w:w="0" w:type="auto"/>
            <w:vAlign w:val="center"/>
          </w:tcPr>
          <w:p w14:paraId="75F32096" w14:textId="544B8654" w:rsidR="00AB4FC5" w:rsidRDefault="00AB4FC5" w:rsidP="00D20F91">
            <w:pPr>
              <w:spacing w:line="360" w:lineRule="auto"/>
            </w:pPr>
          </w:p>
        </w:tc>
        <w:tc>
          <w:tcPr>
            <w:tcW w:w="0" w:type="auto"/>
            <w:vAlign w:val="center"/>
          </w:tcPr>
          <w:p w14:paraId="0B36154E" w14:textId="706D1B21" w:rsidR="00AB4FC5" w:rsidRDefault="00AB4FC5" w:rsidP="00D20F91">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D20F91">
            <w:pPr>
              <w:spacing w:line="360" w:lineRule="auto"/>
            </w:pPr>
            <w:r>
              <w:t>SVM (RBF Kernel)</w:t>
            </w:r>
          </w:p>
        </w:tc>
        <w:tc>
          <w:tcPr>
            <w:tcW w:w="0" w:type="auto"/>
            <w:vAlign w:val="center"/>
          </w:tcPr>
          <w:p w14:paraId="2C9CAC5F" w14:textId="4FAB7BB6" w:rsidR="00AB4FC5" w:rsidRDefault="00AB4FC5" w:rsidP="00D20F91">
            <w:pPr>
              <w:spacing w:line="360" w:lineRule="auto"/>
            </w:pPr>
            <w:r>
              <w:rPr>
                <w:b/>
                <w:bCs/>
              </w:rPr>
              <w:t>Rejected</w:t>
            </w:r>
          </w:p>
        </w:tc>
        <w:tc>
          <w:tcPr>
            <w:tcW w:w="0" w:type="auto"/>
            <w:vAlign w:val="center"/>
          </w:tcPr>
          <w:p w14:paraId="118D75BB" w14:textId="00B5C6DF" w:rsidR="00AB4FC5" w:rsidRDefault="00AB4FC5" w:rsidP="00D20F91">
            <w:pPr>
              <w:spacing w:line="360" w:lineRule="auto"/>
            </w:pPr>
            <w:r>
              <w:t>506</w:t>
            </w:r>
          </w:p>
        </w:tc>
        <w:tc>
          <w:tcPr>
            <w:tcW w:w="0" w:type="auto"/>
            <w:vAlign w:val="center"/>
          </w:tcPr>
          <w:p w14:paraId="7AEA49C4" w14:textId="589B03A5" w:rsidR="00AB4FC5" w:rsidRDefault="00AB4FC5" w:rsidP="00D20F91">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D20F91">
            <w:pPr>
              <w:spacing w:line="360" w:lineRule="auto"/>
            </w:pPr>
            <w:r>
              <w:rPr>
                <w:b/>
                <w:bCs/>
              </w:rPr>
              <w:t>Approved</w:t>
            </w:r>
          </w:p>
        </w:tc>
        <w:tc>
          <w:tcPr>
            <w:tcW w:w="0" w:type="auto"/>
            <w:vAlign w:val="center"/>
          </w:tcPr>
          <w:p w14:paraId="6F0C8116" w14:textId="4D97E062" w:rsidR="00AB4FC5" w:rsidRDefault="00AB4FC5" w:rsidP="00D20F91">
            <w:pPr>
              <w:spacing w:line="360" w:lineRule="auto"/>
            </w:pPr>
            <w:r>
              <w:t>32</w:t>
            </w:r>
          </w:p>
        </w:tc>
        <w:tc>
          <w:tcPr>
            <w:tcW w:w="0" w:type="auto"/>
            <w:vAlign w:val="center"/>
          </w:tcPr>
          <w:p w14:paraId="4DC11DF4" w14:textId="5687F654" w:rsidR="00AB4FC5" w:rsidRDefault="00AB4FC5" w:rsidP="00D20F91">
            <w:pPr>
              <w:spacing w:line="360" w:lineRule="auto"/>
            </w:pPr>
            <w:r>
              <w:t>291</w:t>
            </w:r>
          </w:p>
        </w:tc>
        <w:tc>
          <w:tcPr>
            <w:tcW w:w="0" w:type="auto"/>
            <w:vAlign w:val="center"/>
          </w:tcPr>
          <w:p w14:paraId="04A70850" w14:textId="77777777" w:rsidR="00AB4FC5" w:rsidRDefault="00AB4FC5" w:rsidP="00D20F91">
            <w:pPr>
              <w:spacing w:line="360" w:lineRule="auto"/>
            </w:pPr>
          </w:p>
        </w:tc>
      </w:tr>
    </w:tbl>
    <w:p w14:paraId="10900B88" w14:textId="77777777" w:rsidR="00AB4FC5" w:rsidRDefault="00AB4FC5" w:rsidP="00D20F91">
      <w:pPr>
        <w:spacing w:line="360" w:lineRule="auto"/>
      </w:pPr>
    </w:p>
    <w:p w14:paraId="7867F1C2" w14:textId="76ABCF63" w:rsidR="00C60FE5" w:rsidRDefault="00C60FE5" w:rsidP="00D20F91">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Default="00C60FE5" w:rsidP="00D20F91">
      <w:pPr>
        <w:numPr>
          <w:ilvl w:val="0"/>
          <w:numId w:val="9"/>
        </w:numPr>
        <w:spacing w:before="120" w:after="120" w:line="360" w:lineRule="auto"/>
      </w:pPr>
      <w:r>
        <w:t>The dataset shows clear and stable patterns. All models perform strongly.</w:t>
      </w:r>
    </w:p>
    <w:p w14:paraId="587622EA" w14:textId="77777777" w:rsidR="00C60FE5" w:rsidRDefault="00C60FE5" w:rsidP="00D20F91">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D20F91">
      <w:pPr>
        <w:numPr>
          <w:ilvl w:val="0"/>
          <w:numId w:val="9"/>
        </w:numPr>
        <w:spacing w:before="120" w:after="120" w:line="360" w:lineRule="auto"/>
      </w:pPr>
      <w:r>
        <w:lastRenderedPageBreak/>
        <w:t>Random Forest and Gradient Boosting, despite perfect scores, may be overfitting and therefore serve only as comparison baselines.</w:t>
      </w:r>
    </w:p>
    <w:p w14:paraId="25622585" w14:textId="77777777" w:rsidR="00C60FE5" w:rsidRDefault="00C60FE5" w:rsidP="00D20F91">
      <w:pPr>
        <w:numPr>
          <w:ilvl w:val="0"/>
          <w:numId w:val="9"/>
        </w:numPr>
        <w:spacing w:before="120" w:after="120" w:line="360" w:lineRule="auto"/>
      </w:pPr>
      <w:r>
        <w:t>SVM performs well and reinforces that a non-linear structure exists in the data.</w:t>
      </w:r>
    </w:p>
    <w:p w14:paraId="2E71EE06" w14:textId="4A878E65" w:rsidR="00F332A7" w:rsidRDefault="00C60FE5" w:rsidP="00D20F91">
      <w:pPr>
        <w:numPr>
          <w:ilvl w:val="0"/>
          <w:numId w:val="9"/>
        </w:numPr>
        <w:spacing w:before="120" w:after="120" w:line="360" w:lineRule="auto"/>
      </w:pPr>
      <w:r>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D20F91">
      <w:pPr>
        <w:spacing w:before="120" w:after="120" w:line="360" w:lineRule="auto"/>
      </w:pPr>
    </w:p>
    <w:p w14:paraId="0DB6CC28" w14:textId="2BAB877C" w:rsidR="0045527A" w:rsidRPr="0045527A" w:rsidRDefault="00D6119B" w:rsidP="00D20F91">
      <w:pPr>
        <w:pStyle w:val="Heading2"/>
        <w:spacing w:before="120" w:after="120" w:line="360" w:lineRule="auto"/>
      </w:pPr>
      <w:r>
        <w:t>6.3 Prototype Development</w:t>
      </w:r>
    </w:p>
    <w:p w14:paraId="52D46184" w14:textId="77777777" w:rsidR="00D6119B" w:rsidRDefault="00D6119B" w:rsidP="00D20F91">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20F91">
      <w:pPr>
        <w:spacing w:line="360" w:lineRule="auto"/>
      </w:pPr>
    </w:p>
    <w:p w14:paraId="0193B710" w14:textId="77777777" w:rsidR="00D6119B" w:rsidRDefault="00D6119B" w:rsidP="00D20F91">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20F91">
      <w:pPr>
        <w:spacing w:line="360" w:lineRule="auto"/>
      </w:pPr>
    </w:p>
    <w:p w14:paraId="01234F47" w14:textId="77777777" w:rsidR="00D6119B" w:rsidRDefault="00D6119B" w:rsidP="00D20F91">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20F91">
      <w:pPr>
        <w:spacing w:line="360" w:lineRule="auto"/>
      </w:pPr>
    </w:p>
    <w:p w14:paraId="1068C5FC" w14:textId="6E796128" w:rsidR="00CD1963" w:rsidRPr="00CD1963" w:rsidRDefault="00D6119B" w:rsidP="00D20F91">
      <w:pPr>
        <w:pStyle w:val="Heading3"/>
        <w:spacing w:before="240" w:after="120" w:line="360" w:lineRule="auto"/>
      </w:pPr>
      <w:r>
        <w:t>6.3.1 Development Setup</w:t>
      </w:r>
    </w:p>
    <w:p w14:paraId="6F400414" w14:textId="77777777" w:rsidR="00D6119B" w:rsidRDefault="00D6119B" w:rsidP="00D20F91">
      <w:pPr>
        <w:spacing w:line="360" w:lineRule="auto"/>
      </w:pPr>
      <w:r>
        <w:t>Below is the list of tools, technologies used with their corresponding version numbers,</w:t>
      </w:r>
    </w:p>
    <w:p w14:paraId="05E96BC1" w14:textId="77777777" w:rsidR="00D6119B" w:rsidRDefault="00D6119B" w:rsidP="00D20F91">
      <w:pPr>
        <w:numPr>
          <w:ilvl w:val="0"/>
          <w:numId w:val="10"/>
        </w:numPr>
        <w:spacing w:before="120" w:after="120" w:line="360" w:lineRule="auto"/>
      </w:pPr>
      <w:r>
        <w:rPr>
          <w:b/>
          <w:bCs/>
        </w:rPr>
        <w:t>Python 3.x</w:t>
      </w:r>
      <w:r>
        <w:t xml:space="preserve"> on macOS</w:t>
      </w:r>
    </w:p>
    <w:p w14:paraId="66D78196" w14:textId="77777777" w:rsidR="00D6119B" w:rsidRDefault="00D6119B" w:rsidP="00D20F91">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D20F91">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D20F91">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D20F91">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D20F91">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D20F91">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D20F91">
      <w:pPr>
        <w:numPr>
          <w:ilvl w:val="0"/>
          <w:numId w:val="10"/>
        </w:numPr>
        <w:spacing w:before="120" w:after="120" w:line="360" w:lineRule="auto"/>
      </w:pPr>
      <w:r>
        <w:rPr>
          <w:b/>
          <w:bCs/>
        </w:rPr>
        <w:lastRenderedPageBreak/>
        <w:t>Flask</w:t>
      </w:r>
      <w:r>
        <w:t xml:space="preserve"> for the model microservice</w:t>
      </w:r>
    </w:p>
    <w:p w14:paraId="05420517" w14:textId="77777777" w:rsidR="00D6119B" w:rsidRDefault="00D6119B" w:rsidP="00D20F91">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D20F91">
      <w:pPr>
        <w:numPr>
          <w:ilvl w:val="0"/>
          <w:numId w:val="10"/>
        </w:numPr>
        <w:spacing w:before="120" w:after="120" w:line="360" w:lineRule="auto"/>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r>
        <w:t xml:space="preserve">6.3.2 Front End </w:t>
      </w:r>
    </w:p>
    <w:p w14:paraId="2D157EAA" w14:textId="77777777" w:rsidR="00D6119B" w:rsidRDefault="00D6119B" w:rsidP="00D20F91">
      <w:pPr>
        <w:spacing w:line="360" w:lineRule="auto"/>
      </w:pPr>
      <w: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4CEBEDA4" w14:textId="0C014C04" w:rsidR="00D6119B" w:rsidRDefault="00D6119B" w:rsidP="00D20F91">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D20F91">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D20F91">
      <w:pPr>
        <w:spacing w:line="360" w:lineRule="auto"/>
      </w:pPr>
    </w:p>
    <w:p w14:paraId="4C245E0A" w14:textId="3D19A8C4" w:rsidR="00D6119B" w:rsidRDefault="00D6119B" w:rsidP="00D20F91">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Default="00D6119B" w:rsidP="00D20F91">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D20F91">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FB2746A" w14:textId="77777777" w:rsidR="00D6119B" w:rsidRDefault="00D6119B" w:rsidP="00D20F91">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20F91">
      <w:pPr>
        <w:spacing w:line="360" w:lineRule="auto"/>
      </w:pPr>
    </w:p>
    <w:p w14:paraId="65959AA0" w14:textId="77777777" w:rsidR="00D6119B" w:rsidRDefault="00D6119B" w:rsidP="00D20F91">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20F91">
      <w:pPr>
        <w:spacing w:line="360" w:lineRule="auto"/>
      </w:pPr>
      <w:r>
        <w:rPr>
          <w:color w:val="666666"/>
        </w:rPr>
        <w:t>]</w:t>
      </w:r>
    </w:p>
    <w:p w14:paraId="4FED60DF" w14:textId="77777777" w:rsidR="00D6119B" w:rsidRDefault="00D6119B" w:rsidP="00D20F91">
      <w:pPr>
        <w:spacing w:line="360" w:lineRule="auto"/>
      </w:pPr>
    </w:p>
    <w:p w14:paraId="60AA2AB2" w14:textId="77777777" w:rsidR="00D6119B" w:rsidRDefault="00D6119B" w:rsidP="00D20F91">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20F91">
      <w:pPr>
        <w:spacing w:line="360" w:lineRule="auto"/>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Default="00D6119B" w:rsidP="00D20F91">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20F91">
      <w:pPr>
        <w:spacing w:line="360" w:lineRule="auto"/>
      </w:pPr>
    </w:p>
    <w:p w14:paraId="318AF76B" w14:textId="77777777" w:rsidR="00D6119B" w:rsidRDefault="00D6119B" w:rsidP="00D20F91">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20F91">
      <w:pPr>
        <w:spacing w:line="360" w:lineRule="auto"/>
      </w:pPr>
    </w:p>
    <w:p w14:paraId="05AEE089" w14:textId="77777777" w:rsidR="00D6119B" w:rsidRDefault="00D6119B"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20F91">
      <w:pPr>
        <w:spacing w:line="360" w:lineRule="auto"/>
      </w:pPr>
      <w:r>
        <w:rPr>
          <w:color w:val="666666"/>
        </w:rPr>
        <w:t>})</w:t>
      </w:r>
    </w:p>
    <w:p w14:paraId="1E5A2450" w14:textId="77777777" w:rsidR="00D6119B" w:rsidRDefault="00D6119B" w:rsidP="00D20F91">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D20F91">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Default="00D6119B" w:rsidP="00D20F91">
      <w:pPr>
        <w:spacing w:line="360" w:lineRule="auto"/>
      </w:pPr>
      <w:r>
        <w:t>The chatbot supports two modes,</w:t>
      </w:r>
    </w:p>
    <w:p w14:paraId="7692E6DE" w14:textId="77777777" w:rsidR="00D6119B" w:rsidRDefault="00D6119B" w:rsidP="00D20F91">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D20F91">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D20F91">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D20F91">
      <w:pPr>
        <w:spacing w:line="360" w:lineRule="auto"/>
      </w:pPr>
    </w:p>
    <w:p w14:paraId="546B05B1" w14:textId="77777777" w:rsidR="00D6119B" w:rsidRDefault="00D6119B" w:rsidP="00D20F91">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20F91">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20F91">
      <w:pPr>
        <w:spacing w:line="360" w:lineRule="auto"/>
      </w:pPr>
      <w:r>
        <w:rPr>
          <w:color w:val="666666"/>
        </w:rPr>
        <w:t>)</w:t>
      </w:r>
    </w:p>
    <w:p w14:paraId="71A9FF69" w14:textId="77777777" w:rsidR="00D6119B" w:rsidRDefault="00D6119B" w:rsidP="00D20F91">
      <w:pPr>
        <w:spacing w:line="360" w:lineRule="auto"/>
      </w:pPr>
    </w:p>
    <w:p w14:paraId="21B84054" w14:textId="77777777" w:rsidR="00D6119B" w:rsidRDefault="00D6119B" w:rsidP="00D20F91">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20F91">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20F91">
      <w:pPr>
        <w:spacing w:line="360" w:lineRule="auto"/>
      </w:pPr>
      <w:r>
        <w:rPr>
          <w:color w:val="666666"/>
        </w:rPr>
        <w:t> </w:t>
      </w:r>
      <w:r>
        <w:rPr>
          <w:color w:val="C45B1C"/>
        </w:rPr>
        <w:t>setMode</w:t>
      </w:r>
      <w:r>
        <w:rPr>
          <w:color w:val="666666"/>
        </w:rPr>
        <w:t>(newMode)</w:t>
      </w:r>
    </w:p>
    <w:p w14:paraId="647C5648" w14:textId="77777777" w:rsidR="00D6119B" w:rsidRDefault="00D6119B" w:rsidP="00D20F91">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20F91">
      <w:pPr>
        <w:spacing w:line="360" w:lineRule="auto"/>
      </w:pPr>
      <w:r>
        <w:rPr>
          <w:color w:val="666666"/>
        </w:rPr>
        <w:t>}</w:t>
      </w:r>
    </w:p>
    <w:p w14:paraId="53D31A5F" w14:textId="77777777" w:rsidR="00D6119B" w:rsidRDefault="00D6119B" w:rsidP="00D20F91">
      <w:pPr>
        <w:spacing w:line="360" w:lineRule="auto"/>
      </w:pPr>
    </w:p>
    <w:p w14:paraId="76FD8467" w14:textId="752E6018" w:rsidR="000E16B3" w:rsidRDefault="000E16B3" w:rsidP="00D20F91">
      <w:pPr>
        <w:spacing w:line="360" w:lineRule="auto"/>
        <w:rPr>
          <w:b/>
          <w:bCs/>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20F91">
      <w:pPr>
        <w:spacing w:line="360" w:lineRule="auto"/>
      </w:pPr>
    </w:p>
    <w:p w14:paraId="6DA33704" w14:textId="77777777" w:rsidR="00D6119B" w:rsidRDefault="00D6119B" w:rsidP="00D20F91">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20F91">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20F91">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20F91">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20F91">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20F91">
      <w:pPr>
        <w:spacing w:line="360" w:lineRule="auto"/>
      </w:pPr>
    </w:p>
    <w:p w14:paraId="74C875BF" w14:textId="77777777" w:rsidR="005A34D5" w:rsidRDefault="005A34D5" w:rsidP="00D20F91">
      <w:pPr>
        <w:spacing w:line="360" w:lineRule="auto"/>
        <w:rPr>
          <w:b/>
          <w:bCs/>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Default="00D6119B" w:rsidP="00D20F91">
      <w:pPr>
        <w:spacing w:line="360" w:lineRule="auto"/>
      </w:pPr>
      <w:r>
        <w:t>The input bar at the bottom handles everything the user types. When they submit a query,</w:t>
      </w:r>
    </w:p>
    <w:p w14:paraId="6513C88D" w14:textId="77777777" w:rsidR="00D6119B" w:rsidRDefault="00D6119B" w:rsidP="00D20F91">
      <w:pPr>
        <w:numPr>
          <w:ilvl w:val="0"/>
          <w:numId w:val="12"/>
        </w:numPr>
        <w:spacing w:before="120" w:after="120" w:line="360" w:lineRule="auto"/>
      </w:pPr>
      <w:r>
        <w:t>Their message appears in the UI</w:t>
      </w:r>
    </w:p>
    <w:p w14:paraId="4301AC0E" w14:textId="77777777" w:rsidR="00D6119B" w:rsidRDefault="00D6119B" w:rsidP="00D20F91">
      <w:pPr>
        <w:numPr>
          <w:ilvl w:val="0"/>
          <w:numId w:val="12"/>
        </w:numPr>
        <w:spacing w:before="120" w:after="120" w:line="360" w:lineRule="auto"/>
      </w:pPr>
      <w:r>
        <w:t>It is saved in Supabase.</w:t>
      </w:r>
    </w:p>
    <w:p w14:paraId="32325EF7" w14:textId="77777777" w:rsidR="00D6119B" w:rsidRDefault="00D6119B" w:rsidP="00D20F91">
      <w:pPr>
        <w:numPr>
          <w:ilvl w:val="0"/>
          <w:numId w:val="12"/>
        </w:numPr>
        <w:spacing w:before="120" w:after="120" w:line="360" w:lineRule="auto"/>
      </w:pPr>
      <w:r>
        <w:t>The backend FAQ endpoints are connected.</w:t>
      </w:r>
    </w:p>
    <w:p w14:paraId="51720751" w14:textId="77777777" w:rsidR="00D6119B" w:rsidRDefault="00D6119B" w:rsidP="00D20F91">
      <w:pPr>
        <w:numPr>
          <w:ilvl w:val="0"/>
          <w:numId w:val="12"/>
        </w:numPr>
        <w:spacing w:before="120" w:after="120" w:line="360" w:lineRule="auto"/>
      </w:pPr>
      <w:r>
        <w:t>The system waits (thinking mode).</w:t>
      </w:r>
    </w:p>
    <w:p w14:paraId="1E8F833F" w14:textId="77777777" w:rsidR="00D6119B" w:rsidRDefault="00D6119B" w:rsidP="00D20F91">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D20F91">
      <w:pPr>
        <w:spacing w:line="360" w:lineRule="auto"/>
      </w:pPr>
    </w:p>
    <w:p w14:paraId="6E6F0796" w14:textId="77777777" w:rsidR="00D6119B" w:rsidRDefault="00D6119B" w:rsidP="00D20F91">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20F91">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20F91">
      <w:pPr>
        <w:spacing w:line="360" w:lineRule="auto"/>
      </w:pPr>
    </w:p>
    <w:p w14:paraId="49E548F9" w14:textId="77777777" w:rsidR="00D6119B" w:rsidRDefault="00D6119B" w:rsidP="00D20F91">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20F91">
      <w:pPr>
        <w:spacing w:line="360" w:lineRule="auto"/>
      </w:pPr>
      <w:r>
        <w:rPr>
          <w:color w:val="666666"/>
        </w:rPr>
        <w:t> })</w:t>
      </w:r>
    </w:p>
    <w:p w14:paraId="3E1DDB3E" w14:textId="77777777" w:rsidR="00D6119B" w:rsidRDefault="00D6119B" w:rsidP="00D20F91">
      <w:pPr>
        <w:spacing w:line="360" w:lineRule="auto"/>
      </w:pPr>
    </w:p>
    <w:p w14:paraId="1A70B683"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20F91">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20F91">
      <w:pPr>
        <w:spacing w:line="360" w:lineRule="auto"/>
      </w:pPr>
      <w:r>
        <w:rPr>
          <w:color w:val="666666"/>
        </w:rPr>
        <w:t>}</w:t>
      </w:r>
    </w:p>
    <w:p w14:paraId="22AD8D03" w14:textId="77777777" w:rsidR="00D6119B" w:rsidRDefault="00D6119B" w:rsidP="00D20F91">
      <w:pPr>
        <w:spacing w:line="360" w:lineRule="auto"/>
      </w:pPr>
    </w:p>
    <w:p w14:paraId="77075DFD" w14:textId="77777777" w:rsidR="00D6119B" w:rsidRDefault="00D6119B" w:rsidP="00D20F91">
      <w:pPr>
        <w:spacing w:line="360" w:lineRule="auto"/>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Default="00D6119B" w:rsidP="00D20F91">
      <w:pPr>
        <w:spacing w:line="360" w:lineRule="auto"/>
      </w:pPr>
      <w:r>
        <w:t>New messages scroll smoothly into view. Without this, the chat often froze mid-conversation and confused users.</w:t>
      </w:r>
    </w:p>
    <w:p w14:paraId="373EAD1F" w14:textId="77777777" w:rsidR="00D6119B" w:rsidRDefault="00D6119B" w:rsidP="00D20F91">
      <w:pPr>
        <w:spacing w:line="360" w:lineRule="auto"/>
      </w:pPr>
    </w:p>
    <w:p w14:paraId="7A844A16" w14:textId="77777777" w:rsidR="00D6119B" w:rsidRDefault="00D6119B" w:rsidP="00D20F91">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20F91">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20F91">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20F91">
      <w:pPr>
        <w:spacing w:line="360" w:lineRule="auto"/>
      </w:pPr>
    </w:p>
    <w:p w14:paraId="110DE9D9" w14:textId="48548CC1" w:rsidR="00074B5D" w:rsidRPr="00074B5D" w:rsidRDefault="00D6119B" w:rsidP="00D20F91">
      <w:pPr>
        <w:pStyle w:val="Heading5"/>
        <w:numPr>
          <w:ilvl w:val="0"/>
          <w:numId w:val="16"/>
        </w:numPr>
        <w:spacing w:line="360" w:lineRule="auto"/>
      </w:pPr>
      <w:r>
        <w:t>Dropdown Menu and Admin Functions</w:t>
      </w:r>
    </w:p>
    <w:p w14:paraId="16DA0DC7" w14:textId="41416D13" w:rsidR="00D6119B" w:rsidRDefault="00D6119B" w:rsidP="00D20F91">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D20F91">
      <w:pPr>
        <w:spacing w:line="360" w:lineRule="auto"/>
      </w:pPr>
    </w:p>
    <w:p w14:paraId="68EE5FD3" w14:textId="77777777" w:rsidR="00D6119B" w:rsidRDefault="00D6119B" w:rsidP="00D20F91">
      <w:pPr>
        <w:spacing w:line="360" w:lineRule="auto"/>
      </w:pPr>
      <w:r>
        <w:lastRenderedPageBreak/>
        <w:t>Clicking the avatar opens a tiny menu,</w:t>
      </w:r>
    </w:p>
    <w:p w14:paraId="1BDF00BD" w14:textId="77777777" w:rsidR="00D6119B" w:rsidRDefault="00D6119B" w:rsidP="00D20F91">
      <w:pPr>
        <w:numPr>
          <w:ilvl w:val="0"/>
          <w:numId w:val="13"/>
        </w:numPr>
        <w:spacing w:before="120" w:after="120" w:line="360" w:lineRule="auto"/>
      </w:pPr>
      <w:r>
        <w:t>Toggle XAI/Baseline mode (admins only)</w:t>
      </w:r>
    </w:p>
    <w:p w14:paraId="552C1964" w14:textId="77777777" w:rsidR="00D6119B" w:rsidRDefault="00D6119B" w:rsidP="00D20F91">
      <w:pPr>
        <w:numPr>
          <w:ilvl w:val="0"/>
          <w:numId w:val="13"/>
        </w:numPr>
        <w:spacing w:before="120" w:after="120" w:line="360" w:lineRule="auto"/>
      </w:pPr>
      <w:r>
        <w:t>Access the Admin Panel (admins only)</w:t>
      </w:r>
    </w:p>
    <w:p w14:paraId="17D6FD27" w14:textId="77777777" w:rsidR="00D6119B" w:rsidRDefault="00D6119B" w:rsidP="00D20F91">
      <w:pPr>
        <w:numPr>
          <w:ilvl w:val="0"/>
          <w:numId w:val="13"/>
        </w:numPr>
        <w:spacing w:before="120" w:after="120" w:line="360" w:lineRule="auto"/>
      </w:pPr>
      <w:r>
        <w:t>Sign out</w:t>
      </w:r>
    </w:p>
    <w:p w14:paraId="2DBA8342" w14:textId="77777777" w:rsidR="00D6119B" w:rsidRDefault="00D6119B" w:rsidP="00D20F91">
      <w:pPr>
        <w:spacing w:line="360" w:lineRule="auto"/>
      </w:pPr>
      <w:r>
        <w:t>A click listener closes the menu when the user clicks away.</w:t>
      </w:r>
    </w:p>
    <w:p w14:paraId="674A3665" w14:textId="77777777" w:rsidR="00D6119B" w:rsidRDefault="00D6119B" w:rsidP="00D20F91">
      <w:pPr>
        <w:spacing w:line="360" w:lineRule="auto"/>
      </w:pPr>
    </w:p>
    <w:p w14:paraId="25159C1B" w14:textId="77777777" w:rsidR="00D6119B" w:rsidRDefault="00D6119B" w:rsidP="00D20F91">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20F91">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20F91">
      <w:pPr>
        <w:spacing w:line="360" w:lineRule="auto"/>
      </w:pPr>
      <w:r>
        <w:rPr>
          <w:color w:val="666666"/>
        </w:rPr>
        <w:t>&lt;/</w:t>
      </w:r>
      <w:r>
        <w:rPr>
          <w:color w:val="6E21BA"/>
        </w:rPr>
        <w:t>div</w:t>
      </w:r>
      <w:r>
        <w:rPr>
          <w:color w:val="666666"/>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Default="00D6119B" w:rsidP="00D20F91">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20F91">
      <w:pPr>
        <w:spacing w:line="360" w:lineRule="auto"/>
      </w:pPr>
    </w:p>
    <w:p w14:paraId="63979F44" w14:textId="77777777" w:rsidR="00D6119B" w:rsidRDefault="00D6119B" w:rsidP="00D20F91">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20F91">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20F91">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t>Loan Decision Survey Trigger (8-Second Delay)</w:t>
      </w:r>
    </w:p>
    <w:p w14:paraId="63E6EC66" w14:textId="77777777" w:rsidR="00D6119B" w:rsidRDefault="00D6119B" w:rsidP="00D20F91">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20F91">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D20F91">
      <w:pPr>
        <w:spacing w:line="360" w:lineRule="auto"/>
      </w:pPr>
    </w:p>
    <w:p w14:paraId="539DBF04" w14:textId="77777777" w:rsidR="00D6119B" w:rsidRDefault="00D6119B" w:rsidP="00D20F91">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D20F91">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20F91">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20F91">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20F91">
      <w:pPr>
        <w:spacing w:line="360" w:lineRule="auto"/>
      </w:pPr>
    </w:p>
    <w:p w14:paraId="0B4741D1" w14:textId="77777777" w:rsidR="00D6119B" w:rsidRDefault="00D6119B" w:rsidP="00D20F91">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20F91">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20F91">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Default="00D6119B" w:rsidP="00D20F91">
      <w:pPr>
        <w:spacing w:line="360" w:lineRule="auto"/>
      </w:pPr>
      <w:r>
        <w:t>When the survey is submitted, the chatbot logs a thank-you message and saves the user trust metrics inside Supabase via the Node backend.</w:t>
      </w:r>
    </w:p>
    <w:p w14:paraId="4CE685F2" w14:textId="77777777" w:rsidR="00D6119B" w:rsidRDefault="00D6119B" w:rsidP="00D20F91">
      <w:pPr>
        <w:spacing w:line="360" w:lineRule="auto"/>
      </w:pPr>
    </w:p>
    <w:p w14:paraId="42AD818F" w14:textId="77777777" w:rsidR="00D6119B" w:rsidRDefault="00D6119B" w:rsidP="00D20F91">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20F91">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D20F91">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D20F91">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D20F91">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20F91">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20F91">
      <w:pPr>
        <w:spacing w:line="360" w:lineRule="auto"/>
      </w:pPr>
      <w:r>
        <w:rPr>
          <w:color w:val="666666"/>
        </w:rPr>
        <w:t> })</w:t>
      </w:r>
      <w:r>
        <w:rPr>
          <w:color w:val="6E21BA"/>
        </w:rPr>
        <w:t>,</w:t>
      </w:r>
    </w:p>
    <w:p w14:paraId="2B1C7C3E" w14:textId="77777777" w:rsidR="00D6119B" w:rsidRDefault="00D6119B" w:rsidP="00D20F91">
      <w:pPr>
        <w:spacing w:line="360" w:lineRule="auto"/>
      </w:pPr>
      <w:r>
        <w:rPr>
          <w:color w:val="666666"/>
        </w:rPr>
        <w:lastRenderedPageBreak/>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Default="00D6119B" w:rsidP="00D20F91">
      <w:pPr>
        <w:spacing w:line="360" w:lineRule="auto"/>
      </w:pPr>
      <w:r>
        <w:t>An action button that is floating in the bottom right corner, which lets the users jump into the structure's loan form.</w:t>
      </w:r>
    </w:p>
    <w:p w14:paraId="724FCBEE" w14:textId="77777777" w:rsidR="00D6119B" w:rsidRDefault="00D6119B" w:rsidP="00D20F91">
      <w:pPr>
        <w:spacing w:line="360" w:lineRule="auto"/>
      </w:pPr>
    </w:p>
    <w:p w14:paraId="7A4F6A09" w14:textId="77777777" w:rsidR="00D6119B" w:rsidRDefault="00D6119B" w:rsidP="00D20F91">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20F91">
      <w:pPr>
        <w:spacing w:line="360" w:lineRule="auto"/>
      </w:pPr>
      <w:r>
        <w:rPr>
          <w:color w:val="666666"/>
        </w:rPr>
        <w:t> Apply for a Loan</w:t>
      </w:r>
    </w:p>
    <w:p w14:paraId="4E6716E1" w14:textId="77777777" w:rsidR="00D6119B" w:rsidRDefault="00D6119B" w:rsidP="00D20F91">
      <w:pPr>
        <w:spacing w:line="360" w:lineRule="auto"/>
      </w:pPr>
      <w:r>
        <w:rPr>
          <w:color w:val="666666"/>
        </w:rPr>
        <w:t>&lt;/</w:t>
      </w:r>
      <w:r>
        <w:rPr>
          <w:color w:val="6E21BA"/>
        </w:rPr>
        <w:t>button</w:t>
      </w:r>
      <w:r>
        <w:rPr>
          <w:color w:val="666666"/>
        </w:rPr>
        <w:t>&gt;</w:t>
      </w:r>
    </w:p>
    <w:p w14:paraId="63E58CCE" w14:textId="77777777" w:rsidR="00D6119B" w:rsidRDefault="00D6119B" w:rsidP="00D20F91">
      <w:pPr>
        <w:spacing w:line="360" w:lineRule="auto"/>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Default="00D6119B" w:rsidP="00D20F91">
      <w:pPr>
        <w:spacing w:line="360" w:lineRule="auto"/>
      </w:pPr>
      <w:r>
        <w:t>Every message in the list becomes a chat row. The system builds,</w:t>
      </w:r>
    </w:p>
    <w:p w14:paraId="6EC911FC" w14:textId="77777777" w:rsidR="00D6119B" w:rsidRDefault="00D6119B" w:rsidP="00D20F91">
      <w:pPr>
        <w:numPr>
          <w:ilvl w:val="0"/>
          <w:numId w:val="14"/>
        </w:numPr>
        <w:spacing w:before="120" w:after="120" w:line="360" w:lineRule="auto"/>
      </w:pPr>
      <w:r>
        <w:t>Avatar (“AI” or “U”)</w:t>
      </w:r>
    </w:p>
    <w:p w14:paraId="32C3F1E0" w14:textId="77777777" w:rsidR="00D6119B" w:rsidRDefault="00D6119B" w:rsidP="00D20F91">
      <w:pPr>
        <w:numPr>
          <w:ilvl w:val="0"/>
          <w:numId w:val="14"/>
        </w:numPr>
        <w:spacing w:before="120" w:after="120" w:line="360" w:lineRule="auto"/>
      </w:pPr>
      <w:r>
        <w:t>Bubble background</w:t>
      </w:r>
    </w:p>
    <w:p w14:paraId="2222E57C" w14:textId="77777777" w:rsidR="00D6119B" w:rsidRDefault="00D6119B" w:rsidP="00D20F91">
      <w:pPr>
        <w:numPr>
          <w:ilvl w:val="0"/>
          <w:numId w:val="14"/>
        </w:numPr>
        <w:spacing w:before="120" w:after="120" w:line="360" w:lineRule="auto"/>
      </w:pPr>
      <w:r>
        <w:t>Multi-line formatting</w:t>
      </w:r>
    </w:p>
    <w:p w14:paraId="2FCA87FC" w14:textId="77777777" w:rsidR="00D6119B" w:rsidRDefault="00D6119B" w:rsidP="00D20F91">
      <w:pPr>
        <w:numPr>
          <w:ilvl w:val="0"/>
          <w:numId w:val="14"/>
        </w:numPr>
        <w:spacing w:before="120" w:after="120" w:line="360" w:lineRule="auto"/>
      </w:pPr>
      <w:r>
        <w:t>Left/right alignment</w:t>
      </w:r>
    </w:p>
    <w:p w14:paraId="07CFA265" w14:textId="77777777" w:rsidR="00D6119B" w:rsidRDefault="00D6119B" w:rsidP="00D20F91">
      <w:pPr>
        <w:spacing w:line="360" w:lineRule="auto"/>
      </w:pPr>
    </w:p>
    <w:p w14:paraId="4395B9FC" w14:textId="77777777" w:rsidR="00D6119B" w:rsidRDefault="00D6119B" w:rsidP="00D20F91">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D20F91">
      <w:pPr>
        <w:spacing w:line="360" w:lineRule="auto"/>
      </w:pPr>
    </w:p>
    <w:p w14:paraId="2A898C2F" w14:textId="77777777" w:rsidR="00D6119B" w:rsidRDefault="00D6119B" w:rsidP="00D20F91">
      <w:pPr>
        <w:spacing w:line="360" w:lineRule="auto"/>
      </w:pPr>
      <w:r>
        <w:rPr>
          <w:color w:val="187B34"/>
        </w:rPr>
        <w:t>   </w:t>
      </w:r>
      <w:r>
        <w:rPr>
          <w:color w:val="666666"/>
        </w:rPr>
        <w:t>&lt;</w:t>
      </w:r>
      <w:r>
        <w:rPr>
          <w:color w:val="6E21BA"/>
        </w:rPr>
        <w:t>div</w:t>
      </w:r>
    </w:p>
    <w:p w14:paraId="79D39F01" w14:textId="77777777" w:rsidR="00D6119B" w:rsidRDefault="00D6119B" w:rsidP="00D20F91">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20F91">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20F91">
      <w:pPr>
        <w:spacing w:line="360" w:lineRule="auto"/>
      </w:pPr>
      <w:r>
        <w:rPr>
          <w:color w:val="187B34"/>
        </w:rPr>
        <w:t>   </w:t>
      </w:r>
      <w:r>
        <w:rPr>
          <w:color w:val="666666"/>
        </w:rPr>
        <w:t>/&gt;</w:t>
      </w:r>
    </w:p>
    <w:p w14:paraId="0A827C5C"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D20F91">
      <w:pPr>
        <w:spacing w:line="360" w:lineRule="auto"/>
      </w:pPr>
      <w:r>
        <w:rPr>
          <w:color w:val="666666"/>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Default="00D6119B" w:rsidP="00D20F91">
      <w:pPr>
        <w:spacing w:line="360" w:lineRule="auto"/>
      </w:pPr>
      <w:r>
        <w:t>The main structure ties everything together,</w:t>
      </w:r>
    </w:p>
    <w:p w14:paraId="4BAF9805" w14:textId="77777777" w:rsidR="00D6119B" w:rsidRDefault="00D6119B" w:rsidP="00D20F91">
      <w:pPr>
        <w:numPr>
          <w:ilvl w:val="0"/>
          <w:numId w:val="15"/>
        </w:numPr>
        <w:spacing w:before="120" w:after="120" w:line="360" w:lineRule="auto"/>
      </w:pPr>
      <w:r>
        <w:t>Header with mode badge + dropdown</w:t>
      </w:r>
    </w:p>
    <w:p w14:paraId="2A67CA2A" w14:textId="77777777" w:rsidR="00D6119B" w:rsidRDefault="00D6119B" w:rsidP="00D20F91">
      <w:pPr>
        <w:numPr>
          <w:ilvl w:val="0"/>
          <w:numId w:val="15"/>
        </w:numPr>
        <w:spacing w:before="120" w:after="120" w:line="360" w:lineRule="auto"/>
      </w:pPr>
      <w:r>
        <w:t>Scrollable message area</w:t>
      </w:r>
    </w:p>
    <w:p w14:paraId="6AC378A2" w14:textId="77777777" w:rsidR="00D6119B" w:rsidRDefault="00D6119B" w:rsidP="00D20F91">
      <w:pPr>
        <w:numPr>
          <w:ilvl w:val="0"/>
          <w:numId w:val="15"/>
        </w:numPr>
        <w:spacing w:before="120" w:after="120" w:line="360" w:lineRule="auto"/>
      </w:pPr>
      <w:r>
        <w:t>Input bar</w:t>
      </w:r>
    </w:p>
    <w:p w14:paraId="67F7D4B6" w14:textId="77777777" w:rsidR="00D6119B" w:rsidRDefault="00D6119B" w:rsidP="00D20F91">
      <w:pPr>
        <w:numPr>
          <w:ilvl w:val="0"/>
          <w:numId w:val="15"/>
        </w:numPr>
        <w:spacing w:before="120" w:after="120" w:line="360" w:lineRule="auto"/>
      </w:pPr>
      <w:r>
        <w:t>Floating loan button</w:t>
      </w:r>
    </w:p>
    <w:p w14:paraId="29A83F9B" w14:textId="77777777" w:rsidR="00D6119B" w:rsidRDefault="00D6119B" w:rsidP="00D20F91">
      <w:pPr>
        <w:numPr>
          <w:ilvl w:val="0"/>
          <w:numId w:val="15"/>
        </w:numPr>
        <w:spacing w:before="120" w:after="120" w:line="360" w:lineRule="auto"/>
      </w:pPr>
      <w:r>
        <w:t>Survey modal</w:t>
      </w:r>
    </w:p>
    <w:p w14:paraId="369CEFF5" w14:textId="77777777" w:rsidR="00D6119B" w:rsidRDefault="00D6119B" w:rsidP="00D20F91">
      <w:pPr>
        <w:spacing w:line="360" w:lineRule="auto"/>
      </w:pPr>
    </w:p>
    <w:p w14:paraId="3DAE4AE4" w14:textId="77777777" w:rsidR="00D6119B" w:rsidRDefault="00D6119B" w:rsidP="00D20F91">
      <w:pPr>
        <w:spacing w:line="360" w:lineRule="auto"/>
      </w:pPr>
      <w:r>
        <w:rPr>
          <w:color w:val="666666"/>
        </w:rPr>
        <w:t>return (</w:t>
      </w:r>
    </w:p>
    <w:p w14:paraId="627BF234" w14:textId="77777777" w:rsidR="00D6119B" w:rsidRDefault="00D6119B" w:rsidP="00D20F91">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20F91">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20F91">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20F91">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20F91">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20F91">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20F91">
      <w:pPr>
        <w:spacing w:line="360" w:lineRule="auto"/>
      </w:pPr>
      <w:r>
        <w:rPr>
          <w:color w:val="666666"/>
        </w:rPr>
        <w:t> &lt;/</w:t>
      </w:r>
      <w:r>
        <w:rPr>
          <w:color w:val="6E21BA"/>
        </w:rPr>
        <w:t>main</w:t>
      </w:r>
      <w:r>
        <w:rPr>
          <w:color w:val="666666"/>
        </w:rPr>
        <w:t>&gt;</w:t>
      </w:r>
    </w:p>
    <w:p w14:paraId="0A36E498" w14:textId="77777777" w:rsidR="00D6119B" w:rsidRDefault="00D6119B" w:rsidP="00D20F91">
      <w:pPr>
        <w:spacing w:line="360" w:lineRule="auto"/>
        <w:rPr>
          <w:color w:val="666666"/>
        </w:rPr>
      </w:pPr>
      <w:r>
        <w:rPr>
          <w:color w:val="666666"/>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Default="00F512C9" w:rsidP="00D20F91">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Default="00F512C9" w:rsidP="00D20F91">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D20F91">
      <w:pPr>
        <w:spacing w:line="360" w:lineRule="auto"/>
      </w:pPr>
    </w:p>
    <w:p w14:paraId="569B62F2" w14:textId="77777777" w:rsidR="00F512C9" w:rsidRDefault="00F512C9" w:rsidP="00D20F91">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D20F91">
      <w:pPr>
        <w:spacing w:line="360" w:lineRule="auto"/>
      </w:pPr>
    </w:p>
    <w:p w14:paraId="1EB7159C" w14:textId="77777777" w:rsidR="00F512C9" w:rsidRDefault="00F512C9" w:rsidP="00D20F91">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D20F91">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D20F91">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D20F91">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D20F91">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D20F91">
      <w:pPr>
        <w:spacing w:line="360" w:lineRule="auto"/>
      </w:pPr>
    </w:p>
    <w:p w14:paraId="54E555D0" w14:textId="77777777" w:rsidR="00F512C9" w:rsidRDefault="00F512C9" w:rsidP="00D20F91">
      <w:pPr>
        <w:spacing w:line="360" w:lineRule="auto"/>
      </w:pPr>
      <w:r>
        <w:rPr>
          <w:color w:val="666666"/>
        </w:rPr>
        <w:t>     </w:t>
      </w:r>
      <w:r>
        <w:rPr>
          <w:color w:val="6E21BA"/>
        </w:rPr>
        <w:t>return</w:t>
      </w:r>
      <w:r>
        <w:rPr>
          <w:color w:val="666666"/>
        </w:rPr>
        <w:t xml:space="preserve"> (</w:t>
      </w:r>
    </w:p>
    <w:p w14:paraId="7D19E74C"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D20F91">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D20F91">
      <w:pPr>
        <w:spacing w:line="360" w:lineRule="auto"/>
      </w:pPr>
      <w:r>
        <w:rPr>
          <w:color w:val="187B34"/>
        </w:rPr>
        <w:t>         </w:t>
      </w:r>
      <w:r>
        <w:rPr>
          <w:color w:val="666666"/>
        </w:rPr>
        <w:t>&gt;</w:t>
      </w:r>
    </w:p>
    <w:p w14:paraId="2616F238" w14:textId="77777777" w:rsidR="00F512C9" w:rsidRDefault="00F512C9" w:rsidP="00D20F91">
      <w:pPr>
        <w:spacing w:line="360" w:lineRule="auto"/>
      </w:pPr>
      <w:r>
        <w:rPr>
          <w:color w:val="187B34"/>
        </w:rPr>
        <w:t>           </w:t>
      </w:r>
      <w:r>
        <w:rPr>
          <w:color w:val="666666"/>
        </w:rPr>
        <w:t>{label}</w:t>
      </w:r>
    </w:p>
    <w:p w14:paraId="5957093C"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D20F91">
      <w:pPr>
        <w:spacing w:line="360" w:lineRule="auto"/>
      </w:pPr>
    </w:p>
    <w:p w14:paraId="5265F7EE"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D20F91">
      <w:pPr>
        <w:spacing w:line="360" w:lineRule="auto"/>
      </w:pPr>
      <w:r>
        <w:rPr>
          <w:color w:val="187B34"/>
        </w:rPr>
        <w:t>             </w:t>
      </w:r>
      <w:r>
        <w:rPr>
          <w:color w:val="6E21BA"/>
        </w:rPr>
        <w:t>style=</w:t>
      </w:r>
      <w:r>
        <w:rPr>
          <w:color w:val="666666"/>
        </w:rPr>
        <w:t>{{</w:t>
      </w:r>
    </w:p>
    <w:p w14:paraId="0686BC29" w14:textId="77777777" w:rsidR="00F512C9" w:rsidRDefault="00F512C9" w:rsidP="00D20F91">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D20F91">
      <w:pPr>
        <w:spacing w:line="360" w:lineRule="auto"/>
      </w:pPr>
      <w:r>
        <w:rPr>
          <w:color w:val="666666"/>
        </w:rPr>
        <w:t>             }}</w:t>
      </w:r>
    </w:p>
    <w:p w14:paraId="19B5E0E5" w14:textId="77777777" w:rsidR="00F512C9" w:rsidRDefault="00F512C9" w:rsidP="00D20F91">
      <w:pPr>
        <w:spacing w:line="360" w:lineRule="auto"/>
      </w:pPr>
      <w:r>
        <w:rPr>
          <w:color w:val="187B34"/>
        </w:rPr>
        <w:t>           </w:t>
      </w:r>
      <w:r>
        <w:rPr>
          <w:color w:val="666666"/>
        </w:rPr>
        <w:t>&gt;</w:t>
      </w:r>
    </w:p>
    <w:p w14:paraId="7181615E" w14:textId="77777777" w:rsidR="00F512C9" w:rsidRDefault="00F512C9" w:rsidP="00D20F91">
      <w:pPr>
        <w:spacing w:line="360" w:lineRule="auto"/>
      </w:pPr>
      <w:r>
        <w:rPr>
          <w:color w:val="187B34"/>
        </w:rPr>
        <w:t>             </w:t>
      </w:r>
      <w:r>
        <w:rPr>
          <w:color w:val="666666"/>
        </w:rPr>
        <w:t>{stepNumber}</w:t>
      </w:r>
    </w:p>
    <w:p w14:paraId="0B814B7D"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D20F91">
      <w:pPr>
        <w:spacing w:line="360" w:lineRule="auto"/>
      </w:pPr>
    </w:p>
    <w:p w14:paraId="102D0206" w14:textId="77777777" w:rsidR="00F512C9" w:rsidRDefault="00F512C9" w:rsidP="00D20F91">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D20F91">
      <w:pPr>
        <w:spacing w:line="360" w:lineRule="auto"/>
      </w:pPr>
      <w:r>
        <w:rPr>
          <w:color w:val="666666"/>
        </w:rPr>
        <w:t>             /&gt;</w:t>
      </w:r>
    </w:p>
    <w:p w14:paraId="696C7BD0" w14:textId="77777777" w:rsidR="00F512C9" w:rsidRDefault="00F512C9" w:rsidP="00D20F91">
      <w:pPr>
        <w:spacing w:line="360" w:lineRule="auto"/>
      </w:pPr>
      <w:r>
        <w:rPr>
          <w:color w:val="666666"/>
        </w:rPr>
        <w:t>           )}</w:t>
      </w:r>
    </w:p>
    <w:p w14:paraId="01D6DCDE"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D20F91">
      <w:pPr>
        <w:spacing w:line="360" w:lineRule="auto"/>
      </w:pPr>
      <w:r>
        <w:rPr>
          <w:color w:val="666666"/>
        </w:rPr>
        <w:lastRenderedPageBreak/>
        <w:t>     )</w:t>
      </w:r>
    </w:p>
    <w:p w14:paraId="162D7E1D" w14:textId="77777777" w:rsidR="00F512C9" w:rsidRDefault="00F512C9" w:rsidP="00D20F91">
      <w:pPr>
        <w:spacing w:line="360" w:lineRule="auto"/>
      </w:pPr>
      <w:r>
        <w:rPr>
          <w:color w:val="666666"/>
        </w:rPr>
        <w:t>   })}</w:t>
      </w:r>
    </w:p>
    <w:p w14:paraId="6A4BCB58"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D20F91">
      <w:pPr>
        <w:spacing w:line="360" w:lineRule="auto"/>
      </w:pPr>
      <w:r>
        <w:rPr>
          <w:color w:val="666666"/>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Default="00F512C9" w:rsidP="00D20F91">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D20F91">
      <w:pPr>
        <w:spacing w:line="360" w:lineRule="auto"/>
      </w:pPr>
    </w:p>
    <w:p w14:paraId="3323B946" w14:textId="77777777" w:rsidR="00F512C9" w:rsidRDefault="00F512C9" w:rsidP="00D20F91">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D20F91">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D20F91">
      <w:pPr>
        <w:spacing w:line="360" w:lineRule="auto"/>
      </w:pPr>
      <w:r>
        <w:rPr>
          <w:color w:val="187B34"/>
        </w:rPr>
        <w:t>   </w:t>
      </w:r>
      <w:r>
        <w:rPr>
          <w:color w:val="666666"/>
        </w:rPr>
        <w:t>{children}</w:t>
      </w:r>
    </w:p>
    <w:p w14:paraId="0848E5EC" w14:textId="77777777" w:rsidR="00F512C9" w:rsidRDefault="00F512C9" w:rsidP="00D20F91">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D20F91">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D20F91">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D20F91">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D20F91">
      <w:pPr>
        <w:spacing w:line="360" w:lineRule="auto"/>
      </w:pPr>
      <w:r>
        <w:rPr>
          <w:color w:val="666666"/>
        </w:rPr>
        <w:t>)</w:t>
      </w:r>
    </w:p>
    <w:p w14:paraId="06AACB72" w14:textId="77777777" w:rsidR="00F512C9" w:rsidRDefault="00F512C9" w:rsidP="00D20F91">
      <w:pPr>
        <w:spacing w:line="360" w:lineRule="auto"/>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Default="00F512C9" w:rsidP="00D20F91">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D20F91">
      <w:pPr>
        <w:spacing w:line="360" w:lineRule="auto"/>
      </w:pPr>
    </w:p>
    <w:p w14:paraId="492D7989" w14:textId="77777777" w:rsidR="00F512C9" w:rsidRDefault="00F512C9" w:rsidP="00D20F91">
      <w:pPr>
        <w:spacing w:line="360" w:lineRule="auto"/>
      </w:pPr>
      <w:r>
        <w:rPr>
          <w:color w:val="6E21BA"/>
        </w:rPr>
        <w:t>&lt;</w:t>
      </w:r>
      <w:r>
        <w:rPr>
          <w:color w:val="666666"/>
        </w:rPr>
        <w:t>input</w:t>
      </w:r>
    </w:p>
    <w:p w14:paraId="709C6870" w14:textId="77777777" w:rsidR="00F512C9" w:rsidRDefault="00F512C9" w:rsidP="00D20F91">
      <w:pPr>
        <w:spacing w:line="360" w:lineRule="auto"/>
      </w:pPr>
      <w:r>
        <w:rPr>
          <w:color w:val="666666"/>
        </w:rPr>
        <w:t> type</w:t>
      </w:r>
      <w:r>
        <w:rPr>
          <w:color w:val="6E21BA"/>
        </w:rPr>
        <w:t>=</w:t>
      </w:r>
      <w:r>
        <w:rPr>
          <w:color w:val="187B34"/>
        </w:rPr>
        <w:t>"number"</w:t>
      </w:r>
    </w:p>
    <w:p w14:paraId="3B5F9191" w14:textId="77777777" w:rsidR="00F512C9" w:rsidRDefault="00F512C9" w:rsidP="00D20F91">
      <w:pPr>
        <w:spacing w:line="360" w:lineRule="auto"/>
      </w:pPr>
      <w:r>
        <w:rPr>
          <w:color w:val="666666"/>
        </w:rPr>
        <w:t> name</w:t>
      </w:r>
      <w:r>
        <w:rPr>
          <w:color w:val="6E21BA"/>
        </w:rPr>
        <w:t>=</w:t>
      </w:r>
      <w:r>
        <w:rPr>
          <w:color w:val="187B34"/>
        </w:rPr>
        <w:t>"no_of_dependents"</w:t>
      </w:r>
    </w:p>
    <w:p w14:paraId="5C602B56" w14:textId="77777777" w:rsidR="00F512C9" w:rsidRDefault="00F512C9" w:rsidP="00D20F91">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D20F91">
      <w:pPr>
        <w:spacing w:line="360" w:lineRule="auto"/>
      </w:pPr>
      <w:r>
        <w:rPr>
          <w:color w:val="666666"/>
        </w:rPr>
        <w:t> onChange</w:t>
      </w:r>
      <w:r>
        <w:rPr>
          <w:color w:val="6E21BA"/>
        </w:rPr>
        <w:t>=</w:t>
      </w:r>
      <w:r>
        <w:rPr>
          <w:color w:val="666666"/>
        </w:rPr>
        <w:t>{handleChange}</w:t>
      </w:r>
    </w:p>
    <w:p w14:paraId="61D801E0" w14:textId="77777777" w:rsidR="00F512C9" w:rsidRDefault="00F512C9" w:rsidP="00D20F91">
      <w:pPr>
        <w:spacing w:line="360" w:lineRule="auto"/>
      </w:pPr>
      <w:r>
        <w:rPr>
          <w:color w:val="666666"/>
        </w:rPr>
        <w:t> onBlur</w:t>
      </w:r>
      <w:r>
        <w:rPr>
          <w:color w:val="6E21BA"/>
        </w:rPr>
        <w:t>=</w:t>
      </w:r>
      <w:r>
        <w:rPr>
          <w:color w:val="666666"/>
        </w:rPr>
        <w:t>{handleBlur}</w:t>
      </w:r>
    </w:p>
    <w:p w14:paraId="36CCE73C" w14:textId="77777777" w:rsidR="00F512C9" w:rsidRDefault="00F512C9" w:rsidP="00D20F91">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D20F91">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D20F91">
      <w:pPr>
        <w:spacing w:line="360" w:lineRule="auto"/>
      </w:pPr>
      <w:r>
        <w:rPr>
          <w:color w:val="6E21BA"/>
        </w:rPr>
        <w:t>/&gt;</w:t>
      </w:r>
    </w:p>
    <w:p w14:paraId="4FED55C4" w14:textId="77777777" w:rsidR="00F512C9" w:rsidRDefault="00F512C9" w:rsidP="00D20F91">
      <w:pPr>
        <w:spacing w:line="360" w:lineRule="auto"/>
      </w:pPr>
    </w:p>
    <w:p w14:paraId="5F001073" w14:textId="34042F09" w:rsidR="00F512C9" w:rsidRDefault="00F512C9" w:rsidP="00D20F91">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Default="00F512C9" w:rsidP="00D20F91">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D20F91">
      <w:pPr>
        <w:spacing w:line="360" w:lineRule="auto"/>
      </w:pPr>
    </w:p>
    <w:p w14:paraId="2EECC82B" w14:textId="77777777" w:rsidR="00F512C9" w:rsidRDefault="00F512C9" w:rsidP="00D20F91">
      <w:pPr>
        <w:spacing w:line="360" w:lineRule="auto"/>
      </w:pPr>
      <w:r>
        <w:rPr>
          <w:color w:val="666666"/>
        </w:rPr>
        <w:lastRenderedPageBreak/>
        <w:t>const dti = income ? loan / income : 0</w:t>
      </w:r>
    </w:p>
    <w:p w14:paraId="4CC7E7D9" w14:textId="77777777" w:rsidR="00F512C9" w:rsidRDefault="00F512C9" w:rsidP="00D20F91">
      <w:pPr>
        <w:spacing w:line="360" w:lineRule="auto"/>
      </w:pPr>
      <w:r>
        <w:rPr>
          <w:color w:val="666666"/>
        </w:rPr>
        <w:t>const dtiPercent = (dti ?? 0) * 100</w:t>
      </w:r>
    </w:p>
    <w:p w14:paraId="2C163B96" w14:textId="77777777" w:rsidR="00F512C9" w:rsidRDefault="00F512C9" w:rsidP="00D20F91">
      <w:pPr>
        <w:spacing w:line="360" w:lineRule="auto"/>
      </w:pPr>
    </w:p>
    <w:p w14:paraId="6BF8B578" w14:textId="77777777" w:rsidR="00F512C9" w:rsidRDefault="00F512C9" w:rsidP="00D20F91">
      <w:pPr>
        <w:spacing w:line="360" w:lineRule="auto"/>
      </w:pPr>
      <w:r>
        <w:rPr>
          <w:color w:val="666666"/>
        </w:rPr>
        <w:t>&lt;</w:t>
      </w:r>
      <w:r>
        <w:rPr>
          <w:color w:val="6E21BA"/>
        </w:rPr>
        <w:t>div</w:t>
      </w:r>
    </w:p>
    <w:p w14:paraId="3F569D7A" w14:textId="77777777" w:rsidR="00F512C9" w:rsidRDefault="00F512C9" w:rsidP="00D20F91">
      <w:pPr>
        <w:spacing w:line="360" w:lineRule="auto"/>
      </w:pPr>
      <w:r>
        <w:rPr>
          <w:color w:val="666666"/>
        </w:rPr>
        <w:t> </w:t>
      </w:r>
      <w:r>
        <w:rPr>
          <w:color w:val="6E21BA"/>
        </w:rPr>
        <w:t>className=</w:t>
      </w:r>
      <w:r>
        <w:rPr>
          <w:color w:val="187B34"/>
        </w:rPr>
        <w:t>"value"</w:t>
      </w:r>
    </w:p>
    <w:p w14:paraId="78E425E9"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D20F91">
      <w:pPr>
        <w:spacing w:line="360" w:lineRule="auto"/>
      </w:pPr>
      <w:r>
        <w:rPr>
          <w:color w:val="666666"/>
        </w:rPr>
        <w:t>&gt;</w:t>
      </w:r>
    </w:p>
    <w:p w14:paraId="0E2DC0B9" w14:textId="77777777" w:rsidR="00F512C9" w:rsidRDefault="00F512C9" w:rsidP="00D20F91">
      <w:pPr>
        <w:spacing w:line="360" w:lineRule="auto"/>
      </w:pPr>
      <w:r>
        <w:rPr>
          <w:color w:val="666666"/>
        </w:rPr>
        <w:t> {dtiPercent.toFixed(1)}%</w:t>
      </w:r>
    </w:p>
    <w:p w14:paraId="0C472D36" w14:textId="77777777" w:rsidR="00F512C9" w:rsidRDefault="00F512C9" w:rsidP="00D20F91">
      <w:pPr>
        <w:spacing w:line="360" w:lineRule="auto"/>
      </w:pPr>
      <w:r>
        <w:rPr>
          <w:color w:val="666666"/>
        </w:rPr>
        <w:t>&lt;/</w:t>
      </w:r>
      <w:r>
        <w:rPr>
          <w:color w:val="6E21BA"/>
        </w:rPr>
        <w:t>div</w:t>
      </w:r>
      <w:r>
        <w:rPr>
          <w:color w:val="666666"/>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Default="00F512C9" w:rsidP="00D20F91">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D20F91">
      <w:pPr>
        <w:spacing w:line="360" w:lineRule="auto"/>
      </w:pPr>
    </w:p>
    <w:p w14:paraId="3E7E9339" w14:textId="77777777" w:rsidR="00F512C9" w:rsidRDefault="00F512C9" w:rsidP="00D20F91">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D20F91">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D20F91">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D20F91">
      <w:pPr>
        <w:spacing w:line="360" w:lineRule="auto"/>
      </w:pPr>
    </w:p>
    <w:p w14:paraId="47E5F02D" w14:textId="74A38B56" w:rsidR="00F512C9" w:rsidRDefault="00F512C9" w:rsidP="00D20F91">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Default="00F512C9" w:rsidP="00D20F91">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D20F91">
      <w:pPr>
        <w:spacing w:line="360" w:lineRule="auto"/>
      </w:pPr>
    </w:p>
    <w:p w14:paraId="1CAA9080" w14:textId="77777777" w:rsidR="00F512C9" w:rsidRDefault="00F512C9" w:rsidP="00D20F91">
      <w:pPr>
        <w:spacing w:line="360" w:lineRule="auto"/>
      </w:pPr>
      <w:r>
        <w:rPr>
          <w:color w:val="666666"/>
        </w:rPr>
        <w:t>const lta = totalAssets ? loan / totalAssets : 0</w:t>
      </w:r>
    </w:p>
    <w:p w14:paraId="567637AB" w14:textId="77777777" w:rsidR="00F512C9" w:rsidRDefault="00F512C9" w:rsidP="00D20F91">
      <w:pPr>
        <w:spacing w:line="360" w:lineRule="auto"/>
      </w:pPr>
      <w:r>
        <w:rPr>
          <w:color w:val="666666"/>
        </w:rPr>
        <w:t>const ltaPercent = lta * 100</w:t>
      </w:r>
    </w:p>
    <w:p w14:paraId="10428BAB" w14:textId="77777777" w:rsidR="00F512C9" w:rsidRDefault="00F512C9" w:rsidP="00D20F91">
      <w:pPr>
        <w:spacing w:line="360" w:lineRule="auto"/>
      </w:pPr>
    </w:p>
    <w:p w14:paraId="63F4CBDA"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D20F91">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D20F91">
      <w:pPr>
        <w:spacing w:line="360" w:lineRule="auto"/>
      </w:pPr>
    </w:p>
    <w:p w14:paraId="3AB5C312" w14:textId="77777777" w:rsidR="00F512C9" w:rsidRDefault="00F512C9" w:rsidP="00D20F91">
      <w:pPr>
        <w:spacing w:line="360" w:lineRule="auto"/>
      </w:pPr>
    </w:p>
    <w:p w14:paraId="6A095B49" w14:textId="77777777" w:rsidR="00F512C9" w:rsidRDefault="00F512C9" w:rsidP="00D20F91">
      <w:pPr>
        <w:spacing w:line="360" w:lineRule="auto"/>
      </w:pPr>
      <w:r>
        <w:t>The last step shows everything in a nutshell, such as income, assets, etc.</w:t>
      </w:r>
    </w:p>
    <w:p w14:paraId="03FFDFE2" w14:textId="77777777" w:rsidR="00F512C9" w:rsidRDefault="00F512C9" w:rsidP="00D20F91">
      <w:pPr>
        <w:spacing w:line="360" w:lineRule="auto"/>
      </w:pPr>
    </w:p>
    <w:p w14:paraId="0A3C84D9"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D20F91">
      <w:pPr>
        <w:spacing w:line="360" w:lineRule="auto"/>
      </w:pPr>
      <w:r>
        <w:rPr>
          <w:color w:val="666666"/>
        </w:rPr>
        <w:t>&lt;/</w:t>
      </w:r>
      <w:r>
        <w:rPr>
          <w:color w:val="6E21BA"/>
        </w:rPr>
        <w:t>div</w:t>
      </w:r>
      <w:r>
        <w:rPr>
          <w:color w:val="666666"/>
        </w:rPr>
        <w:t>&gt;</w:t>
      </w:r>
    </w:p>
    <w:p w14:paraId="12C09F77" w14:textId="77777777" w:rsidR="00F512C9" w:rsidRDefault="00F512C9" w:rsidP="00D20F91">
      <w:pPr>
        <w:spacing w:line="360" w:lineRule="auto"/>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Default="00F512C9" w:rsidP="00D20F91">
      <w:pPr>
        <w:spacing w:line="360" w:lineRule="auto"/>
      </w:pPr>
      <w:r>
        <w:t>Validation is tied to steps. Each step enforces its own limits to prevent bad data from slipping through.</w:t>
      </w:r>
    </w:p>
    <w:p w14:paraId="3A862030" w14:textId="77777777" w:rsidR="00F512C9" w:rsidRDefault="00F512C9" w:rsidP="00D20F91">
      <w:pPr>
        <w:spacing w:line="360" w:lineRule="auto"/>
      </w:pPr>
    </w:p>
    <w:p w14:paraId="468DA8F2" w14:textId="77777777" w:rsidR="00F512C9" w:rsidRDefault="00F512C9" w:rsidP="00D20F91">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D20F91">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D20F91">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D20F91">
      <w:pPr>
        <w:spacing w:line="360" w:lineRule="auto"/>
      </w:pPr>
      <w:r>
        <w:rPr>
          <w:color w:val="666666"/>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Default="00F512C9" w:rsidP="00D20F91">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D20F91">
      <w:pPr>
        <w:spacing w:line="360" w:lineRule="auto"/>
      </w:pPr>
    </w:p>
    <w:p w14:paraId="2A0E0BE0" w14:textId="77777777" w:rsidR="00F512C9" w:rsidRDefault="00F512C9" w:rsidP="00D20F91">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D20F91">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D20F91">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D20F91">
      <w:pPr>
        <w:spacing w:line="360" w:lineRule="auto"/>
      </w:pPr>
      <w:r>
        <w:rPr>
          <w:color w:val="666666"/>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D20F91">
      <w:pPr>
        <w:spacing w:line="360" w:lineRule="auto"/>
      </w:pPr>
      <w:r>
        <w:t>When the form is submitted,</w:t>
      </w:r>
    </w:p>
    <w:p w14:paraId="737FBE1F" w14:textId="77777777" w:rsidR="00F512C9" w:rsidRDefault="00F512C9" w:rsidP="00D20F91">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D20F91">
      <w:pPr>
        <w:numPr>
          <w:ilvl w:val="0"/>
          <w:numId w:val="17"/>
        </w:numPr>
        <w:spacing w:before="120" w:after="120" w:line="360" w:lineRule="auto"/>
      </w:pPr>
      <w:r>
        <w:t>It logs both the user request and the model’s response into chat_history.</w:t>
      </w:r>
    </w:p>
    <w:p w14:paraId="4DDA39F3" w14:textId="77777777" w:rsidR="00F512C9" w:rsidRDefault="00F512C9" w:rsidP="00D20F91">
      <w:pPr>
        <w:numPr>
          <w:ilvl w:val="0"/>
          <w:numId w:val="17"/>
        </w:numPr>
        <w:spacing w:before="120" w:after="120" w:line="360" w:lineRule="auto"/>
      </w:pPr>
      <w:r>
        <w:t>It redirects back to the chat screen.</w:t>
      </w:r>
    </w:p>
    <w:p w14:paraId="47EDEB41" w14:textId="77777777" w:rsidR="00F512C9" w:rsidRDefault="00F512C9" w:rsidP="00D20F91">
      <w:pPr>
        <w:spacing w:line="360" w:lineRule="auto"/>
      </w:pPr>
    </w:p>
    <w:p w14:paraId="0D66FD80" w14:textId="77777777" w:rsidR="00F512C9" w:rsidRDefault="00F512C9"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D20F91">
      <w:pPr>
        <w:spacing w:line="360" w:lineRule="auto"/>
      </w:pPr>
      <w:r>
        <w:rPr>
          <w:color w:val="666666"/>
        </w:rPr>
        <w:t>})</w:t>
      </w:r>
    </w:p>
    <w:p w14:paraId="561B4416" w14:textId="77777777" w:rsidR="00F512C9" w:rsidRDefault="00F512C9" w:rsidP="00D20F91">
      <w:pPr>
        <w:spacing w:line="360" w:lineRule="auto"/>
      </w:pPr>
    </w:p>
    <w:p w14:paraId="6F0FF69A" w14:textId="77777777" w:rsidR="00F512C9" w:rsidRDefault="00F512C9"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D20F91">
      <w:pPr>
        <w:spacing w:line="360" w:lineRule="auto"/>
      </w:pPr>
      <w:r>
        <w:rPr>
          <w:color w:val="666666"/>
        </w:rPr>
        <w:t>])</w:t>
      </w:r>
    </w:p>
    <w:p w14:paraId="3B4CE64A" w14:textId="77777777" w:rsidR="00F512C9" w:rsidRDefault="00F512C9" w:rsidP="00D20F91">
      <w:pPr>
        <w:spacing w:line="360" w:lineRule="auto"/>
      </w:pPr>
    </w:p>
    <w:p w14:paraId="102B6746" w14:textId="77777777" w:rsidR="00F512C9" w:rsidRDefault="00F512C9" w:rsidP="00D20F91">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D20F91">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D20F91">
      <w:pPr>
        <w:spacing w:line="360" w:lineRule="auto"/>
      </w:pPr>
    </w:p>
    <w:p w14:paraId="4B0D31DB" w14:textId="77777777" w:rsidR="00F512C9" w:rsidRDefault="00F512C9" w:rsidP="00D20F91">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D20F91">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D20F91">
      <w:pPr>
        <w:spacing w:line="360" w:lineRule="auto"/>
      </w:pPr>
    </w:p>
    <w:p w14:paraId="51428268" w14:textId="74625B69" w:rsidR="00CA5FCB" w:rsidRDefault="00F512C9" w:rsidP="00D20F91">
      <w:pPr>
        <w:pStyle w:val="Heading5"/>
        <w:numPr>
          <w:ilvl w:val="0"/>
          <w:numId w:val="18"/>
        </w:numPr>
        <w:spacing w:line="360" w:lineRule="auto"/>
      </w:pPr>
      <w:r w:rsidRPr="00CA5FCB">
        <w:t>Colour-Coded Ratio Logic</w:t>
      </w:r>
    </w:p>
    <w:p w14:paraId="51E8CCF2" w14:textId="77777777" w:rsidR="00F512C9" w:rsidRDefault="00F512C9" w:rsidP="00D20F91">
      <w:pPr>
        <w:spacing w:line="360" w:lineRule="auto"/>
      </w:pPr>
      <w:r>
        <w:t>A small helper decides whether a ratio is healthy, borderline, or risky.</w:t>
      </w:r>
    </w:p>
    <w:p w14:paraId="47B921B7" w14:textId="77777777" w:rsidR="00C46CC0" w:rsidRDefault="00F512C9" w:rsidP="00D20F91">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D20F91">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D20F91">
      <w:pPr>
        <w:spacing w:line="360" w:lineRule="auto"/>
      </w:pPr>
    </w:p>
    <w:p w14:paraId="3DDE9473" w14:textId="77777777" w:rsidR="00F512C9" w:rsidRDefault="00F512C9" w:rsidP="00D20F91">
      <w:pPr>
        <w:spacing w:line="360" w:lineRule="auto"/>
      </w:pPr>
    </w:p>
    <w:p w14:paraId="1EF1CFA7" w14:textId="77777777" w:rsidR="00F512C9" w:rsidRDefault="00F512C9" w:rsidP="00D20F91">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D20F91">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D20F91">
      <w:pPr>
        <w:spacing w:line="360" w:lineRule="auto"/>
      </w:pPr>
      <w:r>
        <w:rPr>
          <w:color w:val="666666"/>
        </w:rPr>
        <w:t>}</w:t>
      </w:r>
    </w:p>
    <w:p w14:paraId="378FD422" w14:textId="77777777" w:rsidR="00F512C9" w:rsidRDefault="00F512C9" w:rsidP="00D20F91">
      <w:pPr>
        <w:spacing w:line="360" w:lineRule="auto"/>
      </w:pPr>
    </w:p>
    <w:p w14:paraId="7E072A53" w14:textId="40A8331F" w:rsidR="00A020C5" w:rsidRDefault="00A020C5" w:rsidP="00D20F91">
      <w:pPr>
        <w:pStyle w:val="Heading4"/>
        <w:spacing w:line="360" w:lineRule="auto"/>
      </w:pPr>
      <w:r>
        <w:t>6.3.2.5 Admin Panel</w:t>
      </w:r>
    </w:p>
    <w:p w14:paraId="06212A90" w14:textId="77777777" w:rsidR="0018322A" w:rsidRPr="0018322A" w:rsidRDefault="0018322A" w:rsidP="00D20F91">
      <w:pPr>
        <w:spacing w:line="360" w:lineRule="auto"/>
      </w:pP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pPr>
      <w:r>
        <w:t>Only listed admins can see analytics. Everyone else is bounced back to chat. This happens early, before any heavy work starts.</w:t>
      </w:r>
    </w:p>
    <w:p w14:paraId="70E934DE" w14:textId="77777777" w:rsidR="00A020C5" w:rsidRDefault="00A020C5" w:rsidP="00D20F91">
      <w:pPr>
        <w:spacing w:line="360" w:lineRule="auto"/>
      </w:pPr>
    </w:p>
    <w:p w14:paraId="3D9E1DC3" w14:textId="77777777" w:rsidR="00A020C5" w:rsidRDefault="00A020C5" w:rsidP="00D20F91">
      <w:pPr>
        <w:spacing w:line="360" w:lineRule="auto"/>
      </w:pPr>
      <w:r>
        <w:rPr>
          <w:color w:val="666666"/>
        </w:rPr>
        <w:t>const { email, loading } = useSession(true)</w:t>
      </w:r>
    </w:p>
    <w:p w14:paraId="75E89814" w14:textId="77777777" w:rsidR="00A020C5" w:rsidRDefault="00A020C5" w:rsidP="00D20F91">
      <w:pPr>
        <w:spacing w:line="360" w:lineRule="auto"/>
      </w:pPr>
    </w:p>
    <w:p w14:paraId="771F3A16" w14:textId="77777777" w:rsidR="00A020C5" w:rsidRDefault="00A020C5" w:rsidP="00D20F91">
      <w:pPr>
        <w:spacing w:line="360" w:lineRule="auto"/>
      </w:pPr>
      <w:r>
        <w:rPr>
          <w:color w:val="666666"/>
        </w:rPr>
        <w:t>useEffect(() =&gt; {</w:t>
      </w:r>
    </w:p>
    <w:p w14:paraId="040463BE" w14:textId="77777777" w:rsidR="00A020C5" w:rsidRDefault="00A020C5" w:rsidP="00D20F91">
      <w:pPr>
        <w:spacing w:line="360" w:lineRule="auto"/>
      </w:pPr>
      <w:r>
        <w:rPr>
          <w:color w:val="666666"/>
        </w:rPr>
        <w:t> if (!loading &amp;&amp; (!email || !ADMIN_EMAILS.includes(email))) {</w:t>
      </w:r>
    </w:p>
    <w:p w14:paraId="37732C57" w14:textId="77777777" w:rsidR="00A020C5" w:rsidRDefault="00A020C5" w:rsidP="00D20F91">
      <w:pPr>
        <w:spacing w:line="360" w:lineRule="auto"/>
      </w:pPr>
      <w:r>
        <w:rPr>
          <w:color w:val="666666"/>
        </w:rPr>
        <w:t>   router.replace('/chat')</w:t>
      </w:r>
    </w:p>
    <w:p w14:paraId="5878E7E9" w14:textId="77777777" w:rsidR="00A020C5" w:rsidRDefault="00A020C5" w:rsidP="00D20F91">
      <w:pPr>
        <w:spacing w:line="360" w:lineRule="auto"/>
      </w:pPr>
      <w:r>
        <w:rPr>
          <w:color w:val="666666"/>
        </w:rPr>
        <w:t> }</w:t>
      </w:r>
    </w:p>
    <w:p w14:paraId="3165BB79" w14:textId="77777777" w:rsidR="00A020C5" w:rsidRDefault="00A020C5" w:rsidP="00D20F91">
      <w:pPr>
        <w:spacing w:line="360" w:lineRule="auto"/>
      </w:pPr>
      <w:r>
        <w:rPr>
          <w:color w:val="666666"/>
        </w:rPr>
        <w:t>}, [email, loading, router])</w:t>
      </w:r>
    </w:p>
    <w:p w14:paraId="26D5E507" w14:textId="77777777" w:rsidR="00A020C5" w:rsidRDefault="00A020C5" w:rsidP="00D20F91">
      <w:pPr>
        <w:spacing w:line="360" w:lineRule="auto"/>
      </w:pPr>
    </w:p>
    <w:p w14:paraId="76C00FBC" w14:textId="77777777" w:rsidR="00A020C5" w:rsidRDefault="00A020C5" w:rsidP="00D20F91">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D20F91">
      <w:pPr>
        <w:spacing w:line="360" w:lineRule="auto"/>
      </w:pPr>
      <w:r>
        <w:rPr>
          <w:color w:val="666666"/>
        </w:rPr>
        <w:t>if (!email || !ADMIN_EMAILS.includes(email))</w:t>
      </w:r>
    </w:p>
    <w:p w14:paraId="4FFA11F9" w14:textId="77777777" w:rsidR="00A020C5" w:rsidRDefault="00A020C5" w:rsidP="00D20F91">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D20F91">
      <w:pPr>
        <w:spacing w:line="360" w:lineRule="auto"/>
      </w:pP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Default="00A020C5" w:rsidP="00D20F91">
      <w:pPr>
        <w:spacing w:line="360" w:lineRule="auto"/>
      </w:pPr>
      <w:r>
        <w:t>Data is read once the user is verified. Rows are ordered by newest first to keep recent tests visible.</w:t>
      </w:r>
    </w:p>
    <w:p w14:paraId="7AA299AD" w14:textId="77777777" w:rsidR="00A020C5" w:rsidRDefault="00A020C5" w:rsidP="00D20F91">
      <w:pPr>
        <w:spacing w:line="360" w:lineRule="auto"/>
      </w:pPr>
    </w:p>
    <w:p w14:paraId="4AEE7709" w14:textId="77777777" w:rsidR="00A020C5" w:rsidRDefault="00A020C5" w:rsidP="00D20F91">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D20F91">
      <w:pPr>
        <w:spacing w:line="360" w:lineRule="auto"/>
      </w:pPr>
      <w:r>
        <w:rPr>
          <w:color w:val="666666"/>
        </w:rPr>
        <w:t>const [loadingData, setLoadingData] = useState(true)</w:t>
      </w:r>
    </w:p>
    <w:p w14:paraId="37607427" w14:textId="77777777" w:rsidR="00A020C5" w:rsidRDefault="00A020C5" w:rsidP="00D20F91">
      <w:pPr>
        <w:spacing w:line="360" w:lineRule="auto"/>
      </w:pPr>
    </w:p>
    <w:p w14:paraId="0A54E00D" w14:textId="77777777" w:rsidR="00A020C5" w:rsidRDefault="00A020C5" w:rsidP="00D20F91">
      <w:pPr>
        <w:spacing w:line="360" w:lineRule="auto"/>
      </w:pPr>
      <w:r>
        <w:rPr>
          <w:color w:val="666666"/>
        </w:rPr>
        <w:t>useEffect(() =&gt; {</w:t>
      </w:r>
    </w:p>
    <w:p w14:paraId="75240B11" w14:textId="77777777" w:rsidR="00A020C5" w:rsidRDefault="00A020C5" w:rsidP="00D20F91">
      <w:pPr>
        <w:spacing w:line="360" w:lineRule="auto"/>
      </w:pPr>
      <w:r>
        <w:rPr>
          <w:color w:val="666666"/>
        </w:rPr>
        <w:t> const fetchData = async () =&gt; {</w:t>
      </w:r>
    </w:p>
    <w:p w14:paraId="02C97BCC" w14:textId="77777777" w:rsidR="00A020C5" w:rsidRDefault="00A020C5" w:rsidP="00D20F91">
      <w:pPr>
        <w:spacing w:line="360" w:lineRule="auto"/>
      </w:pPr>
      <w:r>
        <w:rPr>
          <w:color w:val="666666"/>
        </w:rPr>
        <w:t>   if (!email || !ADMIN_EMAILS.includes(email)) return</w:t>
      </w:r>
    </w:p>
    <w:p w14:paraId="069EF4E3" w14:textId="77777777" w:rsidR="00A020C5" w:rsidRDefault="00A020C5" w:rsidP="00D20F91">
      <w:pPr>
        <w:spacing w:line="360" w:lineRule="auto"/>
      </w:pPr>
      <w:r>
        <w:rPr>
          <w:color w:val="666666"/>
        </w:rPr>
        <w:t>   const { data, error } = await supabase</w:t>
      </w:r>
    </w:p>
    <w:p w14:paraId="1B256FA7" w14:textId="77777777" w:rsidR="00A020C5" w:rsidRDefault="00A020C5" w:rsidP="00D20F91">
      <w:pPr>
        <w:spacing w:line="360" w:lineRule="auto"/>
      </w:pPr>
      <w:r>
        <w:rPr>
          <w:color w:val="666666"/>
        </w:rPr>
        <w:t>     .from('loan_trust_survey')</w:t>
      </w:r>
    </w:p>
    <w:p w14:paraId="06391336" w14:textId="77777777" w:rsidR="00A020C5" w:rsidRDefault="00A020C5" w:rsidP="00D20F91">
      <w:pPr>
        <w:spacing w:line="360" w:lineRule="auto"/>
      </w:pPr>
      <w:r>
        <w:rPr>
          <w:color w:val="666666"/>
        </w:rPr>
        <w:t>     .select('*')</w:t>
      </w:r>
    </w:p>
    <w:p w14:paraId="56A2BDA1" w14:textId="77777777" w:rsidR="00A020C5" w:rsidRDefault="00A020C5" w:rsidP="00D20F91">
      <w:pPr>
        <w:spacing w:line="360" w:lineRule="auto"/>
      </w:pPr>
      <w:r>
        <w:rPr>
          <w:color w:val="666666"/>
        </w:rPr>
        <w:t>     .order('created_at', { ascending: false })</w:t>
      </w:r>
    </w:p>
    <w:p w14:paraId="3C51C07A" w14:textId="77777777" w:rsidR="00A020C5" w:rsidRDefault="00A020C5" w:rsidP="00D20F91">
      <w:pPr>
        <w:spacing w:line="360" w:lineRule="auto"/>
      </w:pPr>
    </w:p>
    <w:p w14:paraId="2751CCE2" w14:textId="77777777" w:rsidR="00A020C5" w:rsidRDefault="00A020C5" w:rsidP="00D20F91">
      <w:pPr>
        <w:spacing w:line="360" w:lineRule="auto"/>
      </w:pPr>
      <w:r>
        <w:rPr>
          <w:color w:val="666666"/>
        </w:rPr>
        <w:t>   if (!error &amp;&amp; data) setRows(data as SurveyRow[])</w:t>
      </w:r>
    </w:p>
    <w:p w14:paraId="082DB54C" w14:textId="77777777" w:rsidR="00A020C5" w:rsidRDefault="00A020C5" w:rsidP="00D20F91">
      <w:pPr>
        <w:spacing w:line="360" w:lineRule="auto"/>
      </w:pPr>
      <w:r>
        <w:rPr>
          <w:color w:val="666666"/>
        </w:rPr>
        <w:t>   setLoadingData(false)</w:t>
      </w:r>
    </w:p>
    <w:p w14:paraId="5C90EB1E" w14:textId="77777777" w:rsidR="00A020C5" w:rsidRDefault="00A020C5" w:rsidP="00D20F91">
      <w:pPr>
        <w:spacing w:line="360" w:lineRule="auto"/>
      </w:pPr>
      <w:r>
        <w:rPr>
          <w:color w:val="666666"/>
        </w:rPr>
        <w:t> }</w:t>
      </w:r>
    </w:p>
    <w:p w14:paraId="3E98B4D1" w14:textId="77777777" w:rsidR="00A020C5" w:rsidRDefault="00A020C5" w:rsidP="00D20F91">
      <w:pPr>
        <w:spacing w:line="360" w:lineRule="auto"/>
      </w:pPr>
      <w:r>
        <w:rPr>
          <w:color w:val="666666"/>
        </w:rPr>
        <w:t> fetchData()</w:t>
      </w:r>
    </w:p>
    <w:p w14:paraId="035D8461" w14:textId="77777777" w:rsidR="00A020C5" w:rsidRDefault="00A020C5" w:rsidP="00D20F91">
      <w:pPr>
        <w:spacing w:line="360" w:lineRule="auto"/>
      </w:pPr>
      <w:r>
        <w:rPr>
          <w:color w:val="666666"/>
        </w:rPr>
        <w:t>}, [email])</w:t>
      </w:r>
    </w:p>
    <w:p w14:paraId="35AC3789" w14:textId="77777777" w:rsidR="00A020C5" w:rsidRDefault="00A020C5" w:rsidP="00D20F91">
      <w:pPr>
        <w:spacing w:line="360" w:lineRule="auto"/>
      </w:pPr>
    </w:p>
    <w:p w14:paraId="2ADB4263" w14:textId="77777777" w:rsidR="00A020C5" w:rsidRDefault="00A020C5" w:rsidP="00D20F91">
      <w:pPr>
        <w:spacing w:line="360" w:lineRule="auto"/>
      </w:pPr>
      <w:r>
        <w:rPr>
          <w:color w:val="666666"/>
        </w:rPr>
        <w:t>if (loadingData)</w:t>
      </w:r>
    </w:p>
    <w:p w14:paraId="388E8B9C" w14:textId="77777777" w:rsidR="00A020C5" w:rsidRDefault="00A020C5" w:rsidP="00D20F91">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D20F91">
      <w:pPr>
        <w:spacing w:line="360" w:lineRule="auto"/>
      </w:pPr>
    </w:p>
    <w:p w14:paraId="34ABC82C" w14:textId="7B2A86A6" w:rsidR="00A020C5" w:rsidRDefault="00A020C5" w:rsidP="00D20F91">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Default="00A020C5" w:rsidP="00D20F91">
      <w:pPr>
        <w:spacing w:line="360" w:lineRule="auto"/>
      </w:pPr>
      <w:r>
        <w:rPr>
          <w:color w:val="666666"/>
        </w:rPr>
        <w:t>const byVariant = (v: Variant) =&gt; rows.filter(r =&gt; r.variant === v)</w:t>
      </w:r>
    </w:p>
    <w:p w14:paraId="3F5D754B" w14:textId="77777777" w:rsidR="00A020C5" w:rsidRDefault="00A020C5" w:rsidP="00D20F91">
      <w:pPr>
        <w:spacing w:line="360" w:lineRule="auto"/>
      </w:pPr>
      <w:r>
        <w:rPr>
          <w:color w:val="666666"/>
        </w:rPr>
        <w:t>const uniqUsers = new Set(rows.map(r =&gt; r.user_email)).size</w:t>
      </w:r>
    </w:p>
    <w:p w14:paraId="7F699E73" w14:textId="77777777" w:rsidR="00A020C5" w:rsidRDefault="00A020C5" w:rsidP="00D20F91">
      <w:pPr>
        <w:spacing w:line="360" w:lineRule="auto"/>
      </w:pPr>
    </w:p>
    <w:p w14:paraId="11F0AAAD" w14:textId="77777777" w:rsidR="00A020C5" w:rsidRDefault="00A020C5" w:rsidP="00D20F91">
      <w:pPr>
        <w:spacing w:line="360" w:lineRule="auto"/>
      </w:pPr>
      <w:r>
        <w:rPr>
          <w:color w:val="666666"/>
        </w:rPr>
        <w:t>const total = rows.length</w:t>
      </w:r>
    </w:p>
    <w:p w14:paraId="58D05CED" w14:textId="77777777" w:rsidR="00A020C5" w:rsidRDefault="00A020C5" w:rsidP="00D20F91">
      <w:pPr>
        <w:spacing w:line="360" w:lineRule="auto"/>
      </w:pPr>
      <w:r>
        <w:rPr>
          <w:color w:val="666666"/>
        </w:rPr>
        <w:t>const baselineN = byVariant('baseline').length</w:t>
      </w:r>
    </w:p>
    <w:p w14:paraId="4C89E523" w14:textId="77777777" w:rsidR="00A020C5" w:rsidRDefault="00A020C5" w:rsidP="00D20F91">
      <w:pPr>
        <w:spacing w:line="360" w:lineRule="auto"/>
      </w:pPr>
      <w:r>
        <w:rPr>
          <w:color w:val="666666"/>
        </w:rPr>
        <w:t>const xaiN = byVariant('xai').length</w:t>
      </w:r>
    </w:p>
    <w:p w14:paraId="61283EEA" w14:textId="77777777" w:rsidR="00A020C5" w:rsidRDefault="00A020C5" w:rsidP="00D20F91">
      <w:pPr>
        <w:spacing w:line="360" w:lineRule="auto"/>
      </w:pPr>
    </w:p>
    <w:p w14:paraId="6002709F" w14:textId="77777777" w:rsidR="00A020C5" w:rsidRDefault="00A020C5" w:rsidP="00D20F91">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D20F91">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D20F91">
      <w:pPr>
        <w:spacing w:line="360" w:lineRule="auto"/>
      </w:pPr>
      <w:r>
        <w:rPr>
          <w:color w:val="666666"/>
        </w:rPr>
        <w:t>   {[["Total Responses", total],["Unique Users", uniqUsers],["Baseline", baselineN],["XAI", xaiN]].map(([label,value]) =&gt; (</w:t>
      </w:r>
    </w:p>
    <w:p w14:paraId="497738C0"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D20F91">
      <w:pPr>
        <w:spacing w:line="360" w:lineRule="auto"/>
      </w:pPr>
      <w:r>
        <w:rPr>
          <w:color w:val="666666"/>
        </w:rPr>
        <w:t>     &lt;/</w:t>
      </w:r>
      <w:r>
        <w:rPr>
          <w:color w:val="6E21BA"/>
        </w:rPr>
        <w:t>div</w:t>
      </w:r>
      <w:r>
        <w:rPr>
          <w:color w:val="666666"/>
        </w:rPr>
        <w:t>&gt;</w:t>
      </w:r>
    </w:p>
    <w:p w14:paraId="18252382" w14:textId="77777777" w:rsidR="00A020C5" w:rsidRDefault="00A020C5" w:rsidP="00D20F91">
      <w:pPr>
        <w:spacing w:line="360" w:lineRule="auto"/>
      </w:pPr>
      <w:r>
        <w:rPr>
          <w:color w:val="666666"/>
        </w:rPr>
        <w:t>   ))}</w:t>
      </w:r>
    </w:p>
    <w:p w14:paraId="63CFE134" w14:textId="77777777" w:rsidR="00A020C5" w:rsidRDefault="00A020C5" w:rsidP="00D20F91">
      <w:pPr>
        <w:spacing w:line="360" w:lineRule="auto"/>
      </w:pPr>
      <w:r>
        <w:rPr>
          <w:color w:val="666666"/>
        </w:rPr>
        <w:t> &lt;/</w:t>
      </w:r>
      <w:r>
        <w:rPr>
          <w:color w:val="6E21BA"/>
        </w:rPr>
        <w:t>div</w:t>
      </w:r>
      <w:r>
        <w:rPr>
          <w:color w:val="666666"/>
        </w:rPr>
        <w:t>&gt;</w:t>
      </w:r>
    </w:p>
    <w:p w14:paraId="38FF83D3" w14:textId="77777777" w:rsidR="00A020C5" w:rsidRDefault="00A020C5" w:rsidP="00D20F91">
      <w:pPr>
        <w:spacing w:line="360" w:lineRule="auto"/>
      </w:pPr>
      <w:r>
        <w:rPr>
          <w:color w:val="666666"/>
        </w:rPr>
        <w:t>&lt;/</w:t>
      </w:r>
      <w:r>
        <w:rPr>
          <w:color w:val="6E21BA"/>
        </w:rPr>
        <w:t>section</w:t>
      </w:r>
      <w:r>
        <w:rPr>
          <w:color w:val="666666"/>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Default="00A020C5" w:rsidP="00D20F91">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Default="00A4192B" w:rsidP="00D20F91">
      <w:pPr>
        <w:spacing w:line="360" w:lineRule="auto"/>
      </w:pPr>
      <w: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D20F91">
      <w:pPr>
        <w:shd w:val="clear" w:color="auto" w:fill="140E1A"/>
        <w:spacing w:line="360" w:lineRule="auto"/>
        <w:rPr>
          <w:rFonts w:ascii="Menlo" w:hAnsi="Menlo" w:cs="Menlo"/>
          <w:color w:val="EDECEE"/>
          <w:sz w:val="21"/>
          <w:szCs w:val="21"/>
        </w:rPr>
      </w:pP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D20F91">
      <w:pPr>
        <w:shd w:val="clear" w:color="auto" w:fill="140E1A"/>
        <w:spacing w:line="360" w:lineRule="auto"/>
        <w:rPr>
          <w:rFonts w:ascii="Menlo" w:hAnsi="Menlo" w:cs="Menlo"/>
          <w:color w:val="EDECEE"/>
          <w:sz w:val="21"/>
          <w:szCs w:val="21"/>
        </w:rPr>
      </w:pP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D20F91">
      <w:pPr>
        <w:shd w:val="clear" w:color="auto" w:fill="140E1A"/>
        <w:spacing w:line="360" w:lineRule="auto"/>
        <w:rPr>
          <w:rFonts w:ascii="Menlo" w:hAnsi="Menlo" w:cs="Menlo"/>
          <w:color w:val="EDECEE"/>
          <w:sz w:val="21"/>
          <w:szCs w:val="21"/>
        </w:rPr>
      </w:pP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D20F91">
      <w:pPr>
        <w:shd w:val="clear" w:color="auto" w:fill="140E1A"/>
        <w:spacing w:line="360" w:lineRule="auto"/>
        <w:rPr>
          <w:rFonts w:ascii="Menlo" w:hAnsi="Menlo" w:cs="Menlo"/>
          <w:color w:val="EDECEE"/>
          <w:sz w:val="21"/>
          <w:szCs w:val="21"/>
        </w:rPr>
      </w:pP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Default="00A020C5" w:rsidP="00D20F91">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Default="00A020C5" w:rsidP="00D20F91">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D20F91">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D20F91">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D20F91">
      <w:pPr>
        <w:spacing w:line="360" w:lineRule="auto"/>
      </w:pPr>
    </w:p>
    <w:p w14:paraId="320E7B05" w14:textId="77777777" w:rsidR="00A020C5" w:rsidRDefault="00A020C5" w:rsidP="00D20F91">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D20F91">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D20F91">
      <w:pPr>
        <w:spacing w:line="360" w:lineRule="auto"/>
      </w:pPr>
    </w:p>
    <w:p w14:paraId="283C474E" w14:textId="77777777" w:rsidR="00A020C5" w:rsidRDefault="00A020C5" w:rsidP="00D20F91">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D20F91">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D20F91">
      <w:pPr>
        <w:spacing w:line="360" w:lineRule="auto"/>
      </w:pPr>
      <w:r>
        <w:rPr>
          <w:color w:val="666666"/>
        </w:rPr>
        <w:t> </w:t>
      </w:r>
      <w:r>
        <w:rPr>
          <w:color w:val="6E21BA"/>
        </w:rPr>
        <w:t>datasets:</w:t>
      </w:r>
      <w:r>
        <w:rPr>
          <w:color w:val="666666"/>
        </w:rPr>
        <w:t xml:space="preserve"> [</w:t>
      </w:r>
    </w:p>
    <w:p w14:paraId="2CEE093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D20F91">
      <w:pPr>
        <w:spacing w:line="360" w:lineRule="auto"/>
      </w:pPr>
      <w:r>
        <w:rPr>
          <w:color w:val="666666"/>
        </w:rPr>
        <w:t> ]</w:t>
      </w:r>
      <w:r>
        <w:rPr>
          <w:color w:val="6E21BA"/>
        </w:rPr>
        <w:t>,</w:t>
      </w:r>
    </w:p>
    <w:p w14:paraId="70F91A0A" w14:textId="77777777" w:rsidR="00A020C5" w:rsidRDefault="00A020C5" w:rsidP="00D20F91">
      <w:pPr>
        <w:spacing w:line="360" w:lineRule="auto"/>
        <w:rPr>
          <w:color w:val="666666"/>
        </w:rPr>
      </w:pPr>
      <w:r>
        <w:rPr>
          <w:color w:val="666666"/>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pPr>
      <w: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Default="00A020C5" w:rsidP="00D20F91">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D20F91">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D20F91">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D20F91">
      <w:pPr>
        <w:spacing w:line="360" w:lineRule="auto"/>
      </w:pPr>
    </w:p>
    <w:p w14:paraId="32658200" w14:textId="77777777" w:rsidR="00A020C5" w:rsidRDefault="00A020C5" w:rsidP="00D20F91">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D20F91">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D20F91">
      <w:pPr>
        <w:spacing w:line="360" w:lineRule="auto"/>
      </w:pPr>
      <w:r>
        <w:rPr>
          <w:color w:val="666666"/>
        </w:rPr>
        <w:t> </w:t>
      </w:r>
      <w:r>
        <w:rPr>
          <w:color w:val="6E21BA"/>
        </w:rPr>
        <w:t>datasets:</w:t>
      </w:r>
      <w:r>
        <w:rPr>
          <w:color w:val="666666"/>
        </w:rPr>
        <w:t xml:space="preserve"> [</w:t>
      </w:r>
    </w:p>
    <w:p w14:paraId="0135C5B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D20F91">
      <w:pPr>
        <w:spacing w:line="360" w:lineRule="auto"/>
      </w:pPr>
      <w:r>
        <w:rPr>
          <w:color w:val="666666"/>
        </w:rPr>
        <w:t> ]</w:t>
      </w:r>
    </w:p>
    <w:p w14:paraId="66C79688" w14:textId="77777777" w:rsidR="00A020C5" w:rsidRDefault="00A020C5" w:rsidP="00D20F91">
      <w:pPr>
        <w:spacing w:line="360" w:lineRule="auto"/>
      </w:pPr>
      <w:r>
        <w:rPr>
          <w:color w:val="666666"/>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Default="00A020C5" w:rsidP="00D20F91">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D20F91">
      <w:pPr>
        <w:spacing w:line="360" w:lineRule="auto"/>
      </w:pPr>
    </w:p>
    <w:p w14:paraId="3D6BE942" w14:textId="019A2887" w:rsidR="00A020C5" w:rsidRDefault="00A020C5" w:rsidP="00D20F91">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D20F91">
      <w:pPr>
        <w:spacing w:line="360" w:lineRule="auto"/>
      </w:pPr>
    </w:p>
    <w:p w14:paraId="0AD1E4EB" w14:textId="77777777" w:rsidR="00A020C5" w:rsidRDefault="00A020C5" w:rsidP="00D20F91">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D20F91">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D20F91">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D20F91">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D20F91">
      <w:pPr>
        <w:spacing w:line="360" w:lineRule="auto"/>
      </w:pPr>
    </w:p>
    <w:p w14:paraId="22F74FB4" w14:textId="77777777" w:rsidR="00A020C5" w:rsidRDefault="00A020C5" w:rsidP="00D20F91">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D20F91">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D20F91">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D20F91">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D20F91">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D20F91">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D20F91">
      <w:pPr>
        <w:spacing w:line="360" w:lineRule="auto"/>
      </w:pPr>
      <w:r>
        <w:rPr>
          <w:color w:val="666666"/>
        </w:rPr>
        <w:t> })</w:t>
      </w:r>
    </w:p>
    <w:p w14:paraId="2918FF16" w14:textId="77777777" w:rsidR="00A020C5" w:rsidRDefault="00A020C5" w:rsidP="00D20F91">
      <w:pPr>
        <w:spacing w:line="360" w:lineRule="auto"/>
      </w:pPr>
    </w:p>
    <w:p w14:paraId="3EFEB234" w14:textId="77777777" w:rsidR="00A020C5" w:rsidRDefault="00A020C5" w:rsidP="00D20F91">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D20F91">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D20F91">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D20F91">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D20F91">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D20F91">
      <w:pPr>
        <w:spacing w:line="360" w:lineRule="auto"/>
      </w:pPr>
      <w:r>
        <w:rPr>
          <w:color w:val="666666"/>
        </w:rPr>
        <w:t> }))</w:t>
      </w:r>
    </w:p>
    <w:p w14:paraId="36100667" w14:textId="77777777" w:rsidR="00A020C5" w:rsidRDefault="00A020C5" w:rsidP="00D20F91">
      <w:pPr>
        <w:spacing w:line="360" w:lineRule="auto"/>
      </w:pPr>
      <w:r>
        <w:rPr>
          <w:color w:val="666666"/>
        </w:rPr>
        <w:t>}</w:t>
      </w:r>
      <w:r>
        <w:rPr>
          <w:color w:val="6E21BA"/>
        </w:rPr>
        <w:t>,</w:t>
      </w:r>
      <w:r>
        <w:rPr>
          <w:color w:val="666666"/>
        </w:rPr>
        <w:t xml:space="preserve"> [rows])</w:t>
      </w:r>
    </w:p>
    <w:p w14:paraId="1FD2632E" w14:textId="77777777" w:rsidR="00A020C5" w:rsidRDefault="00A020C5" w:rsidP="00D20F91">
      <w:pPr>
        <w:spacing w:line="360" w:lineRule="auto"/>
      </w:pPr>
    </w:p>
    <w:p w14:paraId="6533934E" w14:textId="77777777" w:rsidR="00A020C5" w:rsidRDefault="00A020C5" w:rsidP="00D20F91">
      <w:pPr>
        <w:spacing w:line="360" w:lineRule="auto"/>
      </w:pPr>
      <w:r>
        <w:rPr>
          <w:color w:val="666666"/>
        </w:rPr>
        <w:t>{</w:t>
      </w:r>
      <w:r>
        <w:rPr>
          <w:i/>
          <w:iCs/>
          <w:color w:val="6E21BA"/>
        </w:rPr>
        <w:t>/* render */</w:t>
      </w:r>
      <w:r>
        <w:rPr>
          <w:color w:val="666666"/>
        </w:rPr>
        <w:t>}</w:t>
      </w:r>
    </w:p>
    <w:p w14:paraId="06A70F00" w14:textId="77777777" w:rsidR="00A020C5" w:rsidRDefault="00A020C5" w:rsidP="00D20F91">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D20F91">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D20F91">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D20F91">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D20F91">
      <w:pPr>
        <w:spacing w:line="360" w:lineRule="auto"/>
      </w:pPr>
      <w:r>
        <w:rPr>
          <w:color w:val="666666"/>
        </w:rPr>
        <w:t>     {topWords.map((w</w:t>
      </w:r>
      <w:r>
        <w:rPr>
          <w:color w:val="6E21BA"/>
        </w:rPr>
        <w:t>,</w:t>
      </w:r>
      <w:r>
        <w:rPr>
          <w:color w:val="666666"/>
        </w:rPr>
        <w:t>i) =&gt; (</w:t>
      </w:r>
    </w:p>
    <w:p w14:paraId="07984C6F" w14:textId="77777777" w:rsidR="00A020C5" w:rsidRDefault="00A020C5" w:rsidP="00D20F91">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D20F91">
      <w:pPr>
        <w:spacing w:line="360" w:lineRule="auto"/>
      </w:pPr>
      <w:r>
        <w:rPr>
          <w:color w:val="666666"/>
        </w:rPr>
        <w:t>         {w.</w:t>
      </w:r>
      <w:r>
        <w:rPr>
          <w:color w:val="6E21BA"/>
        </w:rPr>
        <w:t>word</w:t>
      </w:r>
      <w:r>
        <w:rPr>
          <w:color w:val="666666"/>
        </w:rPr>
        <w:t>}</w:t>
      </w:r>
    </w:p>
    <w:p w14:paraId="67EDB07E" w14:textId="77777777" w:rsidR="00A020C5" w:rsidRDefault="00A020C5" w:rsidP="00D20F91">
      <w:pPr>
        <w:spacing w:line="360" w:lineRule="auto"/>
      </w:pPr>
      <w:r>
        <w:rPr>
          <w:color w:val="666666"/>
        </w:rPr>
        <w:t>       &lt;/span&gt;</w:t>
      </w:r>
    </w:p>
    <w:p w14:paraId="2498AD43" w14:textId="77777777" w:rsidR="00A020C5" w:rsidRDefault="00A020C5" w:rsidP="00D20F91">
      <w:pPr>
        <w:spacing w:line="360" w:lineRule="auto"/>
      </w:pPr>
      <w:r>
        <w:rPr>
          <w:color w:val="666666"/>
        </w:rPr>
        <w:t>     ))}</w:t>
      </w:r>
    </w:p>
    <w:p w14:paraId="103BB4DD" w14:textId="77777777" w:rsidR="00A020C5" w:rsidRDefault="00A020C5" w:rsidP="00D20F91">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D20F91">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D20F91">
      <w:pPr>
        <w:spacing w:line="360" w:lineRule="auto"/>
      </w:pPr>
      <w:r>
        <w:rPr>
          <w:color w:val="6E21BA"/>
        </w:rPr>
        <w:t>&lt;/</w:t>
      </w:r>
      <w:r>
        <w:rPr>
          <w:color w:val="666666"/>
        </w:rPr>
        <w:t>section</w:t>
      </w:r>
      <w:r>
        <w:rPr>
          <w:color w:val="6E21BA"/>
        </w:rPr>
        <w:t>&gt;</w:t>
      </w:r>
    </w:p>
    <w:p w14:paraId="7BF8DABB" w14:textId="77777777" w:rsidR="00D6119B" w:rsidRDefault="00D6119B" w:rsidP="00D20F91">
      <w:pPr>
        <w:spacing w:line="360" w:lineRule="auto"/>
        <w:rPr>
          <w:lang w:val="en-US"/>
        </w:rPr>
      </w:pPr>
    </w:p>
    <w:p w14:paraId="577CBD25" w14:textId="7725412B" w:rsidR="00DC0984" w:rsidRDefault="00DC0984" w:rsidP="00D20F91">
      <w:pPr>
        <w:pStyle w:val="Heading3"/>
        <w:spacing w:before="240" w:after="120" w:line="360" w:lineRule="auto"/>
      </w:pPr>
      <w:r>
        <w:t>6.3.3 Backend</w:t>
      </w:r>
    </w:p>
    <w:p w14:paraId="0EB20AA5" w14:textId="05A126F6" w:rsidR="00DC0984" w:rsidRDefault="00DC0984" w:rsidP="00D20F9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D20F91">
      <w:pPr>
        <w:spacing w:line="360" w:lineRule="auto"/>
      </w:pPr>
    </w:p>
    <w:p w14:paraId="10821B12" w14:textId="0A751A7D" w:rsidR="00DC0984" w:rsidRDefault="00DC0984" w:rsidP="00D20F91">
      <w:pPr>
        <w:pStyle w:val="Heading3"/>
        <w:spacing w:before="240" w:after="120" w:line="360" w:lineRule="auto"/>
      </w:pPr>
      <w:r>
        <w:lastRenderedPageBreak/>
        <w:t xml:space="preserve">6.3.3.1 </w:t>
      </w:r>
      <w:r w:rsidR="0008622C">
        <w:t xml:space="preserve">Node.js </w:t>
      </w:r>
      <w:r>
        <w:t>Backend</w:t>
      </w:r>
    </w:p>
    <w:p w14:paraId="3DD9E9A6" w14:textId="77777777" w:rsidR="0008622C" w:rsidRDefault="0008622C" w:rsidP="00D20F91">
      <w:pPr>
        <w:spacing w:line="360" w:lineRule="auto"/>
      </w:pPr>
      <w:r>
        <w:t>The Node backend sits in the middle of everything. It’s the traffic controller.</w:t>
      </w:r>
    </w:p>
    <w:p w14:paraId="6BE55926" w14:textId="77777777" w:rsidR="0008622C" w:rsidRDefault="0008622C" w:rsidP="00D20F91">
      <w:pPr>
        <w:spacing w:line="360" w:lineRule="auto"/>
      </w:pPr>
      <w:r>
        <w:t>The frontend talks to it first, not the Flask model, and not Supabase directly.</w:t>
      </w:r>
    </w:p>
    <w:p w14:paraId="5899EA75" w14:textId="77777777" w:rsidR="0008622C" w:rsidRDefault="0008622C" w:rsidP="00D20F91">
      <w:pPr>
        <w:spacing w:line="360" w:lineRule="auto"/>
      </w:pPr>
      <w:r>
        <w:t>Most of the important logic happens inside four routes:</w:t>
      </w:r>
    </w:p>
    <w:p w14:paraId="23C47AAC" w14:textId="77777777" w:rsidR="0008622C" w:rsidRDefault="0008622C" w:rsidP="00D20F91">
      <w:pPr>
        <w:numPr>
          <w:ilvl w:val="0"/>
          <w:numId w:val="21"/>
        </w:numPr>
        <w:spacing w:before="120" w:after="120" w:line="360" w:lineRule="auto"/>
      </w:pPr>
      <w:r>
        <w:rPr>
          <w:b/>
          <w:bCs/>
        </w:rPr>
        <w:t>User Mode Allocation</w:t>
      </w:r>
    </w:p>
    <w:p w14:paraId="43A2EF1A" w14:textId="77777777" w:rsidR="0008622C" w:rsidRDefault="0008622C" w:rsidP="00D20F91">
      <w:pPr>
        <w:numPr>
          <w:ilvl w:val="0"/>
          <w:numId w:val="21"/>
        </w:numPr>
        <w:spacing w:before="120" w:after="120" w:line="360" w:lineRule="auto"/>
      </w:pPr>
      <w:r>
        <w:rPr>
          <w:b/>
          <w:bCs/>
        </w:rPr>
        <w:t>Loan Approval (Proxy to Flask)</w:t>
      </w:r>
    </w:p>
    <w:p w14:paraId="5CBB9162" w14:textId="77777777" w:rsidR="0008622C" w:rsidRDefault="0008622C" w:rsidP="00D20F91">
      <w:pPr>
        <w:numPr>
          <w:ilvl w:val="0"/>
          <w:numId w:val="21"/>
        </w:numPr>
        <w:spacing w:before="120" w:after="120" w:line="360" w:lineRule="auto"/>
      </w:pPr>
      <w:r>
        <w:rPr>
          <w:b/>
          <w:bCs/>
        </w:rPr>
        <w:t>FAQ Answering</w:t>
      </w:r>
    </w:p>
    <w:p w14:paraId="22C54DBF" w14:textId="77777777" w:rsidR="0008622C" w:rsidRDefault="0008622C" w:rsidP="00D20F91">
      <w:pPr>
        <w:numPr>
          <w:ilvl w:val="0"/>
          <w:numId w:val="21"/>
        </w:numPr>
        <w:spacing w:before="120" w:after="120" w:line="360" w:lineRule="auto"/>
      </w:pPr>
      <w:r>
        <w:rPr>
          <w:b/>
          <w:bCs/>
        </w:rPr>
        <w:t>Loan-Trust Survey Submission</w:t>
      </w:r>
    </w:p>
    <w:p w14:paraId="06445682" w14:textId="77777777" w:rsidR="0008622C" w:rsidRDefault="0008622C" w:rsidP="00D20F91">
      <w:pPr>
        <w:spacing w:line="360" w:lineRule="auto"/>
      </w:pPr>
    </w:p>
    <w:p w14:paraId="06B75C99" w14:textId="77777777" w:rsidR="0008622C" w:rsidRDefault="0008622C" w:rsidP="00D20F91">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D20F91">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D20F91">
      <w:pPr>
        <w:spacing w:line="360" w:lineRule="auto"/>
      </w:pPr>
    </w:p>
    <w:p w14:paraId="6725849D" w14:textId="77777777" w:rsidR="0008622C" w:rsidRDefault="0008622C" w:rsidP="00D20F91">
      <w:pPr>
        <w:spacing w:line="360" w:lineRule="auto"/>
      </w:pPr>
      <w:r>
        <w:t>The route checks if the user already exists in the database:</w:t>
      </w:r>
    </w:p>
    <w:p w14:paraId="255D69B5" w14:textId="77777777" w:rsidR="0008622C" w:rsidRDefault="0008622C" w:rsidP="00D20F91">
      <w:pPr>
        <w:numPr>
          <w:ilvl w:val="0"/>
          <w:numId w:val="22"/>
        </w:numPr>
        <w:spacing w:before="120" w:after="120" w:line="360" w:lineRule="auto"/>
      </w:pPr>
      <w:r>
        <w:t>If yes → return their existing mode and role.</w:t>
      </w:r>
    </w:p>
    <w:p w14:paraId="0BAD0319" w14:textId="77777777" w:rsidR="0008622C" w:rsidRDefault="0008622C" w:rsidP="00D20F91">
      <w:pPr>
        <w:numPr>
          <w:ilvl w:val="0"/>
          <w:numId w:val="22"/>
        </w:numPr>
        <w:spacing w:before="120" w:after="120" w:line="360" w:lineRule="auto"/>
      </w:pPr>
      <w:r>
        <w:t>If not → create a new entry, randomly assigning baseline/xai for normal users.</w:t>
      </w:r>
    </w:p>
    <w:p w14:paraId="075C8E5B" w14:textId="77777777" w:rsidR="0008622C" w:rsidRDefault="0008622C" w:rsidP="00D20F91">
      <w:pPr>
        <w:spacing w:line="360" w:lineRule="auto"/>
      </w:pPr>
    </w:p>
    <w:p w14:paraId="04CDFC59" w14:textId="77777777" w:rsidR="0008622C" w:rsidRDefault="0008622C" w:rsidP="00D20F91">
      <w:pPr>
        <w:spacing w:line="360" w:lineRule="auto"/>
      </w:pPr>
      <w:r>
        <w:t>This is what decides whether a user will see SHAP explanations in the system.</w:t>
      </w:r>
    </w:p>
    <w:p w14:paraId="6D569A27" w14:textId="77777777" w:rsidR="0008622C" w:rsidRDefault="0008622C" w:rsidP="00D20F91">
      <w:pPr>
        <w:spacing w:line="360" w:lineRule="auto"/>
      </w:pPr>
    </w:p>
    <w:p w14:paraId="2E64B05F" w14:textId="77777777" w:rsidR="0008622C" w:rsidRDefault="0008622C" w:rsidP="00D20F91">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D20F91">
      <w:pPr>
        <w:spacing w:line="360" w:lineRule="auto"/>
      </w:pPr>
    </w:p>
    <w:p w14:paraId="0ACF0C68" w14:textId="77777777" w:rsidR="0008622C" w:rsidRDefault="0008622C" w:rsidP="00D20F91">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D20F91">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D20F91">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D20F91">
      <w:pPr>
        <w:spacing w:line="360" w:lineRule="auto"/>
      </w:pPr>
    </w:p>
    <w:p w14:paraId="1A528601" w14:textId="77777777" w:rsidR="0008622C" w:rsidRDefault="0008622C" w:rsidP="00D20F91">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D20F91">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D20F91">
      <w:pPr>
        <w:spacing w:line="360" w:lineRule="auto"/>
      </w:pPr>
    </w:p>
    <w:p w14:paraId="3630B460" w14:textId="77777777" w:rsidR="0008622C" w:rsidRDefault="0008622C" w:rsidP="00D20F91">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D20F91">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D20F91">
      <w:pPr>
        <w:spacing w:line="360" w:lineRule="auto"/>
        <w:rPr>
          <w:color w:val="666666"/>
        </w:rPr>
      </w:pPr>
      <w:r>
        <w:rPr>
          <w:color w:val="666666"/>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D20F91">
      <w:pPr>
        <w:spacing w:line="360" w:lineRule="auto"/>
      </w:pPr>
      <w:r>
        <w:t>This route does not do the prediction itself. It acts more like a messenger:</w:t>
      </w:r>
    </w:p>
    <w:p w14:paraId="464F14A6" w14:textId="77777777" w:rsidR="0008622C" w:rsidRDefault="0008622C" w:rsidP="00D20F91">
      <w:pPr>
        <w:numPr>
          <w:ilvl w:val="0"/>
          <w:numId w:val="23"/>
        </w:numPr>
        <w:spacing w:before="120" w:after="120" w:line="360" w:lineRule="auto"/>
      </w:pPr>
      <w:r>
        <w:t>Takes the user’s loan form</w:t>
      </w:r>
    </w:p>
    <w:p w14:paraId="62D7FD2B" w14:textId="77777777" w:rsidR="0008622C" w:rsidRDefault="0008622C" w:rsidP="00D20F91">
      <w:pPr>
        <w:numPr>
          <w:ilvl w:val="0"/>
          <w:numId w:val="23"/>
        </w:numPr>
        <w:spacing w:before="120" w:after="120" w:line="360" w:lineRule="auto"/>
      </w:pPr>
      <w:r>
        <w:t>Checks the query param variant=xai | baseline</w:t>
      </w:r>
    </w:p>
    <w:p w14:paraId="131844CC" w14:textId="77777777" w:rsidR="0008622C" w:rsidRDefault="0008622C" w:rsidP="00D20F91">
      <w:pPr>
        <w:numPr>
          <w:ilvl w:val="0"/>
          <w:numId w:val="23"/>
        </w:numPr>
        <w:spacing w:before="120" w:after="120" w:line="360" w:lineRule="auto"/>
      </w:pPr>
      <w:r>
        <w:t>Forwards the payload to the Flask backend</w:t>
      </w:r>
    </w:p>
    <w:p w14:paraId="25140859" w14:textId="77777777" w:rsidR="0008622C" w:rsidRDefault="0008622C" w:rsidP="00D20F91">
      <w:pPr>
        <w:numPr>
          <w:ilvl w:val="0"/>
          <w:numId w:val="23"/>
        </w:numPr>
        <w:spacing w:before="120" w:after="120" w:line="360" w:lineRule="auto"/>
      </w:pPr>
      <w:r>
        <w:t>Returns the exact prediction and explanation back to the UI</w:t>
      </w:r>
    </w:p>
    <w:p w14:paraId="0C9107B1" w14:textId="77777777" w:rsidR="0008622C" w:rsidRDefault="0008622C" w:rsidP="00D20F91">
      <w:pPr>
        <w:spacing w:line="360" w:lineRule="auto"/>
      </w:pPr>
    </w:p>
    <w:p w14:paraId="32E0BE1C" w14:textId="77777777" w:rsidR="0008622C" w:rsidRDefault="0008622C" w:rsidP="00D20F91">
      <w:pPr>
        <w:spacing w:line="360" w:lineRule="auto"/>
      </w:pPr>
      <w:r>
        <w:t>The Node server keeps the Python service separate and lightweight — a smart choice given Render’s memory limits.</w:t>
      </w:r>
    </w:p>
    <w:p w14:paraId="72EA0379" w14:textId="77777777" w:rsidR="0008622C" w:rsidRDefault="0008622C" w:rsidP="00D20F91">
      <w:pPr>
        <w:spacing w:line="360" w:lineRule="auto"/>
      </w:pPr>
    </w:p>
    <w:p w14:paraId="169427DB" w14:textId="77777777" w:rsidR="0008622C" w:rsidRDefault="0008622C" w:rsidP="00D20F91">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D20F91">
      <w:pPr>
        <w:spacing w:line="360" w:lineRule="auto"/>
      </w:pPr>
    </w:p>
    <w:p w14:paraId="6F762652" w14:textId="77777777" w:rsidR="0008622C" w:rsidRDefault="0008622C" w:rsidP="00D20F91">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D20F91">
      <w:pPr>
        <w:spacing w:line="360" w:lineRule="auto"/>
      </w:pPr>
    </w:p>
    <w:p w14:paraId="48D42202" w14:textId="77777777" w:rsidR="0008622C" w:rsidRDefault="0008622C" w:rsidP="00D20F91">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D20F91">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D20F91">
      <w:pPr>
        <w:spacing w:line="360" w:lineRule="auto"/>
      </w:pPr>
      <w:r>
        <w:rPr>
          <w:color w:val="666666"/>
        </w:rPr>
        <w:t>});</w:t>
      </w:r>
    </w:p>
    <w:p w14:paraId="180256C9" w14:textId="77777777" w:rsidR="0008622C" w:rsidRDefault="0008622C" w:rsidP="00D20F91">
      <w:pPr>
        <w:spacing w:line="360" w:lineRule="auto"/>
      </w:pPr>
    </w:p>
    <w:p w14:paraId="2CC81764" w14:textId="77777777" w:rsidR="0008622C" w:rsidRDefault="0008622C"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D20F91">
      <w:pPr>
        <w:spacing w:line="360" w:lineRule="auto"/>
      </w:pPr>
    </w:p>
    <w:p w14:paraId="477A4554" w14:textId="59BF362F" w:rsidR="0008622C" w:rsidRDefault="00263EC3" w:rsidP="00D20F91">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D20F91">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D20F91">
      <w:pPr>
        <w:spacing w:line="360" w:lineRule="auto"/>
      </w:pPr>
    </w:p>
    <w:p w14:paraId="5392DDC0" w14:textId="77777777" w:rsidR="0008622C" w:rsidRDefault="0008622C" w:rsidP="00D20F91">
      <w:pPr>
        <w:spacing w:line="360" w:lineRule="auto"/>
      </w:pPr>
      <w:r>
        <w:t>There’s no dataset fallback anymore. The system moved fully to ChatGPT after dataset failures.</w:t>
      </w:r>
    </w:p>
    <w:p w14:paraId="4451E1B2" w14:textId="77777777" w:rsidR="0008622C" w:rsidRDefault="0008622C" w:rsidP="00D20F91">
      <w:pPr>
        <w:spacing w:line="360" w:lineRule="auto"/>
      </w:pPr>
    </w:p>
    <w:p w14:paraId="144C466E" w14:textId="77777777" w:rsidR="0008622C" w:rsidRDefault="0008622C" w:rsidP="00D20F91">
      <w:pPr>
        <w:spacing w:line="360" w:lineRule="auto"/>
      </w:pPr>
      <w:r>
        <w:t>Supabase logs each query in the background.</w:t>
      </w:r>
    </w:p>
    <w:p w14:paraId="4D36987E" w14:textId="77777777" w:rsidR="0008622C" w:rsidRDefault="0008622C" w:rsidP="00D20F91">
      <w:pPr>
        <w:spacing w:line="360" w:lineRule="auto"/>
      </w:pPr>
    </w:p>
    <w:p w14:paraId="4284EBE5" w14:textId="77777777" w:rsidR="0008622C" w:rsidRDefault="0008622C" w:rsidP="00D20F91">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D20F91">
      <w:pPr>
        <w:spacing w:line="360" w:lineRule="auto"/>
      </w:pPr>
    </w:p>
    <w:p w14:paraId="2CE12168" w14:textId="77777777" w:rsidR="0008622C" w:rsidRDefault="0008622C" w:rsidP="00D20F91">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D20F91">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D20F91">
      <w:pPr>
        <w:spacing w:line="360" w:lineRule="auto"/>
      </w:pPr>
    </w:p>
    <w:p w14:paraId="6811C528"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D20F91">
      <w:pPr>
        <w:spacing w:line="360" w:lineRule="auto"/>
      </w:pPr>
      <w:r>
        <w:rPr>
          <w:color w:val="666666"/>
        </w:rPr>
        <w:t> answer</w:t>
      </w:r>
      <w:r>
        <w:rPr>
          <w:color w:val="6E21BA"/>
        </w:rPr>
        <w:t>,</w:t>
      </w:r>
    </w:p>
    <w:p w14:paraId="0F733024" w14:textId="77777777" w:rsidR="0008622C" w:rsidRDefault="0008622C" w:rsidP="00D20F91">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D20F91">
      <w:pPr>
        <w:spacing w:line="360" w:lineRule="auto"/>
      </w:pPr>
      <w:r>
        <w:rPr>
          <w:color w:val="666666"/>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D20F91">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D20F91">
      <w:pPr>
        <w:spacing w:line="360" w:lineRule="auto"/>
      </w:pPr>
    </w:p>
    <w:p w14:paraId="74787461" w14:textId="77777777" w:rsidR="0008622C" w:rsidRDefault="0008622C" w:rsidP="00D20F91">
      <w:pPr>
        <w:spacing w:line="360" w:lineRule="auto"/>
      </w:pPr>
      <w:r>
        <w:t>It checks:</w:t>
      </w:r>
    </w:p>
    <w:p w14:paraId="4C15A4E6" w14:textId="77777777" w:rsidR="0008622C" w:rsidRDefault="0008622C" w:rsidP="00D20F91">
      <w:pPr>
        <w:numPr>
          <w:ilvl w:val="0"/>
          <w:numId w:val="24"/>
        </w:numPr>
        <w:spacing w:before="120" w:after="120" w:line="360" w:lineRule="auto"/>
      </w:pPr>
      <w:r>
        <w:t>The user's email</w:t>
      </w:r>
    </w:p>
    <w:p w14:paraId="7563E88A" w14:textId="77777777" w:rsidR="0008622C" w:rsidRDefault="0008622C" w:rsidP="00D20F91">
      <w:pPr>
        <w:numPr>
          <w:ilvl w:val="0"/>
          <w:numId w:val="24"/>
        </w:numPr>
        <w:spacing w:before="120" w:after="120" w:line="360" w:lineRule="auto"/>
      </w:pPr>
      <w:r>
        <w:t>Variant (xai/baseline)</w:t>
      </w:r>
    </w:p>
    <w:p w14:paraId="14DCDFEF" w14:textId="77777777" w:rsidR="0008622C" w:rsidRDefault="0008622C" w:rsidP="00D20F91">
      <w:pPr>
        <w:numPr>
          <w:ilvl w:val="0"/>
          <w:numId w:val="24"/>
        </w:numPr>
        <w:spacing w:before="120" w:after="120" w:line="360" w:lineRule="auto"/>
      </w:pPr>
      <w:r>
        <w:t>The model’s prediction</w:t>
      </w:r>
    </w:p>
    <w:p w14:paraId="78879994" w14:textId="77777777" w:rsidR="0008622C" w:rsidRDefault="0008622C" w:rsidP="00D20F91">
      <w:pPr>
        <w:numPr>
          <w:ilvl w:val="0"/>
          <w:numId w:val="24"/>
        </w:numPr>
        <w:spacing w:before="120" w:after="120" w:line="360" w:lineRule="auto"/>
      </w:pPr>
      <w:r>
        <w:t>All six rating dimensions</w:t>
      </w:r>
    </w:p>
    <w:p w14:paraId="051BC718" w14:textId="77777777" w:rsidR="0008622C" w:rsidRDefault="0008622C" w:rsidP="00D20F91">
      <w:pPr>
        <w:numPr>
          <w:ilvl w:val="0"/>
          <w:numId w:val="24"/>
        </w:numPr>
        <w:spacing w:before="120" w:after="120" w:line="360" w:lineRule="auto"/>
      </w:pPr>
      <w:r>
        <w:t>Optional comment</w:t>
      </w:r>
    </w:p>
    <w:p w14:paraId="15B18EA8" w14:textId="77777777" w:rsidR="0008622C" w:rsidRDefault="0008622C" w:rsidP="00D20F91">
      <w:pPr>
        <w:spacing w:line="360" w:lineRule="auto"/>
      </w:pPr>
    </w:p>
    <w:p w14:paraId="57BA7994" w14:textId="77777777" w:rsidR="0008622C" w:rsidRDefault="0008622C" w:rsidP="00D20F91">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D20F91">
      <w:pPr>
        <w:spacing w:line="360" w:lineRule="auto"/>
      </w:pPr>
    </w:p>
    <w:p w14:paraId="7EFE8875" w14:textId="77777777" w:rsidR="0008622C" w:rsidRDefault="0008622C" w:rsidP="00D20F91">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D20F91">
      <w:pPr>
        <w:spacing w:line="360" w:lineRule="auto"/>
      </w:pPr>
    </w:p>
    <w:p w14:paraId="163FDB0A" w14:textId="77777777" w:rsidR="0008622C" w:rsidRDefault="0008622C" w:rsidP="00D20F91">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D20F91">
      <w:pPr>
        <w:spacing w:line="360" w:lineRule="auto"/>
      </w:pPr>
    </w:p>
    <w:p w14:paraId="0B756B2B" w14:textId="77777777" w:rsidR="0008622C" w:rsidRDefault="0008622C"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D20F91">
      <w:pPr>
        <w:spacing w:line="360" w:lineRule="auto"/>
      </w:pPr>
      <w:r>
        <w:rPr>
          <w:color w:val="666666"/>
        </w:rPr>
        <w:t> user_email</w:t>
      </w:r>
      <w:r>
        <w:rPr>
          <w:color w:val="6E21BA"/>
        </w:rPr>
        <w:t>,</w:t>
      </w:r>
    </w:p>
    <w:p w14:paraId="4D00A143" w14:textId="77777777" w:rsidR="0008622C" w:rsidRDefault="0008622C" w:rsidP="00D20F91">
      <w:pPr>
        <w:spacing w:line="360" w:lineRule="auto"/>
      </w:pPr>
      <w:r>
        <w:rPr>
          <w:color w:val="666666"/>
        </w:rPr>
        <w:t> variant</w:t>
      </w:r>
      <w:r>
        <w:rPr>
          <w:color w:val="6E21BA"/>
        </w:rPr>
        <w:t>,</w:t>
      </w:r>
    </w:p>
    <w:p w14:paraId="2C37648D" w14:textId="77777777" w:rsidR="0008622C" w:rsidRDefault="0008622C" w:rsidP="00D20F91">
      <w:pPr>
        <w:spacing w:line="360" w:lineRule="auto"/>
      </w:pPr>
      <w:r>
        <w:rPr>
          <w:color w:val="666666"/>
        </w:rPr>
        <w:t> prediction</w:t>
      </w:r>
      <w:r>
        <w:rPr>
          <w:color w:val="6E21BA"/>
        </w:rPr>
        <w:t>,</w:t>
      </w:r>
    </w:p>
    <w:p w14:paraId="64194D90" w14:textId="77777777" w:rsidR="0008622C" w:rsidRDefault="0008622C" w:rsidP="00D20F91">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D20F91">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D20F91">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D20F91">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D20F91">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D20F91">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D20F91">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D20F91">
      <w:pPr>
        <w:spacing w:line="360" w:lineRule="auto"/>
      </w:pPr>
      <w:r>
        <w:rPr>
          <w:color w:val="666666"/>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D20F91">
      <w:pPr>
        <w:spacing w:line="360" w:lineRule="auto"/>
      </w:pPr>
    </w:p>
    <w:p w14:paraId="1CC21995" w14:textId="77777777" w:rsidR="0008622C" w:rsidRDefault="0008622C" w:rsidP="00D20F91">
      <w:pPr>
        <w:spacing w:line="360" w:lineRule="auto"/>
      </w:pPr>
      <w:r>
        <w:rPr>
          <w:color w:val="666666"/>
        </w:rPr>
        <w:t>app.</w:t>
      </w:r>
      <w:r>
        <w:rPr>
          <w:color w:val="C45B1C"/>
        </w:rPr>
        <w:t>use</w:t>
      </w:r>
      <w:r>
        <w:rPr>
          <w:color w:val="666666"/>
        </w:rPr>
        <w:t>(globalErrorHandler);</w:t>
      </w:r>
    </w:p>
    <w:p w14:paraId="5D5C2525" w14:textId="77777777" w:rsidR="0008622C" w:rsidRDefault="0008622C" w:rsidP="00D20F91">
      <w:pPr>
        <w:spacing w:line="360" w:lineRule="auto"/>
      </w:pPr>
    </w:p>
    <w:p w14:paraId="3309E93D" w14:textId="77777777" w:rsidR="0008622C" w:rsidRDefault="0008622C" w:rsidP="00D20F91">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D20F91">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D20F91">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D20F91">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D20F91">
      <w:pPr>
        <w:spacing w:line="360" w:lineRule="auto"/>
      </w:pPr>
      <w:r>
        <w:rPr>
          <w:color w:val="666666"/>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pPr>
      <w:r>
        <w:t>The app itself only wires the pieces together.</w:t>
      </w:r>
    </w:p>
    <w:p w14:paraId="1CDE0D18" w14:textId="77777777" w:rsidR="0008622C" w:rsidRDefault="0008622C" w:rsidP="00D20F91">
      <w:pPr>
        <w:spacing w:line="360" w:lineRule="auto"/>
      </w:pPr>
    </w:p>
    <w:p w14:paraId="0DA91CF3" w14:textId="77777777" w:rsidR="0008622C" w:rsidRDefault="0008622C" w:rsidP="00D20F91">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D20F91">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D20F91">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D20F91">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r>
        <w:t>6.3.3.</w:t>
      </w:r>
      <w:r w:rsidR="000C064F">
        <w:t>2</w:t>
      </w:r>
      <w:r>
        <w:t xml:space="preserve"> </w:t>
      </w:r>
      <w:r w:rsidR="0039503D">
        <w:t>Flask</w:t>
      </w:r>
      <w:r>
        <w:t xml:space="preserve"> Microservice</w:t>
      </w:r>
    </w:p>
    <w:p w14:paraId="4EFDC600" w14:textId="77777777" w:rsidR="0039503D" w:rsidRPr="0039503D" w:rsidRDefault="0039503D" w:rsidP="00D20F91">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D20F91">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D20F91">
      <w:pPr>
        <w:spacing w:line="360" w:lineRule="auto"/>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39503D" w:rsidRDefault="0039503D" w:rsidP="00D20F91">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D20F91">
      <w:pPr>
        <w:numPr>
          <w:ilvl w:val="0"/>
          <w:numId w:val="26"/>
        </w:numPr>
        <w:spacing w:before="120" w:after="120" w:line="360" w:lineRule="auto"/>
      </w:pPr>
      <w:r w:rsidRPr="0039503D">
        <w:t>Validates body against LoanApplication.</w:t>
      </w:r>
    </w:p>
    <w:p w14:paraId="73285ACB" w14:textId="77777777" w:rsidR="0039503D" w:rsidRPr="0039503D" w:rsidRDefault="0039503D" w:rsidP="00D20F91">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D20F91">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C573E1" w:rsidRDefault="0039503D" w:rsidP="00D20F91">
      <w:pPr>
        <w:pStyle w:val="Heading5"/>
        <w:spacing w:line="360" w:lineRule="auto"/>
      </w:pPr>
      <w:r w:rsidRPr="0039503D">
        <w:t>Route</w:t>
      </w:r>
    </w:p>
    <w:p w14:paraId="38A7F647"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D20F91">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D20F91">
      <w:pPr>
        <w:spacing w:line="360" w:lineRule="auto"/>
      </w:pPr>
    </w:p>
    <w:p w14:paraId="6357A3D9" w14:textId="77777777" w:rsidR="0039503D" w:rsidRPr="0039503D" w:rsidRDefault="0039503D" w:rsidP="00D20F91">
      <w:pPr>
        <w:pStyle w:val="Heading5"/>
        <w:spacing w:line="360" w:lineRule="auto"/>
      </w:pPr>
      <w:r w:rsidRPr="0039503D">
        <w:lastRenderedPageBreak/>
        <w:t>Pipeline wiring</w:t>
      </w:r>
    </w:p>
    <w:p w14:paraId="34359A51"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D20F91">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D20F91">
      <w:pPr>
        <w:spacing w:line="360" w:lineRule="auto"/>
      </w:pPr>
    </w:p>
    <w:p w14:paraId="2997D3A4" w14:textId="77777777" w:rsidR="0039503D" w:rsidRPr="0039503D" w:rsidRDefault="0039503D" w:rsidP="00D20F91">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D20F91">
      <w:pPr>
        <w:spacing w:line="360" w:lineRule="auto"/>
      </w:pPr>
    </w:p>
    <w:p w14:paraId="2E69C660" w14:textId="77777777" w:rsidR="0039503D" w:rsidRPr="0039503D" w:rsidRDefault="0039503D" w:rsidP="00D20F91">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D20F91">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D20F91">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D20F91">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D20F91">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D20F91">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D20F91">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D20F91">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D20F91">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D20F91">
      <w:pPr>
        <w:spacing w:line="360" w:lineRule="auto"/>
      </w:pPr>
      <w:r w:rsidRPr="0039503D">
        <w:rPr>
          <w:color w:val="666666"/>
        </w:rPr>
        <w:t>]</w:t>
      </w:r>
    </w:p>
    <w:p w14:paraId="542A0977" w14:textId="77777777" w:rsidR="0039503D" w:rsidRPr="0039503D" w:rsidRDefault="0039503D" w:rsidP="00D20F91">
      <w:pPr>
        <w:spacing w:line="360" w:lineRule="auto"/>
      </w:pPr>
    </w:p>
    <w:p w14:paraId="6BB9FE08" w14:textId="77777777" w:rsidR="0039503D" w:rsidRPr="0039503D" w:rsidRDefault="0039503D" w:rsidP="00D20F91">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D20F91">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D20F91">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D20F91">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D20F91">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D20F91">
      <w:pPr>
        <w:spacing w:line="360" w:lineRule="auto"/>
      </w:pPr>
    </w:p>
    <w:p w14:paraId="1C56BA1D" w14:textId="39EDEE08" w:rsidR="0039503D" w:rsidRPr="0039503D" w:rsidRDefault="0039503D" w:rsidP="00D20F91">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D20F91">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D20F91">
      <w:pPr>
        <w:spacing w:line="360" w:lineRule="auto"/>
      </w:pPr>
    </w:p>
    <w:p w14:paraId="2ECD8D3F" w14:textId="77777777" w:rsidR="0039503D" w:rsidRPr="0039503D" w:rsidRDefault="0039503D" w:rsidP="00D20F91">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D20F91">
      <w:pPr>
        <w:spacing w:line="360" w:lineRule="auto"/>
      </w:pPr>
    </w:p>
    <w:p w14:paraId="737E1677" w14:textId="77777777" w:rsidR="0039503D" w:rsidRPr="0039503D" w:rsidRDefault="0039503D" w:rsidP="00D20F91">
      <w:pPr>
        <w:spacing w:line="360" w:lineRule="auto"/>
      </w:pPr>
      <w:r w:rsidRPr="0039503D">
        <w:rPr>
          <w:color w:val="666666"/>
        </w:rPr>
        <w:t>{</w:t>
      </w:r>
    </w:p>
    <w:p w14:paraId="4730CBF1" w14:textId="77777777" w:rsidR="0039503D" w:rsidRPr="0039503D" w:rsidRDefault="0039503D" w:rsidP="00D20F91">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D20F91">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D20F91">
      <w:pPr>
        <w:spacing w:line="360" w:lineRule="auto"/>
      </w:pPr>
      <w:r w:rsidRPr="0039503D">
        <w:rPr>
          <w:color w:val="666666"/>
        </w:rPr>
        <w:t xml:space="preserve">  </w:t>
      </w:r>
      <w:r w:rsidRPr="0039503D">
        <w:rPr>
          <w:color w:val="187B34"/>
        </w:rPr>
        <w:t>...</w:t>
      </w:r>
    </w:p>
    <w:p w14:paraId="7C442A61" w14:textId="77777777" w:rsidR="0039503D" w:rsidRPr="0039503D" w:rsidRDefault="0039503D" w:rsidP="00D20F91">
      <w:pPr>
        <w:spacing w:line="360" w:lineRule="auto"/>
      </w:pPr>
      <w:r w:rsidRPr="0039503D">
        <w:rPr>
          <w:color w:val="666666"/>
        </w:rPr>
        <w:t>}</w:t>
      </w:r>
    </w:p>
    <w:p w14:paraId="5E1AC49F" w14:textId="77777777" w:rsidR="0039503D" w:rsidRPr="0039503D" w:rsidRDefault="0039503D" w:rsidP="00D20F91">
      <w:pPr>
        <w:spacing w:line="360" w:lineRule="auto"/>
      </w:pPr>
    </w:p>
    <w:p w14:paraId="43F5EB7E" w14:textId="77777777" w:rsidR="0039503D" w:rsidRPr="0039503D" w:rsidRDefault="0039503D" w:rsidP="00D20F91">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D20F91">
      <w:pPr>
        <w:spacing w:line="360" w:lineRule="auto"/>
      </w:pPr>
    </w:p>
    <w:p w14:paraId="69A5FA5A" w14:textId="77777777" w:rsidR="0039503D" w:rsidRPr="0039503D" w:rsidRDefault="0039503D" w:rsidP="00D20F91">
      <w:pPr>
        <w:pStyle w:val="Heading5"/>
        <w:spacing w:line="360" w:lineRule="auto"/>
      </w:pPr>
      <w:r w:rsidRPr="0039503D">
        <w:t>Key Functions</w:t>
      </w:r>
    </w:p>
    <w:p w14:paraId="1F824E60" w14:textId="77777777" w:rsidR="0039503D" w:rsidRPr="0039503D" w:rsidRDefault="0039503D" w:rsidP="00D20F91">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D20F91">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D20F91">
      <w:pPr>
        <w:numPr>
          <w:ilvl w:val="0"/>
          <w:numId w:val="27"/>
        </w:numPr>
        <w:spacing w:before="120" w:after="120" w:line="360" w:lineRule="auto"/>
      </w:pPr>
      <w:r w:rsidRPr="0039503D">
        <w:t>Aligns each SHAP value with the correct feature name.</w:t>
      </w:r>
    </w:p>
    <w:p w14:paraId="79D844AB" w14:textId="77777777" w:rsidR="0039503D" w:rsidRDefault="0039503D" w:rsidP="00D20F91">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39503D" w:rsidRDefault="0039503D" w:rsidP="00D20F91">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D20F91">
      <w:pPr>
        <w:spacing w:line="360" w:lineRule="auto"/>
      </w:pPr>
    </w:p>
    <w:p w14:paraId="3D429461" w14:textId="77777777" w:rsidR="0039503D" w:rsidRPr="0039503D" w:rsidRDefault="0039503D" w:rsidP="00D20F91">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D20F91">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D20F91">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D20F91">
      <w:pPr>
        <w:spacing w:line="360" w:lineRule="auto"/>
      </w:pPr>
    </w:p>
    <w:p w14:paraId="295C1529"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D20F91">
      <w:pPr>
        <w:spacing w:line="360" w:lineRule="auto"/>
      </w:pPr>
    </w:p>
    <w:p w14:paraId="50DF825A" w14:textId="77777777" w:rsidR="0039503D" w:rsidRPr="0039503D" w:rsidRDefault="0039503D" w:rsidP="00D20F91">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D20F91">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D20F91">
      <w:pPr>
        <w:spacing w:line="360" w:lineRule="auto"/>
      </w:pPr>
    </w:p>
    <w:p w14:paraId="53554C99" w14:textId="77777777" w:rsidR="0039503D" w:rsidRPr="0039503D" w:rsidRDefault="0039503D" w:rsidP="00D20F91">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D20F91">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D20F91">
      <w:pPr>
        <w:spacing w:line="360" w:lineRule="auto"/>
      </w:pPr>
    </w:p>
    <w:p w14:paraId="52A752D1" w14:textId="77777777" w:rsidR="0039503D" w:rsidRPr="0039503D" w:rsidRDefault="0039503D" w:rsidP="00D20F91">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D20F91">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D20F91">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D20F91">
      <w:pPr>
        <w:spacing w:line="360" w:lineRule="auto"/>
      </w:pPr>
      <w:r w:rsidRPr="0039503D">
        <w:rPr>
          <w:color w:val="666666"/>
        </w:rPr>
        <w:t>       }</w:t>
      </w:r>
    </w:p>
    <w:p w14:paraId="710F9B1D" w14:textId="77777777" w:rsidR="0039503D" w:rsidRPr="0039503D" w:rsidRDefault="0039503D" w:rsidP="00D20F91">
      <w:pPr>
        <w:spacing w:line="360" w:lineRule="auto"/>
      </w:pPr>
    </w:p>
    <w:p w14:paraId="7044B14A" w14:textId="10356B03" w:rsidR="0039503D" w:rsidRPr="0039503D" w:rsidRDefault="00C05564" w:rsidP="00D20F91">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D20F91">
      <w:pPr>
        <w:spacing w:line="360" w:lineRule="auto"/>
      </w:pPr>
      <w:r w:rsidRPr="0039503D">
        <w:t>A simple liveness probe. Useful for Render or any uptime monitor.</w:t>
      </w:r>
    </w:p>
    <w:p w14:paraId="1AB0118E" w14:textId="77777777" w:rsidR="00ED47FC" w:rsidRPr="0039503D" w:rsidRDefault="00ED47FC" w:rsidP="00D20F91">
      <w:pPr>
        <w:spacing w:line="360" w:lineRule="auto"/>
      </w:pPr>
    </w:p>
    <w:p w14:paraId="06917A4A"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D20F91">
      <w:pPr>
        <w:spacing w:line="360" w:lineRule="auto"/>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39503D" w:rsidRDefault="0039503D" w:rsidP="00D20F91">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D20F91">
      <w:pPr>
        <w:spacing w:line="360" w:lineRule="auto"/>
      </w:pPr>
    </w:p>
    <w:p w14:paraId="6C275642" w14:textId="77777777" w:rsidR="0039503D" w:rsidRPr="0039503D" w:rsidRDefault="0039503D" w:rsidP="00D20F91">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D20F91">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D20F91">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D20F91">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D20F91">
      <w:pPr>
        <w:spacing w:line="360" w:lineRule="auto"/>
      </w:pPr>
    </w:p>
    <w:p w14:paraId="73D782FC" w14:textId="77777777" w:rsidR="0039503D" w:rsidRPr="0039503D" w:rsidRDefault="0039503D" w:rsidP="00D20F91">
      <w:pPr>
        <w:spacing w:line="360" w:lineRule="auto"/>
      </w:pPr>
      <w:r w:rsidRPr="0039503D">
        <w:rPr>
          <w:color w:val="C45B1C"/>
        </w:rPr>
        <w:t>load_dotenv</w:t>
      </w:r>
      <w:r w:rsidRPr="0039503D">
        <w:rPr>
          <w:color w:val="666666"/>
        </w:rPr>
        <w:t>()</w:t>
      </w:r>
    </w:p>
    <w:p w14:paraId="2DC904B8" w14:textId="77777777" w:rsidR="0039503D" w:rsidRPr="0039503D" w:rsidRDefault="0039503D" w:rsidP="00D20F91">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D20F91">
      <w:pPr>
        <w:spacing w:line="360" w:lineRule="auto"/>
      </w:pPr>
    </w:p>
    <w:p w14:paraId="4DCF0074" w14:textId="77777777" w:rsidR="0039503D" w:rsidRPr="0039503D" w:rsidRDefault="0039503D" w:rsidP="00D20F91">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D20F91">
      <w:pPr>
        <w:spacing w:line="360" w:lineRule="auto"/>
      </w:pPr>
      <w:r w:rsidRPr="0039503D">
        <w:rPr>
          <w:color w:val="666666"/>
        </w:rPr>
        <w:t>   CORSMiddleware</w:t>
      </w:r>
      <w:r w:rsidRPr="0039503D">
        <w:rPr>
          <w:color w:val="6E21BA"/>
        </w:rPr>
        <w:t>,</w:t>
      </w:r>
    </w:p>
    <w:p w14:paraId="5FF1F5C3" w14:textId="77777777" w:rsidR="0039503D" w:rsidRPr="0039503D" w:rsidRDefault="0039503D" w:rsidP="00D20F91">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D20F91">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D20F91">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D20F91">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D20F91">
      <w:pPr>
        <w:spacing w:line="360" w:lineRule="auto"/>
      </w:pPr>
      <w:r w:rsidRPr="0039503D">
        <w:rPr>
          <w:color w:val="666666"/>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r>
        <w:t>6.4 Deployment Setup</w:t>
      </w:r>
    </w:p>
    <w:p w14:paraId="4A82F53A" w14:textId="77777777" w:rsidR="00E06264" w:rsidRDefault="00E06264"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D20F91">
      <w:pPr>
        <w:spacing w:line="360" w:lineRule="auto"/>
      </w:pPr>
      <w:r>
        <w:rPr>
          <w:b/>
          <w:bCs/>
        </w:rPr>
        <w:t>Summary</w:t>
      </w:r>
    </w:p>
    <w:p w14:paraId="795D426F" w14:textId="77777777" w:rsidR="00E06264" w:rsidRDefault="00E06264" w:rsidP="00D20F91">
      <w:pPr>
        <w:numPr>
          <w:ilvl w:val="0"/>
          <w:numId w:val="114"/>
        </w:numPr>
        <w:spacing w:before="120" w:after="120" w:line="360" w:lineRule="auto"/>
      </w:pPr>
      <w:r>
        <w:rPr>
          <w:b/>
          <w:bCs/>
        </w:rPr>
        <w:t>Frontend (Next.js)</w:t>
      </w:r>
      <w:r>
        <w:t xml:space="preserve"> → Vercel</w:t>
      </w:r>
    </w:p>
    <w:p w14:paraId="09CAA0BA" w14:textId="77777777" w:rsidR="00E06264" w:rsidRDefault="00E06264" w:rsidP="00D20F91">
      <w:pPr>
        <w:numPr>
          <w:ilvl w:val="0"/>
          <w:numId w:val="114"/>
        </w:numPr>
        <w:spacing w:before="120" w:after="120" w:line="360" w:lineRule="auto"/>
      </w:pPr>
      <w:r>
        <w:rPr>
          <w:b/>
          <w:bCs/>
        </w:rPr>
        <w:t>Node Backend</w:t>
      </w:r>
      <w:r>
        <w:t xml:space="preserve"> → Railway</w:t>
      </w:r>
    </w:p>
    <w:p w14:paraId="3D84B18C" w14:textId="77777777" w:rsidR="00E06264" w:rsidRDefault="00E06264" w:rsidP="00D20F91">
      <w:pPr>
        <w:numPr>
          <w:ilvl w:val="0"/>
          <w:numId w:val="114"/>
        </w:numPr>
        <w:spacing w:before="120" w:after="120" w:line="360" w:lineRule="auto"/>
      </w:pPr>
      <w:r>
        <w:rPr>
          <w:b/>
          <w:bCs/>
        </w:rPr>
        <w:t>Flask Backend</w:t>
      </w:r>
      <w:r>
        <w:t xml:space="preserve"> → Render</w:t>
      </w:r>
    </w:p>
    <w:p w14:paraId="269C279F" w14:textId="77777777" w:rsidR="00E06264" w:rsidRDefault="00E06264" w:rsidP="00D20F91">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D20F91">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D20F91">
      <w:pPr>
        <w:spacing w:line="360" w:lineRule="auto"/>
      </w:pPr>
      <w: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r>
        <w:t>6.</w:t>
      </w:r>
      <w:r w:rsidR="00CB0275">
        <w:t>5</w:t>
      </w:r>
      <w:r>
        <w:t xml:space="preserve"> Additional Setup and Configuration</w:t>
      </w:r>
    </w:p>
    <w:p w14:paraId="757529DD" w14:textId="77777777" w:rsidR="00A22E2C" w:rsidRDefault="00A22E2C"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r>
        <w:t>6.6 Challenges Faced</w:t>
      </w:r>
    </w:p>
    <w:p w14:paraId="500F8BFE" w14:textId="77777777" w:rsidR="00CB0275" w:rsidRDefault="00CB0275"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D20F91">
      <w:pPr>
        <w:spacing w:line="360" w:lineRule="auto"/>
      </w:pPr>
    </w:p>
    <w:p w14:paraId="4BF644AD" w14:textId="5A0F95DA" w:rsidR="00CB0275" w:rsidRDefault="00CB0275" w:rsidP="00D20F91">
      <w:pPr>
        <w:pStyle w:val="Heading3"/>
        <w:spacing w:before="240" w:after="120" w:line="360" w:lineRule="auto"/>
      </w:pPr>
      <w:r>
        <w:t>1. Flask Backend Deployment &amp; Memory Limits</w:t>
      </w:r>
    </w:p>
    <w:p w14:paraId="41B57584" w14:textId="77777777" w:rsidR="00CB0275" w:rsidRDefault="00CB0275"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D20F91">
      <w:pPr>
        <w:pStyle w:val="Heading3"/>
        <w:spacing w:before="240" w:after="120" w:line="360" w:lineRule="auto"/>
      </w:pPr>
      <w:r>
        <w:t>2. FAQ Answering Module Issues</w:t>
      </w:r>
    </w:p>
    <w:p w14:paraId="2E803BED" w14:textId="77777777" w:rsidR="00CB0275" w:rsidRDefault="00CB0275"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D20F91">
      <w:pPr>
        <w:pStyle w:val="Heading3"/>
        <w:spacing w:before="240" w:after="120" w:line="360" w:lineRule="auto"/>
      </w:pPr>
      <w:r>
        <w:t>3. SHAP Computation Delays</w:t>
      </w:r>
    </w:p>
    <w:p w14:paraId="46D77D10" w14:textId="77777777" w:rsidR="00CB0275" w:rsidRDefault="00CB0275"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D20F91">
      <w:pPr>
        <w:pStyle w:val="Heading3"/>
        <w:spacing w:before="240" w:after="120" w:line="360" w:lineRule="auto"/>
      </w:pPr>
      <w:r>
        <w:t>4. ChatGPT Rate Limits</w:t>
      </w:r>
    </w:p>
    <w:p w14:paraId="35E406F0" w14:textId="77777777" w:rsidR="00CB0275" w:rsidRDefault="00CB0275"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D20F91">
      <w:pPr>
        <w:pStyle w:val="Heading3"/>
        <w:spacing w:before="240" w:after="120" w:line="360" w:lineRule="auto"/>
      </w:pPr>
      <w:r>
        <w:lastRenderedPageBreak/>
        <w:t>5. Free-Tier Platform Inactivity Shutdowns</w:t>
      </w:r>
    </w:p>
    <w:p w14:paraId="1418D72F" w14:textId="77777777" w:rsidR="00CB0275" w:rsidRDefault="00CB0275" w:rsidP="00D20F91">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D20F91">
      <w:pPr>
        <w:spacing w:line="360" w:lineRule="auto"/>
      </w:pPr>
    </w:p>
    <w:p w14:paraId="6581961E" w14:textId="77777777" w:rsidR="00CB0275" w:rsidRDefault="00CB0275"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r>
        <w:t>6.5 Deployment Setup</w:t>
      </w:r>
    </w:p>
    <w:p w14:paraId="79AE0DFE" w14:textId="77777777" w:rsidR="00607733" w:rsidRDefault="00607733"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D20F91">
      <w:pPr>
        <w:pStyle w:val="Heading3"/>
        <w:spacing w:line="360" w:lineRule="auto"/>
      </w:pPr>
      <w:r>
        <w:t>Summary</w:t>
      </w:r>
      <w:r w:rsidR="00391A2B">
        <w:t xml:space="preserve"> of Deployment Setup</w:t>
      </w:r>
    </w:p>
    <w:p w14:paraId="4AABF8AB" w14:textId="77777777" w:rsidR="00607733" w:rsidRDefault="00607733" w:rsidP="00D20F91">
      <w:pPr>
        <w:numPr>
          <w:ilvl w:val="0"/>
          <w:numId w:val="20"/>
        </w:numPr>
        <w:spacing w:before="120" w:after="120" w:line="360" w:lineRule="auto"/>
      </w:pPr>
      <w:r>
        <w:rPr>
          <w:b/>
          <w:bCs/>
        </w:rPr>
        <w:t>Frontend (Next.js)</w:t>
      </w:r>
      <w:r>
        <w:t xml:space="preserve"> → Vercel</w:t>
      </w:r>
    </w:p>
    <w:p w14:paraId="426F9302" w14:textId="77777777" w:rsidR="00607733" w:rsidRDefault="00607733" w:rsidP="00D20F91">
      <w:pPr>
        <w:numPr>
          <w:ilvl w:val="0"/>
          <w:numId w:val="20"/>
        </w:numPr>
        <w:spacing w:before="120" w:after="120" w:line="360" w:lineRule="auto"/>
      </w:pPr>
      <w:r>
        <w:rPr>
          <w:b/>
          <w:bCs/>
        </w:rPr>
        <w:t>Node Backend</w:t>
      </w:r>
      <w:r>
        <w:t xml:space="preserve"> → Railway</w:t>
      </w:r>
    </w:p>
    <w:p w14:paraId="4D679A3A" w14:textId="77777777" w:rsidR="00607733" w:rsidRDefault="00607733" w:rsidP="00D20F91">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D20F91">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D20F91">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r>
        <w:t>6.6 Additional Setup and Configuration</w:t>
      </w:r>
    </w:p>
    <w:p w14:paraId="24DDFAF8" w14:textId="77777777" w:rsidR="007900C2" w:rsidRDefault="007900C2"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D20F91">
      <w:pPr>
        <w:spacing w:line="360" w:lineRule="auto"/>
      </w:pPr>
    </w:p>
    <w:p w14:paraId="48F19011" w14:textId="03049ACF" w:rsidR="00D6119B" w:rsidRPr="00A90C94" w:rsidRDefault="007900C2"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r w:rsidRPr="00F332A7">
        <w:t>6.</w:t>
      </w:r>
      <w:r w:rsidR="00A90C94">
        <w:t>6</w:t>
      </w:r>
      <w:r w:rsidRPr="00F332A7">
        <w:t xml:space="preserve"> Challenges Faced</w:t>
      </w:r>
    </w:p>
    <w:p w14:paraId="339CE7A9" w14:textId="77777777" w:rsidR="00F332A7" w:rsidRDefault="00F332A7"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D20F91">
      <w:pPr>
        <w:pStyle w:val="Heading3"/>
        <w:spacing w:line="360" w:lineRule="auto"/>
      </w:pPr>
      <w:r w:rsidRPr="00F332A7">
        <w:t>1. Flask Backend Deployment &amp; Memory Limits</w:t>
      </w:r>
    </w:p>
    <w:p w14:paraId="2C6A88A0" w14:textId="77777777" w:rsidR="00F332A7" w:rsidRDefault="00F332A7"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D20F91">
      <w:pPr>
        <w:pStyle w:val="Heading3"/>
        <w:spacing w:line="360" w:lineRule="auto"/>
      </w:pPr>
      <w:r w:rsidRPr="00F332A7">
        <w:t>2. FAQ Answering Module Issues</w:t>
      </w:r>
    </w:p>
    <w:p w14:paraId="5312D425" w14:textId="77777777" w:rsidR="00F332A7" w:rsidRDefault="00F332A7"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D20F91">
      <w:pPr>
        <w:pStyle w:val="Heading3"/>
        <w:spacing w:line="360" w:lineRule="auto"/>
      </w:pPr>
      <w:r w:rsidRPr="00F332A7">
        <w:t>3. SHAP Computation Delays</w:t>
      </w:r>
    </w:p>
    <w:p w14:paraId="30D15558" w14:textId="77777777" w:rsidR="00F332A7" w:rsidRDefault="00F332A7"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D20F91">
      <w:pPr>
        <w:pStyle w:val="Heading3"/>
        <w:spacing w:line="360" w:lineRule="auto"/>
      </w:pPr>
      <w:r w:rsidRPr="00F332A7">
        <w:t>4. ChatGPT Rate Limits</w:t>
      </w:r>
    </w:p>
    <w:p w14:paraId="03027F16" w14:textId="77777777" w:rsidR="00F332A7" w:rsidRDefault="00F332A7"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D20F91">
      <w:pPr>
        <w:pStyle w:val="Heading3"/>
        <w:spacing w:line="360" w:lineRule="auto"/>
      </w:pPr>
      <w:r w:rsidRPr="00F332A7">
        <w:t>5. Free-Tier Platform Inactivity Shutdowns</w:t>
      </w:r>
    </w:p>
    <w:p w14:paraId="25654CC2" w14:textId="77777777" w:rsidR="00F332A7" w:rsidRDefault="00F332A7" w:rsidP="00D20F91">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D20F91">
      <w:pPr>
        <w:spacing w:line="360" w:lineRule="auto"/>
      </w:pPr>
    </w:p>
    <w:p w14:paraId="25FDA84D" w14:textId="32EB922A" w:rsidR="003B75F2" w:rsidRPr="00D2626D" w:rsidRDefault="00F332A7"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542C3D" w:rsidP="00D20F91">
      <w:pPr>
        <w:spacing w:line="360" w:lineRule="auto"/>
        <w:rPr>
          <w:lang w:val="en-US"/>
        </w:rPr>
      </w:pPr>
      <w:r w:rsidRPr="00542C3D">
        <w:rPr>
          <w:noProof/>
          <w14:ligatures w14:val="standardContextual"/>
        </w:rPr>
        <w:pict w14:anchorId="1D123CCB">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r>
        <w:t>Chapter 7 – Testing</w:t>
      </w:r>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r>
        <w:t>7.1 Model Testing</w:t>
      </w:r>
    </w:p>
    <w:p w14:paraId="4FF17D9F" w14:textId="28FA4583" w:rsidR="003B75F2" w:rsidRPr="00CE44A9" w:rsidRDefault="00CE44A9" w:rsidP="00D20F91">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r>
        <w:t>7.2.1 Functional Requirement Testing</w:t>
      </w:r>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D20F91">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D20F91">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D20F91">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D20F91">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D20F91">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D20F91">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D20F91">
            <w:pPr>
              <w:spacing w:line="360" w:lineRule="auto"/>
            </w:pPr>
            <w:r>
              <w:t>Pass</w:t>
            </w:r>
          </w:p>
        </w:tc>
      </w:tr>
    </w:tbl>
    <w:p w14:paraId="087EEA40" w14:textId="77777777" w:rsidR="00CE44A9" w:rsidRDefault="00CE44A9" w:rsidP="00D20F91">
      <w:pPr>
        <w:spacing w:line="360" w:lineRule="auto"/>
        <w:rPr>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Default="000A05CD" w:rsidP="00D20F91">
      <w:pPr>
        <w:numPr>
          <w:ilvl w:val="0"/>
          <w:numId w:val="116"/>
        </w:numPr>
        <w:spacing w:before="120" w:after="120" w:line="360" w:lineRule="auto"/>
      </w:pPr>
      <w:r>
        <w:t>Valid Google account</w:t>
      </w:r>
    </w:p>
    <w:p w14:paraId="623A3D0F" w14:textId="77777777" w:rsidR="000A05CD" w:rsidRDefault="000A05CD" w:rsidP="00D20F91">
      <w:pPr>
        <w:numPr>
          <w:ilvl w:val="0"/>
          <w:numId w:val="116"/>
        </w:numPr>
        <w:spacing w:before="120" w:after="120" w:line="360" w:lineRule="auto"/>
      </w:pPr>
      <w: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Default="003B6314" w:rsidP="00D20F91">
      <w:pPr>
        <w:numPr>
          <w:ilvl w:val="0"/>
          <w:numId w:val="117"/>
        </w:numPr>
        <w:spacing w:before="120" w:after="120" w:line="360" w:lineRule="auto"/>
      </w:pPr>
      <w:r>
        <w:t xml:space="preserve">Email: </w:t>
      </w:r>
      <w:r>
        <w:rPr>
          <w:i/>
          <w:iCs/>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D20F91">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D20F91">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D20F91">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D20F91">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D20F91">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D20F91">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D20F91">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D20F91">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D20F91">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D20F91">
            <w:pPr>
              <w:spacing w:line="360" w:lineRule="auto"/>
            </w:pPr>
            <w: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D20F91">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D20F91">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D20F91">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D20F91">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D20F91">
            <w:pPr>
              <w:spacing w:line="360" w:lineRule="auto"/>
            </w:pPr>
            <w: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Default="009608DB" w:rsidP="00D20F91">
      <w:pPr>
        <w:numPr>
          <w:ilvl w:val="0"/>
          <w:numId w:val="118"/>
        </w:numPr>
        <w:spacing w:before="120" w:after="120" w:line="360" w:lineRule="auto"/>
      </w:pPr>
      <w:r>
        <w:t>User logged in</w:t>
      </w:r>
    </w:p>
    <w:p w14:paraId="3B54296B" w14:textId="77777777" w:rsidR="009608DB" w:rsidRDefault="009608DB" w:rsidP="00D20F91">
      <w:pPr>
        <w:numPr>
          <w:ilvl w:val="0"/>
          <w:numId w:val="118"/>
        </w:numPr>
        <w:spacing w:before="120" w:after="120" w:line="360" w:lineRule="auto"/>
      </w:pPr>
      <w: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Default="00011F38" w:rsidP="00D20F91">
      <w:pPr>
        <w:pStyle w:val="ListParagraph"/>
        <w:numPr>
          <w:ilvl w:val="0"/>
          <w:numId w:val="119"/>
        </w:numPr>
        <w:spacing w:line="360" w:lineRule="auto"/>
      </w:pPr>
      <w:r>
        <w:t>No of Dependants: 0</w:t>
      </w:r>
    </w:p>
    <w:p w14:paraId="1178ACFE" w14:textId="0F3C68EA" w:rsidR="00011F38" w:rsidRDefault="00011F38" w:rsidP="00D20F91">
      <w:pPr>
        <w:pStyle w:val="ListParagraph"/>
        <w:numPr>
          <w:ilvl w:val="0"/>
          <w:numId w:val="119"/>
        </w:numPr>
        <w:spacing w:line="360" w:lineRule="auto"/>
      </w:pPr>
      <w:r>
        <w:t>Education Level: Graduate</w:t>
      </w:r>
    </w:p>
    <w:p w14:paraId="3C8A62E8" w14:textId="2D40F146" w:rsidR="00011F38" w:rsidRPr="00011F38" w:rsidRDefault="00011F38" w:rsidP="00D20F91">
      <w:pPr>
        <w:pStyle w:val="ListParagraph"/>
        <w:numPr>
          <w:ilvl w:val="0"/>
          <w:numId w:val="119"/>
        </w:numPr>
        <w:spacing w:line="360" w:lineRule="auto"/>
      </w:pPr>
      <w:r>
        <w:t>Employement Type: Self Employed</w:t>
      </w:r>
    </w:p>
    <w:p w14:paraId="23EE67C3" w14:textId="37F22FAD" w:rsidR="009608DB" w:rsidRDefault="00705B40" w:rsidP="00D20F91">
      <w:pPr>
        <w:numPr>
          <w:ilvl w:val="0"/>
          <w:numId w:val="119"/>
        </w:numPr>
        <w:spacing w:before="120" w:after="120" w:line="360" w:lineRule="auto"/>
      </w:pPr>
      <w:r>
        <w:t xml:space="preserve">Annual Income: </w:t>
      </w:r>
      <w:r w:rsidR="00011F38">
        <w:t>100,000,000</w:t>
      </w:r>
    </w:p>
    <w:p w14:paraId="272070B4" w14:textId="58A4DC86" w:rsidR="00011F38" w:rsidRDefault="00011F38" w:rsidP="00D20F91">
      <w:pPr>
        <w:numPr>
          <w:ilvl w:val="0"/>
          <w:numId w:val="119"/>
        </w:numPr>
        <w:spacing w:before="120" w:after="120" w:line="360" w:lineRule="auto"/>
      </w:pPr>
      <w:r>
        <w:t>Loan Amount: 100,000</w:t>
      </w:r>
    </w:p>
    <w:p w14:paraId="517C42ED" w14:textId="5E252406" w:rsidR="00011F38" w:rsidRDefault="00011F38" w:rsidP="00D20F91">
      <w:pPr>
        <w:numPr>
          <w:ilvl w:val="0"/>
          <w:numId w:val="119"/>
        </w:numPr>
        <w:spacing w:before="120" w:after="120" w:line="360" w:lineRule="auto"/>
      </w:pPr>
      <w:r>
        <w:t>Credit Score: 844</w:t>
      </w:r>
    </w:p>
    <w:p w14:paraId="2F90EFBA" w14:textId="26DFA342" w:rsidR="00011F38" w:rsidRDefault="00011F38" w:rsidP="00D20F91">
      <w:pPr>
        <w:numPr>
          <w:ilvl w:val="0"/>
          <w:numId w:val="119"/>
        </w:numPr>
        <w:spacing w:before="120" w:after="120" w:line="360" w:lineRule="auto"/>
      </w:pPr>
      <w:r>
        <w:t>Residential Assets: 100,000,000</w:t>
      </w:r>
    </w:p>
    <w:p w14:paraId="1077CC24" w14:textId="06A2899C" w:rsidR="00011F38" w:rsidRDefault="00011F38" w:rsidP="00D20F91">
      <w:pPr>
        <w:numPr>
          <w:ilvl w:val="0"/>
          <w:numId w:val="119"/>
        </w:numPr>
        <w:spacing w:before="120" w:after="120" w:line="360" w:lineRule="auto"/>
      </w:pPr>
      <w:r>
        <w:t>Commercial Assets: 100,000,000</w:t>
      </w:r>
    </w:p>
    <w:p w14:paraId="2485E729" w14:textId="27C8AB69" w:rsidR="00011F38" w:rsidRDefault="00011F38" w:rsidP="00D20F91">
      <w:pPr>
        <w:numPr>
          <w:ilvl w:val="0"/>
          <w:numId w:val="119"/>
        </w:numPr>
        <w:spacing w:before="120" w:after="120" w:line="360" w:lineRule="auto"/>
      </w:pPr>
      <w:r>
        <w:t>Luxuary Assets: 100,000,000</w:t>
      </w:r>
    </w:p>
    <w:p w14:paraId="6D091502" w14:textId="13758C2D" w:rsidR="00011F38" w:rsidRDefault="00011F38" w:rsidP="00D20F91">
      <w:pPr>
        <w:numPr>
          <w:ilvl w:val="0"/>
          <w:numId w:val="119"/>
        </w:numPr>
        <w:spacing w:before="120" w:after="120" w:line="360" w:lineRule="auto"/>
      </w:pPr>
      <w: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D20F91">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D20F91">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D20F91">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D20F91">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D20F91">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D20F91">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D20F91">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D20F91">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D20F91">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D20F91">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D20F91">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D20F91">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D20F91">
            <w:pPr>
              <w:spacing w:line="360" w:lineRule="auto"/>
            </w:pPr>
            <w: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D20F91">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D20F91">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D20F91">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D20F91">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D20F91">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D20F91">
            <w:pPr>
              <w:spacing w:line="360" w:lineRule="auto"/>
            </w:pPr>
            <w: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Default="006338BA" w:rsidP="00D20F91">
      <w:pPr>
        <w:numPr>
          <w:ilvl w:val="0"/>
          <w:numId w:val="120"/>
        </w:numPr>
        <w:spacing w:before="120" w:after="120" w:line="360" w:lineRule="auto"/>
      </w:pPr>
      <w:r>
        <w:t xml:space="preserve">User is in </w:t>
      </w:r>
      <w:r>
        <w:rPr>
          <w:b/>
          <w:bCs/>
        </w:rPr>
        <w:t>XAI mode</w:t>
      </w:r>
    </w:p>
    <w:p w14:paraId="6B306F62" w14:textId="77777777" w:rsidR="006338BA" w:rsidRDefault="006338BA" w:rsidP="00D20F91">
      <w:pPr>
        <w:numPr>
          <w:ilvl w:val="0"/>
          <w:numId w:val="120"/>
        </w:numPr>
        <w:spacing w:before="120" w:after="120" w:line="360" w:lineRule="auto"/>
      </w:pPr>
      <w: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Default="006338BA" w:rsidP="00D20F91">
      <w:pPr>
        <w:numPr>
          <w:ilvl w:val="0"/>
          <w:numId w:val="121"/>
        </w:numPr>
        <w:spacing w:before="120" w:after="120" w:line="360" w:lineRule="auto"/>
      </w:pPr>
      <w: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D20F91">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D20F91">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D20F91">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D20F91">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D20F91">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D20F91">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D20F91">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D20F91">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D20F91">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D20F91">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D20F91">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D20F91">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D20F91">
            <w:pPr>
              <w:spacing w:line="360" w:lineRule="auto"/>
            </w:pPr>
            <w: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lastRenderedPageBreak/>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D20F91">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D20F91">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D20F91">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D20F91">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D20F91">
            <w:pPr>
              <w:spacing w:line="360" w:lineRule="auto"/>
            </w:pPr>
            <w: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Default="001B2D60" w:rsidP="00D20F91">
      <w:pPr>
        <w:numPr>
          <w:ilvl w:val="0"/>
          <w:numId w:val="122"/>
        </w:numPr>
        <w:spacing w:before="120" w:after="120" w:line="360" w:lineRule="auto"/>
      </w:pPr>
      <w:r>
        <w:t>User logged in</w:t>
      </w:r>
    </w:p>
    <w:p w14:paraId="6417C3A7" w14:textId="77777777" w:rsidR="001B2D60" w:rsidRDefault="001B2D60" w:rsidP="00D20F91">
      <w:pPr>
        <w:numPr>
          <w:ilvl w:val="0"/>
          <w:numId w:val="122"/>
        </w:numPr>
        <w:spacing w:before="120" w:after="120" w:line="360" w:lineRule="auto"/>
      </w:pPr>
      <w: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Default="001B2D60" w:rsidP="00D20F91">
      <w:pPr>
        <w:numPr>
          <w:ilvl w:val="0"/>
          <w:numId w:val="123"/>
        </w:numPr>
        <w:spacing w:before="120" w:after="120" w:line="360" w:lineRule="auto"/>
      </w:pPr>
      <w: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D20F91">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D20F91">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D20F91">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D20F91">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D20F91">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D20F91">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D20F91">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D20F91">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D20F91">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D20F91">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D20F91">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D20F91">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D20F91">
            <w:pPr>
              <w:spacing w:line="360" w:lineRule="auto"/>
            </w:pPr>
            <w:r>
              <w:t>Pass</w:t>
            </w:r>
          </w:p>
        </w:tc>
      </w:tr>
    </w:tbl>
    <w:p w14:paraId="51333DE3" w14:textId="77777777" w:rsidR="003B75F2" w:rsidRDefault="003B75F2" w:rsidP="00D20F91">
      <w:pPr>
        <w:spacing w:line="360" w:lineRule="auto"/>
        <w:rPr>
          <w:lang w:val="en-US"/>
        </w:rPr>
      </w:pPr>
    </w:p>
    <w:p w14:paraId="76D28452" w14:textId="1D3C3FE2" w:rsidR="00D45842" w:rsidRDefault="00D45842" w:rsidP="00D20F91">
      <w:pPr>
        <w:spacing w:line="360" w:lineRule="auto"/>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D20F91">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D20F91">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D20F91">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D20F91">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D20F91">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D20F91">
            <w:pPr>
              <w:spacing w:line="360" w:lineRule="auto"/>
            </w:pPr>
            <w: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Default="00D45842" w:rsidP="00D20F91">
      <w:pPr>
        <w:numPr>
          <w:ilvl w:val="0"/>
          <w:numId w:val="124"/>
        </w:numPr>
        <w:spacing w:before="120" w:after="120" w:line="360" w:lineRule="auto"/>
      </w:pPr>
      <w:r>
        <w:t>User completed a loan prediction.</w:t>
      </w:r>
    </w:p>
    <w:p w14:paraId="098B8BCF" w14:textId="77777777" w:rsidR="00D45842" w:rsidRDefault="00D45842" w:rsidP="00D20F91">
      <w:pPr>
        <w:numPr>
          <w:ilvl w:val="0"/>
          <w:numId w:val="124"/>
        </w:numPr>
        <w:spacing w:before="120" w:after="120" w:line="360" w:lineRule="auto"/>
      </w:pPr>
      <w:r>
        <w:t>Survey screen available</w:t>
      </w:r>
    </w:p>
    <w:p w14:paraId="497F4430" w14:textId="77777777" w:rsidR="00D45842" w:rsidRDefault="00D45842" w:rsidP="00D20F91">
      <w:pPr>
        <w:spacing w:line="360" w:lineRule="auto"/>
      </w:pPr>
    </w:p>
    <w:p w14:paraId="0425865C" w14:textId="6F7D74DB" w:rsidR="00D45842" w:rsidRPr="00D45842" w:rsidRDefault="00D45842" w:rsidP="00D20F91">
      <w:pPr>
        <w:pStyle w:val="Heading5"/>
        <w:spacing w:line="360" w:lineRule="auto"/>
      </w:pPr>
      <w:r>
        <w:t>Test Data</w:t>
      </w:r>
    </w:p>
    <w:p w14:paraId="51D41072" w14:textId="77777777" w:rsidR="00D45842" w:rsidRDefault="00D45842" w:rsidP="00D20F91">
      <w:pPr>
        <w:numPr>
          <w:ilvl w:val="0"/>
          <w:numId w:val="125"/>
        </w:numPr>
        <w:spacing w:before="120" w:after="120" w:line="360" w:lineRule="auto"/>
      </w:pPr>
      <w:r>
        <w:t>Ratings: 1–5 values</w:t>
      </w:r>
    </w:p>
    <w:p w14:paraId="4F87CBD7" w14:textId="77777777" w:rsidR="00D45842" w:rsidRDefault="00D45842" w:rsidP="00D20F91">
      <w:pPr>
        <w:spacing w:line="360" w:lineRule="auto"/>
      </w:pP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D20F91">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D20F91">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D20F91">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D20F91">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D20F91">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D20F91">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D20F91">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D20F91">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D20F91">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D20F91">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D20F91">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D20F91">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D20F91">
            <w:pPr>
              <w:spacing w:line="360" w:lineRule="auto"/>
            </w:pPr>
            <w:r>
              <w:t>Pass</w:t>
            </w:r>
          </w:p>
        </w:tc>
      </w:tr>
    </w:tbl>
    <w:p w14:paraId="22E12AEE" w14:textId="77777777" w:rsidR="003B75F2" w:rsidRDefault="003B75F2" w:rsidP="00D20F91">
      <w:pPr>
        <w:spacing w:line="360" w:lineRule="auto"/>
        <w:rPr>
          <w:lang w:val="en-US"/>
        </w:rPr>
      </w:pPr>
    </w:p>
    <w:p w14:paraId="19BCF3FF" w14:textId="142F8D14" w:rsidR="00244A6D" w:rsidRDefault="00244A6D" w:rsidP="00D20F91">
      <w:pPr>
        <w:spacing w:line="360" w:lineRule="auto"/>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D20F91">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D20F91">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D20F91">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D20F91">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D20F91">
            <w:pPr>
              <w:spacing w:line="360" w:lineRule="auto"/>
            </w:pPr>
            <w: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lastRenderedPageBreak/>
        <w:t>Prerequisites</w:t>
      </w:r>
    </w:p>
    <w:p w14:paraId="6E8561FC" w14:textId="77777777" w:rsidR="00244A6D" w:rsidRDefault="00244A6D" w:rsidP="00D20F91">
      <w:pPr>
        <w:numPr>
          <w:ilvl w:val="0"/>
          <w:numId w:val="126"/>
        </w:numPr>
        <w:spacing w:before="120" w:after="120" w:line="360" w:lineRule="auto"/>
      </w:pPr>
      <w:r>
        <w:t>User logged in</w:t>
      </w:r>
    </w:p>
    <w:p w14:paraId="0E0CF969" w14:textId="77777777" w:rsidR="00244A6D" w:rsidRDefault="00244A6D" w:rsidP="00D20F91">
      <w:pPr>
        <w:numPr>
          <w:ilvl w:val="0"/>
          <w:numId w:val="126"/>
        </w:numPr>
        <w:spacing w:before="120" w:after="120" w:line="360" w:lineRule="auto"/>
      </w:pPr>
      <w:r>
        <w:t>Supabase has chat history.</w:t>
      </w:r>
    </w:p>
    <w:p w14:paraId="22C8E42C" w14:textId="77777777" w:rsidR="00244A6D" w:rsidRDefault="00244A6D" w:rsidP="00D20F91">
      <w:pPr>
        <w:spacing w:line="360" w:lineRule="auto"/>
      </w:pPr>
    </w:p>
    <w:p w14:paraId="721EC993" w14:textId="0D1107B0" w:rsidR="00244A6D" w:rsidRDefault="00244A6D" w:rsidP="00D20F91">
      <w:pPr>
        <w:pStyle w:val="Heading5"/>
        <w:spacing w:line="360" w:lineRule="auto"/>
      </w:pPr>
      <w:r>
        <w:t>Test Data</w:t>
      </w:r>
    </w:p>
    <w:p w14:paraId="0E53F560" w14:textId="77777777" w:rsidR="00244A6D" w:rsidRDefault="00244A6D" w:rsidP="00D20F91">
      <w:pPr>
        <w:numPr>
          <w:ilvl w:val="0"/>
          <w:numId w:val="127"/>
        </w:numPr>
        <w:spacing w:before="120" w:after="120" w:line="360" w:lineRule="auto"/>
      </w:pPr>
      <w: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D20F91">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D20F91">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D20F91">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D20F91">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D20F91">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D20F91">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D20F91">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D20F91">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D20F91">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D20F91">
            <w:pPr>
              <w:spacing w:line="360" w:lineRule="auto"/>
            </w:pPr>
            <w: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r>
        <w:t>Test Case FT-07 –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D20F91">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D20F91">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D20F91">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D20F91">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D20F91">
            <w:pPr>
              <w:spacing w:line="360" w:lineRule="auto"/>
            </w:pPr>
            <w: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t>Test Data</w:t>
      </w:r>
    </w:p>
    <w:p w14:paraId="473A90AD" w14:textId="77777777" w:rsidR="00244A6D" w:rsidRDefault="00244A6D" w:rsidP="00D20F91">
      <w:pPr>
        <w:numPr>
          <w:ilvl w:val="0"/>
          <w:numId w:val="129"/>
        </w:numPr>
        <w:spacing w:before="120" w:after="120" w:line="360" w:lineRule="auto"/>
      </w:pPr>
      <w: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D20F91">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D20F91">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D20F91">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D20F91">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D20F91">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D20F91">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D20F91">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D20F91">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D20F91">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D20F91">
            <w:pPr>
              <w:spacing w:line="360" w:lineRule="auto"/>
            </w:pPr>
            <w: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D20F91">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D20F91">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D20F91">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D20F91">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D20F91">
            <w:pPr>
              <w:spacing w:line="360" w:lineRule="auto"/>
            </w:pPr>
            <w:r>
              <w:t>Pass</w:t>
            </w:r>
          </w:p>
        </w:tc>
      </w:tr>
    </w:tbl>
    <w:p w14:paraId="43C9D122" w14:textId="77777777" w:rsidR="006A2DBE" w:rsidRDefault="006A2DBE" w:rsidP="00D20F91">
      <w:pPr>
        <w:spacing w:line="360" w:lineRule="auto"/>
        <w:rPr>
          <w:b/>
          <w:bCs/>
        </w:rPr>
      </w:pPr>
    </w:p>
    <w:p w14:paraId="4CD79EAC" w14:textId="5BDD1AE9" w:rsidR="006A2DBE" w:rsidRPr="006A2DBE" w:rsidRDefault="006A2DBE" w:rsidP="00D20F91">
      <w:pPr>
        <w:pStyle w:val="Heading5"/>
        <w:spacing w:line="360" w:lineRule="auto"/>
      </w:pPr>
      <w:r>
        <w:lastRenderedPageBreak/>
        <w:t>Prerequisites</w:t>
      </w:r>
    </w:p>
    <w:p w14:paraId="6630DA36" w14:textId="77777777" w:rsidR="006A2DBE" w:rsidRDefault="006A2DBE" w:rsidP="00D20F91">
      <w:pPr>
        <w:numPr>
          <w:ilvl w:val="0"/>
          <w:numId w:val="130"/>
        </w:numPr>
        <w:spacing w:before="120" w:after="120" w:line="360" w:lineRule="auto"/>
      </w:pPr>
      <w:r>
        <w:t>Admin logged in</w:t>
      </w:r>
    </w:p>
    <w:p w14:paraId="7B3047B8" w14:textId="77777777" w:rsidR="006A2DBE" w:rsidRDefault="006A2DBE" w:rsidP="00D20F91">
      <w:pPr>
        <w:numPr>
          <w:ilvl w:val="0"/>
          <w:numId w:val="130"/>
        </w:numPr>
        <w:spacing w:before="120" w:after="120" w:line="360" w:lineRule="auto"/>
      </w:pPr>
      <w: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Default="006A2DBE" w:rsidP="00D20F91">
      <w:pPr>
        <w:numPr>
          <w:ilvl w:val="0"/>
          <w:numId w:val="131"/>
        </w:numPr>
        <w:spacing w:before="120" w:after="120" w:line="360" w:lineRule="auto"/>
      </w:pPr>
      <w: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D20F91">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D20F91">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D20F91">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D20F91">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D20F91">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D20F91">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D20F91">
            <w:pPr>
              <w:spacing w:line="360" w:lineRule="auto"/>
            </w:pPr>
            <w:r>
              <w:t>Pass</w:t>
            </w:r>
          </w:p>
        </w:tc>
      </w:tr>
    </w:tbl>
    <w:p w14:paraId="38859AFF" w14:textId="77777777" w:rsidR="00244A6D" w:rsidRDefault="00244A6D" w:rsidP="00D20F91">
      <w:pPr>
        <w:spacing w:line="360" w:lineRule="auto"/>
        <w:rPr>
          <w:lang w:val="en-US"/>
        </w:rPr>
      </w:pPr>
    </w:p>
    <w:p w14:paraId="579D58B6" w14:textId="6FD82F3E" w:rsidR="006A2DBE" w:rsidRDefault="006A2DBE" w:rsidP="00D20F91">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D20F91">
      <w:pPr>
        <w:spacing w:line="360" w:lineRule="auto"/>
        <w:jc w:val="center"/>
      </w:pPr>
    </w:p>
    <w:p w14:paraId="49877BAA" w14:textId="7EFA782F" w:rsidR="006A2DBE" w:rsidRDefault="006A2DBE" w:rsidP="00D20F91">
      <w:pPr>
        <w:spacing w:line="360" w:lineRule="auto"/>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D20F91">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D20F91">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D20F91">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D20F91">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D20F91">
            <w:pPr>
              <w:spacing w:line="360" w:lineRule="auto"/>
            </w:pPr>
            <w: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7ACF839C" w14:textId="77777777" w:rsidR="006A2DBE" w:rsidRDefault="006A2DBE" w:rsidP="00D20F91">
      <w:pPr>
        <w:numPr>
          <w:ilvl w:val="0"/>
          <w:numId w:val="132"/>
        </w:numPr>
        <w:spacing w:before="120" w:after="120" w:line="360" w:lineRule="auto"/>
      </w:pPr>
      <w:r>
        <w:t>User logged in</w:t>
      </w:r>
    </w:p>
    <w:p w14:paraId="05F8E047" w14:textId="77777777" w:rsidR="006A2DBE" w:rsidRDefault="006A2DBE" w:rsidP="00D20F91">
      <w:pPr>
        <w:spacing w:line="360" w:lineRule="auto"/>
      </w:pPr>
    </w:p>
    <w:p w14:paraId="446FF89F" w14:textId="331FAA6E" w:rsidR="006A2DBE" w:rsidRPr="006A2DBE" w:rsidRDefault="006A2DBE" w:rsidP="00D20F91">
      <w:pPr>
        <w:pStyle w:val="Heading5"/>
        <w:spacing w:line="360" w:lineRule="auto"/>
      </w:pPr>
      <w:r>
        <w:t>Test Data</w:t>
      </w:r>
    </w:p>
    <w:p w14:paraId="74CB4030" w14:textId="77777777" w:rsidR="006A2DBE" w:rsidRDefault="006A2DBE" w:rsidP="00D20F91">
      <w:pPr>
        <w:numPr>
          <w:ilvl w:val="0"/>
          <w:numId w:val="133"/>
        </w:numPr>
        <w:spacing w:before="120" w:after="120" w:line="360" w:lineRule="auto"/>
      </w:pPr>
      <w:r>
        <w:t>None</w:t>
      </w:r>
    </w:p>
    <w:p w14:paraId="346A631B" w14:textId="77777777" w:rsidR="006A2DBE" w:rsidRDefault="006A2DBE" w:rsidP="00D20F91">
      <w:pPr>
        <w:spacing w:line="360" w:lineRule="auto"/>
      </w:pP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D20F91">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D20F91">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D20F91">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D20F91">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D20F91">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D20F91">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D20F91">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D20F91">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D20F91">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D20F91">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D20F91">
            <w:pPr>
              <w:spacing w:line="360" w:lineRule="auto"/>
            </w:pPr>
            <w: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4179AA89" w14:textId="4CCE0333" w:rsidR="003B75F2" w:rsidRDefault="006A2DBE" w:rsidP="00D20F91">
      <w:pPr>
        <w:pStyle w:val="Heading3"/>
        <w:spacing w:line="360" w:lineRule="auto"/>
        <w:rPr>
          <w:lang w:val="en-US"/>
        </w:rPr>
      </w:pPr>
      <w:r>
        <w:t>7.2.2 Non-Functional Requirement Testing</w:t>
      </w:r>
    </w:p>
    <w:p w14:paraId="797F82B0" w14:textId="77777777" w:rsidR="003B75F2" w:rsidRDefault="003B75F2" w:rsidP="00D20F91">
      <w:pPr>
        <w:spacing w:line="360" w:lineRule="auto"/>
        <w:rPr>
          <w:lang w:val="en-US"/>
        </w:rPr>
      </w:pPr>
    </w:p>
    <w:p w14:paraId="56F665FB" w14:textId="294E51E8" w:rsidR="003B75F2" w:rsidRPr="008107AD" w:rsidRDefault="00EC7C41" w:rsidP="00D20F91">
      <w:pPr>
        <w:pStyle w:val="Heading4"/>
        <w:spacing w:line="360" w:lineRule="auto"/>
      </w:pPr>
      <w:r>
        <w:lastRenderedPageBreak/>
        <w:t>Non-Functional Test - 01 – Trust (NFR 1)</w:t>
      </w:r>
    </w:p>
    <w:p w14:paraId="60617A6C" w14:textId="77777777" w:rsidR="008B2145" w:rsidRDefault="008B2145" w:rsidP="00D20F91">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D20F91">
      <w:pPr>
        <w:spacing w:line="360" w:lineRule="auto"/>
      </w:pPr>
    </w:p>
    <w:p w14:paraId="6D6D1AFF" w14:textId="77777777" w:rsidR="008B2145" w:rsidRDefault="008B2145" w:rsidP="00D20F91">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D20F91">
      <w:pPr>
        <w:spacing w:line="360" w:lineRule="auto"/>
      </w:pPr>
    </w:p>
    <w:p w14:paraId="6EE168BD" w14:textId="77777777" w:rsidR="008B2145" w:rsidRDefault="008B2145" w:rsidP="00D20F91">
      <w:pPr>
        <w:spacing w:line="360" w:lineRule="auto"/>
      </w:pPr>
      <w:r>
        <w:t xml:space="preserve">The test, therefore, compares </w:t>
      </w:r>
      <w:r>
        <w:rPr>
          <w:b/>
          <w:bCs/>
        </w:rPr>
        <w:t xml:space="preserve">two groups </w:t>
      </w:r>
      <w:r>
        <w:t>such as</w:t>
      </w:r>
    </w:p>
    <w:p w14:paraId="587C0D26" w14:textId="77777777" w:rsidR="008B2145" w:rsidRDefault="008B2145" w:rsidP="00D20F91">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D20F91">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D20F91">
      <w:pPr>
        <w:spacing w:line="360" w:lineRule="auto"/>
      </w:pPr>
    </w:p>
    <w:p w14:paraId="2A3014D0" w14:textId="77777777" w:rsidR="008B2145" w:rsidRDefault="008B2145" w:rsidP="00D20F91">
      <w:pPr>
        <w:spacing w:line="360" w:lineRule="auto"/>
      </w:pPr>
      <w: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170047D0" w14:textId="77777777" w:rsidR="008B2145" w:rsidRDefault="008B2145" w:rsidP="00D20F91">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D20F91">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D20F91">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D20F91">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D20F91">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D20F91">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D20F91">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D20F91">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D20F91">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D20F91">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D20F91">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D20F91">
            <w:pPr>
              <w:spacing w:line="360" w:lineRule="auto"/>
            </w:pPr>
            <w:r>
              <w:lastRenderedPageBreak/>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D20F91">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D20F91">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D20F91">
            <w:pPr>
              <w:spacing w:line="360" w:lineRule="auto"/>
            </w:pPr>
            <w:r>
              <w:t>I felt comfortable receiving a financial decision from an AI system.</w:t>
            </w:r>
          </w:p>
        </w:tc>
      </w:tr>
    </w:tbl>
    <w:p w14:paraId="6BDBCE3D" w14:textId="77777777" w:rsidR="00E40BCA" w:rsidRDefault="00E40BCA" w:rsidP="00D20F91">
      <w:pPr>
        <w:spacing w:line="360" w:lineRule="auto"/>
        <w:rPr>
          <w:lang w:val="en-US"/>
        </w:rPr>
      </w:pPr>
    </w:p>
    <w:p w14:paraId="7405AC5D" w14:textId="6849700E" w:rsidR="003174D8" w:rsidRDefault="003174D8" w:rsidP="00D20F91">
      <w:pPr>
        <w:spacing w:line="360" w:lineRule="auto"/>
      </w:pPr>
      <w:r>
        <w:t xml:space="preserve">Each question targeted a specific dimension of trust, such as confidence, clarity, acceptance, and emotional comfort. The </w:t>
      </w:r>
      <w:r>
        <w:rPr>
          <w:b/>
          <w:bCs/>
        </w:rPr>
        <w:t xml:space="preserve">Trust Index </w:t>
      </w:r>
      <w:r>
        <w:t>for a single user is computed as below.</w:t>
      </w:r>
    </w:p>
    <w:p w14:paraId="3436E470" w14:textId="77777777" w:rsidR="003174D8" w:rsidRDefault="003174D8" w:rsidP="00D20F91">
      <w:pPr>
        <w:spacing w:line="360" w:lineRule="auto"/>
        <w:rPr>
          <w:lang w:val="en-US"/>
        </w:rPr>
      </w:pPr>
      <w:r>
        <w:rPr>
          <w:lang w:val="en-US"/>
        </w:rPr>
        <w:t xml:space="preserve"> </w:t>
      </w:r>
    </w:p>
    <w:p w14:paraId="2860AFA5" w14:textId="0733362B" w:rsidR="003B75F2" w:rsidRPr="003174D8" w:rsidRDefault="003174D8" w:rsidP="00D20F91">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D20F91">
      <w:pPr>
        <w:spacing w:line="360" w:lineRule="auto"/>
        <w:rPr>
          <w:lang w:val="en-US"/>
        </w:rPr>
      </w:pPr>
    </w:p>
    <w:p w14:paraId="54923018" w14:textId="77777777" w:rsidR="001D5B5D" w:rsidRDefault="001D5B5D" w:rsidP="00D20F91">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D20F91">
      <w:pPr>
        <w:spacing w:line="360" w:lineRule="auto"/>
      </w:pPr>
    </w:p>
    <w:p w14:paraId="08A092B3" w14:textId="77777777" w:rsidR="001D5B5D" w:rsidRDefault="001D5B5D" w:rsidP="00D20F91">
      <w:pPr>
        <w:numPr>
          <w:ilvl w:val="0"/>
          <w:numId w:val="135"/>
        </w:numPr>
        <w:spacing w:before="120" w:after="120" w:line="360" w:lineRule="auto"/>
      </w:pPr>
      <w:r>
        <w:t>Overall trust in  the system’s decision-making</w:t>
      </w:r>
    </w:p>
    <w:p w14:paraId="1328833E" w14:textId="77777777" w:rsidR="001D5B5D" w:rsidRDefault="001D5B5D" w:rsidP="00D20F91">
      <w:pPr>
        <w:numPr>
          <w:ilvl w:val="0"/>
          <w:numId w:val="135"/>
        </w:numPr>
        <w:spacing w:before="120" w:after="120" w:line="360" w:lineRule="auto"/>
      </w:pPr>
      <w:r>
        <w:t>Confidence derived specifically from explanations (XAI factor)</w:t>
      </w:r>
    </w:p>
    <w:p w14:paraId="143FAD6E" w14:textId="77777777" w:rsidR="001D5B5D" w:rsidRDefault="001D5B5D" w:rsidP="00D20F91">
      <w:pPr>
        <w:numPr>
          <w:ilvl w:val="0"/>
          <w:numId w:val="135"/>
        </w:numPr>
        <w:spacing w:before="120" w:after="120" w:line="360" w:lineRule="auto"/>
      </w:pPr>
      <w:r>
        <w:t>Perceived accuracy of the AI model</w:t>
      </w:r>
    </w:p>
    <w:p w14:paraId="69ED0882" w14:textId="77777777" w:rsidR="001D5B5D" w:rsidRDefault="001D5B5D" w:rsidP="00D20F91">
      <w:pPr>
        <w:numPr>
          <w:ilvl w:val="0"/>
          <w:numId w:val="135"/>
        </w:numPr>
        <w:spacing w:before="120" w:after="120" w:line="360" w:lineRule="auto"/>
      </w:pPr>
      <w:r>
        <w:t>Decision clarity and user understanding</w:t>
      </w:r>
    </w:p>
    <w:p w14:paraId="456C623B" w14:textId="77777777" w:rsidR="001D5B5D" w:rsidRDefault="001D5B5D" w:rsidP="00D20F91">
      <w:pPr>
        <w:numPr>
          <w:ilvl w:val="0"/>
          <w:numId w:val="135"/>
        </w:numPr>
        <w:spacing w:before="120" w:after="120" w:line="360" w:lineRule="auto"/>
      </w:pPr>
      <w:r>
        <w:t>User acceptance and willingness to rely on the system</w:t>
      </w:r>
    </w:p>
    <w:p w14:paraId="6A0146B3" w14:textId="77777777" w:rsidR="001D5B5D" w:rsidRDefault="001D5B5D" w:rsidP="00D20F91">
      <w:pPr>
        <w:numPr>
          <w:ilvl w:val="0"/>
          <w:numId w:val="135"/>
        </w:numPr>
        <w:spacing w:before="120" w:after="120" w:line="360" w:lineRule="auto"/>
      </w:pPr>
      <w: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Default="003F44B9" w:rsidP="00D20F91">
      <w:pPr>
        <w:pStyle w:val="ListParagraph"/>
        <w:numPr>
          <w:ilvl w:val="0"/>
          <w:numId w:val="137"/>
        </w:numPr>
        <w:spacing w:line="360" w:lineRule="auto"/>
      </w:pPr>
      <w:r>
        <w:t>Step 1 - Compute Trust Index for each survey response</w:t>
      </w:r>
    </w:p>
    <w:p w14:paraId="7F49703B" w14:textId="4570702F" w:rsidR="001D1B09" w:rsidRDefault="003F44B9" w:rsidP="00D20F91">
      <w:pPr>
        <w:pStyle w:val="ListParagraph"/>
        <w:spacing w:line="360" w:lineRule="auto"/>
      </w:pPr>
      <w:r>
        <w:t>Every trust survey entry is converted into a Trust Index using the formula.</w:t>
      </w:r>
    </w:p>
    <w:p w14:paraId="3FB6C9FB" w14:textId="626F694A" w:rsidR="00966235" w:rsidRPr="00966235" w:rsidRDefault="00966235" w:rsidP="00D20F91">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D20F91">
      <w:pPr>
        <w:spacing w:line="360" w:lineRule="auto"/>
      </w:pPr>
    </w:p>
    <w:p w14:paraId="0774E6ED" w14:textId="0539C609" w:rsidR="00CB4CE5" w:rsidRDefault="00CB4CE5" w:rsidP="00D20F91">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D20F91">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D20F91">
      <w:pPr>
        <w:numPr>
          <w:ilvl w:val="0"/>
          <w:numId w:val="136"/>
        </w:numPr>
        <w:spacing w:before="120" w:after="120" w:line="360" w:lineRule="auto"/>
      </w:pPr>
      <w:r>
        <w:t xml:space="preserve">Group B → </w:t>
      </w:r>
      <w:r>
        <w:rPr>
          <w:b/>
          <w:bCs/>
        </w:rPr>
        <w:t>XAI</w:t>
      </w:r>
    </w:p>
    <w:p w14:paraId="51D329BA" w14:textId="77777777" w:rsidR="003F44B9" w:rsidRDefault="003F44B9" w:rsidP="00D20F91">
      <w:pPr>
        <w:spacing w:before="120" w:after="120" w:line="360" w:lineRule="auto"/>
        <w:rPr>
          <w:b/>
          <w:bCs/>
        </w:rPr>
      </w:pPr>
    </w:p>
    <w:p w14:paraId="420E958E" w14:textId="5D89745F" w:rsidR="003F44B9" w:rsidRDefault="006A6FE7" w:rsidP="00D20F91">
      <w:pPr>
        <w:pStyle w:val="ListParagraph"/>
        <w:numPr>
          <w:ilvl w:val="0"/>
          <w:numId w:val="137"/>
        </w:numPr>
        <w:spacing w:line="360" w:lineRule="auto"/>
      </w:pPr>
      <w:r w:rsidRPr="006A6FE7">
        <w:lastRenderedPageBreak/>
        <w:t>Step 3 - Compute the average Trust Index for each group</w:t>
      </w:r>
    </w:p>
    <w:p w14:paraId="2E7B1947" w14:textId="6C098CEE" w:rsidR="00AB2EEB" w:rsidRPr="00AB2EEB" w:rsidRDefault="00AB2EEB" w:rsidP="00D20F91">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D20F91">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000000" w:rsidP="00D20F91">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Average trust index (XAI)</m:t>
              </m:r>
            </m:sub>
          </m:sSub>
          <m:r>
            <w:rPr>
              <w:rFonts w:ascii="Cambria Math" w:hAnsi="Cambria Math"/>
              <w:lang w:val="en-US"/>
            </w:rPr>
            <m:t> </m:t>
          </m:r>
        </m:oMath>
      </m:oMathPara>
    </w:p>
    <w:p w14:paraId="08A910E4" w14:textId="4D8FC9C6" w:rsidR="00587E25" w:rsidRPr="007C0F1A" w:rsidRDefault="00587E25" w:rsidP="00D20F91">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Trust index score for XAI users</m:t>
              </m:r>
            </m:sub>
          </m:sSub>
        </m:oMath>
      </m:oMathPara>
    </w:p>
    <w:p w14:paraId="7A547BCE" w14:textId="7D424DC1" w:rsidR="003B75F2" w:rsidRPr="008107AD"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Sample size for XAI</m:t>
              </m:r>
            </m:sub>
          </m:sSub>
        </m:oMath>
      </m:oMathPara>
    </w:p>
    <w:p w14:paraId="704BF14B" w14:textId="77777777" w:rsidR="008107AD" w:rsidRDefault="008107AD" w:rsidP="00D20F91">
      <w:pPr>
        <w:spacing w:line="360" w:lineRule="auto"/>
        <w:rPr>
          <w:lang w:val="en-US"/>
        </w:rPr>
      </w:pPr>
    </w:p>
    <w:p w14:paraId="2CCBCC5A" w14:textId="099A01DB" w:rsidR="003B75F2" w:rsidRPr="00A804CD" w:rsidRDefault="00223C60" w:rsidP="00D20F91">
      <w:pPr>
        <w:pStyle w:val="ListParagraph"/>
        <w:numPr>
          <w:ilvl w:val="0"/>
          <w:numId w:val="136"/>
        </w:numPr>
        <w:spacing w:before="120" w:after="120" w:line="360" w:lineRule="auto"/>
      </w:pPr>
      <w:r>
        <w:t>Average trust index for Baseline users calculated as below,</w:t>
      </w:r>
    </w:p>
    <w:p w14:paraId="5D5A1F73" w14:textId="01C9D53A" w:rsidR="00223C60" w:rsidRPr="00223C60" w:rsidRDefault="00223C60" w:rsidP="00D20F91">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000000" w:rsidP="00D20F91">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Average trust index (baseline)</m:t>
              </m:r>
            </m:sub>
          </m:sSub>
          <m:r>
            <w:rPr>
              <w:rFonts w:ascii="Cambria Math" w:hAnsi="Cambria Math"/>
              <w:lang w:val="en-US"/>
            </w:rPr>
            <m:t> </m:t>
          </m:r>
        </m:oMath>
      </m:oMathPara>
    </w:p>
    <w:p w14:paraId="3B5C4A6F" w14:textId="16D60861" w:rsidR="00223C60" w:rsidRPr="00223C60" w:rsidRDefault="00223C60" w:rsidP="00D20F91">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Trust index score baseline users</m:t>
              </m:r>
            </m:sub>
          </m:sSub>
          <m:r>
            <w:rPr>
              <w:rFonts w:ascii="Cambria Math" w:hAnsi="Cambria Math"/>
              <w:lang w:val="en-US"/>
            </w:rPr>
            <m:t> </m:t>
          </m:r>
        </m:oMath>
      </m:oMathPara>
    </w:p>
    <w:p w14:paraId="2D5B99E4" w14:textId="624D0B30" w:rsidR="003B75F2"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 for baseline</m:t>
              </m:r>
            </m:sub>
          </m:sSub>
        </m:oMath>
      </m:oMathPara>
    </w:p>
    <w:p w14:paraId="552C9AE9" w14:textId="77777777" w:rsidR="003B75F2" w:rsidRDefault="003B75F2" w:rsidP="00D20F91">
      <w:pPr>
        <w:spacing w:line="360" w:lineRule="auto"/>
        <w:rPr>
          <w:lang w:val="en-US"/>
        </w:rPr>
      </w:pPr>
    </w:p>
    <w:p w14:paraId="47E3923A" w14:textId="77777777" w:rsidR="003B75F2" w:rsidRDefault="003B75F2" w:rsidP="00D20F91">
      <w:pPr>
        <w:spacing w:line="360" w:lineRule="auto"/>
        <w:rPr>
          <w:lang w:val="en-US"/>
        </w:rPr>
      </w:pPr>
    </w:p>
    <w:p w14:paraId="71056E58" w14:textId="6CA6E556" w:rsidR="00C42EA0" w:rsidRDefault="00C42EA0" w:rsidP="00D20F91">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D20F91">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D20F91">
      <w:pPr>
        <w:spacing w:line="360" w:lineRule="auto"/>
      </w:pPr>
    </w:p>
    <w:p w14:paraId="08E6159D" w14:textId="50039319" w:rsidR="00C42EA0" w:rsidRPr="00C42EA0" w:rsidRDefault="00C42EA0" w:rsidP="00D20F91">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D20F91">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D20F91">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D20F91">
      <w:pPr>
        <w:spacing w:line="360" w:lineRule="auto"/>
        <w:rPr>
          <w:lang w:val="en-US"/>
        </w:rPr>
      </w:pPr>
    </w:p>
    <w:p w14:paraId="7576141D" w14:textId="01CE9860" w:rsidR="00E66B6C" w:rsidRPr="00E66B6C" w:rsidRDefault="00E66B6C" w:rsidP="00D20F91">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D20F91">
      <w:pPr>
        <w:spacing w:line="360" w:lineRule="auto"/>
      </w:pPr>
      <w:r>
        <w:rPr>
          <w:lang w:val="en-US"/>
        </w:rPr>
        <w:t>Non-functional</w:t>
      </w:r>
      <w:r w:rsidR="00C23489">
        <w:rPr>
          <w:lang w:val="en-US"/>
        </w:rPr>
        <w:t xml:space="preserve"> </w:t>
      </w:r>
      <w:r>
        <w:rPr>
          <w:lang w:val="en-US"/>
        </w:rPr>
        <w:t>requirement</w:t>
      </w:r>
      <w:r w:rsidR="00C23489">
        <w:rPr>
          <w:lang w:val="en-US"/>
        </w:rPr>
        <w:t xml:space="preserve"> 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D20F91">
      <w:pPr>
        <w:spacing w:line="360" w:lineRule="auto"/>
        <w:rPr>
          <w:lang w:val="en-US"/>
        </w:rPr>
      </w:pPr>
    </w:p>
    <w:p w14:paraId="17D2D445" w14:textId="7F01AF8C" w:rsidR="00D907E9" w:rsidRPr="00D907E9" w:rsidRDefault="00261B0B" w:rsidP="00D20F91">
      <w:pPr>
        <w:pStyle w:val="Heading5"/>
        <w:spacing w:line="360" w:lineRule="auto"/>
      </w:pPr>
      <w:r>
        <w:t>Results Summary</w:t>
      </w:r>
    </w:p>
    <w:p w14:paraId="2E8F3ED5" w14:textId="473D8E34" w:rsidR="00D907E9" w:rsidRDefault="00700DAD" w:rsidP="00D20F91">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D20F91">
      <w:pPr>
        <w:spacing w:line="360" w:lineRule="auto"/>
        <w:rPr>
          <w:lang w:val="en-US"/>
        </w:rPr>
      </w:pPr>
    </w:p>
    <w:p w14:paraId="2F34A567" w14:textId="77777777" w:rsidR="00D907E9" w:rsidRDefault="00D907E9" w:rsidP="00D20F91">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Default="00D907E9" w:rsidP="00D20F91">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D20F91">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Default="00D1426A" w:rsidP="00D20F91">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Default="00D1426A" w:rsidP="00D20F91">
      <w:pPr>
        <w:spacing w:line="360" w:lineRule="auto"/>
      </w:pPr>
      <w: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lastRenderedPageBreak/>
        <w:t>Requirement</w:t>
      </w:r>
    </w:p>
    <w:p w14:paraId="6D4BE406" w14:textId="77777777" w:rsidR="00D1426A" w:rsidRDefault="00D1426A" w:rsidP="00D20F91">
      <w:pPr>
        <w:numPr>
          <w:ilvl w:val="0"/>
          <w:numId w:val="138"/>
        </w:numPr>
        <w:spacing w:before="120" w:after="120" w:line="360" w:lineRule="auto"/>
      </w:pPr>
      <w: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Default="00D1426A" w:rsidP="00D20F91">
      <w:pPr>
        <w:numPr>
          <w:ilvl w:val="0"/>
          <w:numId w:val="139"/>
        </w:numPr>
        <w:spacing w:before="120" w:after="120" w:line="360" w:lineRule="auto"/>
      </w:pPr>
      <w:r>
        <w:t>None of the secrets are uploaded to github repository.</w:t>
      </w:r>
    </w:p>
    <w:p w14:paraId="6B8509FE" w14:textId="77777777" w:rsidR="00D1426A" w:rsidRDefault="00D1426A" w:rsidP="00D20F91">
      <w:pPr>
        <w:numPr>
          <w:ilvl w:val="0"/>
          <w:numId w:val="139"/>
        </w:numPr>
        <w:spacing w:before="120" w:after="120" w:line="360" w:lineRule="auto"/>
      </w:pPr>
      <w: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Default="00D1426A" w:rsidP="00D20F91">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2DDFEDAE">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Default="00DC2EC8" w:rsidP="00D20F91">
      <w:pPr>
        <w:numPr>
          <w:ilvl w:val="0"/>
          <w:numId w:val="141"/>
        </w:numPr>
        <w:spacing w:before="120" w:after="120" w:line="360" w:lineRule="auto"/>
      </w:pPr>
      <w:r>
        <w:t>Keys are not hard-coded anywhere in the project.</w:t>
      </w:r>
    </w:p>
    <w:p w14:paraId="0EE33350" w14:textId="77777777" w:rsidR="00DC2EC8" w:rsidRDefault="00DC2EC8" w:rsidP="00D20F91">
      <w:pPr>
        <w:pStyle w:val="HTMLPreformatted"/>
        <w:numPr>
          <w:ilvl w:val="1"/>
          <w:numId w:val="141"/>
        </w:numPr>
        <w:spacing w:line="360" w:lineRule="auto"/>
      </w:pPr>
      <w:r>
        <w:t>git grep -n "sk-"</w:t>
      </w:r>
    </w:p>
    <w:p w14:paraId="3D344C12" w14:textId="77777777" w:rsidR="00DC2EC8" w:rsidRDefault="00DC2EC8" w:rsidP="00D20F91">
      <w:pPr>
        <w:pStyle w:val="HTMLPreformatted"/>
        <w:numPr>
          <w:ilvl w:val="1"/>
          <w:numId w:val="141"/>
        </w:numPr>
        <w:spacing w:line="360" w:lineRule="auto"/>
      </w:pPr>
      <w:r>
        <w:t>git grep -n "API_KEY"</w:t>
      </w:r>
    </w:p>
    <w:p w14:paraId="1A57175F" w14:textId="77777777" w:rsidR="00DC2EC8" w:rsidRDefault="00DC2EC8" w:rsidP="00D20F91">
      <w:pPr>
        <w:pStyle w:val="HTMLPreformatted"/>
        <w:numPr>
          <w:ilvl w:val="1"/>
          <w:numId w:val="141"/>
        </w:numPr>
        <w:spacing w:line="360" w:lineRule="auto"/>
      </w:pPr>
      <w:r>
        <w:t>git grep -n "OPENAI"</w:t>
      </w:r>
    </w:p>
    <w:p w14:paraId="1A286045" w14:textId="77777777" w:rsidR="00DC2EC8" w:rsidRDefault="00DC2EC8" w:rsidP="00D20F91">
      <w:pPr>
        <w:pStyle w:val="HTMLPreformatted"/>
        <w:numPr>
          <w:ilvl w:val="1"/>
          <w:numId w:val="141"/>
        </w:numPr>
        <w:spacing w:line="360" w:lineRule="auto"/>
      </w:pPr>
      <w:r>
        <w:t>git grep -n "SUPABASE"</w:t>
      </w:r>
    </w:p>
    <w:p w14:paraId="2332E56F" w14:textId="77777777" w:rsidR="003B75F2" w:rsidRDefault="003B75F2" w:rsidP="00D20F91">
      <w:pPr>
        <w:spacing w:line="360" w:lineRule="auto"/>
        <w:rPr>
          <w:lang w:val="en-US"/>
        </w:rPr>
      </w:pPr>
    </w:p>
    <w:p w14:paraId="1F7559A9" w14:textId="77777777" w:rsidR="006F1751" w:rsidRDefault="006F1751" w:rsidP="00D20F91">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Default="006F1751" w:rsidP="00D20F91">
      <w:pPr>
        <w:spacing w:line="360" w:lineRule="auto"/>
      </w:pPr>
      <w: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Default="006F1751" w:rsidP="00D20F91">
      <w:pPr>
        <w:numPr>
          <w:ilvl w:val="0"/>
          <w:numId w:val="142"/>
        </w:numPr>
        <w:spacing w:before="120" w:after="120" w:line="360" w:lineRule="auto"/>
      </w:pPr>
      <w:r>
        <w:t>Only admins can access the admin dashboard.</w:t>
      </w:r>
    </w:p>
    <w:p w14:paraId="54384AA2" w14:textId="77777777" w:rsidR="006F1751" w:rsidRDefault="006F1751" w:rsidP="00D20F91">
      <w:pPr>
        <w:numPr>
          <w:ilvl w:val="0"/>
          <w:numId w:val="142"/>
        </w:numPr>
        <w:spacing w:before="120" w:after="120" w:line="360" w:lineRule="auto"/>
      </w:pPr>
      <w: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Default="006F1751" w:rsidP="00D20F91">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D20F91">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Default="006F1751" w:rsidP="00D20F91">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Default="006F1751" w:rsidP="00D20F91">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D20F91">
      <w:pPr>
        <w:spacing w:line="360" w:lineRule="auto"/>
        <w:ind w:left="360"/>
        <w:jc w:val="center"/>
      </w:pPr>
      <w:r>
        <w:lastRenderedPageBreak/>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Default="00695FBB" w:rsidP="00D20F91">
      <w:pPr>
        <w:spacing w:line="360" w:lineRule="auto"/>
      </w:pPr>
      <w: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5DEB157D" w14:textId="77777777" w:rsidR="00695FBB" w:rsidRDefault="00695FBB" w:rsidP="00D20F91">
      <w:pPr>
        <w:numPr>
          <w:ilvl w:val="0"/>
          <w:numId w:val="146"/>
        </w:numPr>
        <w:spacing w:before="120" w:after="120" w:line="360" w:lineRule="auto"/>
      </w:pPr>
      <w:r>
        <w:t>All users must be authenticated before system access.</w:t>
      </w:r>
    </w:p>
    <w:p w14:paraId="1EA449E2" w14:textId="77777777" w:rsidR="00695FBB" w:rsidRDefault="00695FBB" w:rsidP="00D20F91">
      <w:pPr>
        <w:spacing w:line="360" w:lineRule="auto"/>
      </w:pPr>
    </w:p>
    <w:p w14:paraId="6989743D" w14:textId="2E597E12" w:rsidR="00695FBB" w:rsidRPr="00695FBB" w:rsidRDefault="00695FBB" w:rsidP="00D20F91">
      <w:pPr>
        <w:pStyle w:val="Heading5"/>
        <w:spacing w:line="360" w:lineRule="auto"/>
      </w:pPr>
      <w:r>
        <w:t>Metrics &amp; Acceptance</w:t>
      </w:r>
    </w:p>
    <w:p w14:paraId="36A0C47A" w14:textId="77777777" w:rsidR="00695FBB" w:rsidRDefault="00695FBB" w:rsidP="00D20F91">
      <w:pPr>
        <w:numPr>
          <w:ilvl w:val="0"/>
          <w:numId w:val="147"/>
        </w:numPr>
        <w:spacing w:before="120" w:after="120" w:line="360" w:lineRule="auto"/>
      </w:pPr>
      <w:r>
        <w:t>Only authenticated users are able to access the chat screen.</w:t>
      </w:r>
    </w:p>
    <w:p w14:paraId="509E5FF9" w14:textId="77777777" w:rsidR="00695FBB" w:rsidRDefault="00695FBB" w:rsidP="00D20F91">
      <w:pPr>
        <w:spacing w:line="360" w:lineRule="auto"/>
      </w:pPr>
    </w:p>
    <w:p w14:paraId="19BB66C3" w14:textId="3A4648F0" w:rsidR="00695FBB" w:rsidRPr="00695FBB" w:rsidRDefault="00695FBB" w:rsidP="00D20F91">
      <w:pPr>
        <w:pStyle w:val="Heading5"/>
        <w:spacing w:line="360" w:lineRule="auto"/>
      </w:pPr>
      <w:r>
        <w:t>Results</w:t>
      </w:r>
    </w:p>
    <w:p w14:paraId="0B61A7BF" w14:textId="77777777" w:rsidR="00695FBB" w:rsidRDefault="00695FBB" w:rsidP="00D20F91">
      <w:pPr>
        <w:numPr>
          <w:ilvl w:val="0"/>
          <w:numId w:val="148"/>
        </w:numPr>
        <w:spacing w:before="120" w:after="120" w:line="360" w:lineRule="auto"/>
      </w:pPr>
      <w: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Default="00695FBB" w:rsidP="00D20F91">
      <w:pPr>
        <w:numPr>
          <w:ilvl w:val="0"/>
          <w:numId w:val="149"/>
        </w:numPr>
        <w:spacing w:before="120" w:after="120" w:line="360" w:lineRule="auto"/>
      </w:pPr>
      <w: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0913B3BD" w14:textId="77777777" w:rsidR="00695FBB" w:rsidRDefault="00695FBB" w:rsidP="00D20F91">
      <w:pPr>
        <w:spacing w:line="360" w:lineRule="auto"/>
      </w:pPr>
      <w:r>
        <w:t>This test focuses on Non-functional requirement 3, which is Performance.</w:t>
      </w:r>
    </w:p>
    <w:p w14:paraId="53E31C92" w14:textId="77777777" w:rsidR="00695FBB" w:rsidRDefault="00695FBB" w:rsidP="00D20F91">
      <w:pPr>
        <w:spacing w:line="360" w:lineRule="auto"/>
      </w:pPr>
    </w:p>
    <w:p w14:paraId="3EE72BB6" w14:textId="4A1BFF0E" w:rsidR="00695FBB" w:rsidRPr="00695FBB" w:rsidRDefault="00695FBB" w:rsidP="00D20F91">
      <w:pPr>
        <w:pStyle w:val="Heading5"/>
        <w:spacing w:line="360" w:lineRule="auto"/>
      </w:pPr>
      <w:r>
        <w:t>Requirement</w:t>
      </w:r>
    </w:p>
    <w:p w14:paraId="0C92E9D6" w14:textId="4655A8AB" w:rsidR="00695FBB" w:rsidRDefault="00695FBB" w:rsidP="00D20F91">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D20F91">
      <w:pPr>
        <w:spacing w:line="360" w:lineRule="auto"/>
      </w:pPr>
    </w:p>
    <w:p w14:paraId="45323E47" w14:textId="2F14A8E2" w:rsidR="00695FBB" w:rsidRPr="00695FBB" w:rsidRDefault="00695FBB" w:rsidP="00D20F91">
      <w:pPr>
        <w:pStyle w:val="Heading5"/>
        <w:spacing w:line="360" w:lineRule="auto"/>
      </w:pPr>
      <w:r>
        <w:t>Metric &amp; Acceptance</w:t>
      </w:r>
    </w:p>
    <w:p w14:paraId="5748A935" w14:textId="77777777" w:rsidR="00695FBB" w:rsidRDefault="00695FBB" w:rsidP="00D20F91">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D20F91">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D20F91">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Default="00695FBB" w:rsidP="00D20F91">
      <w:pPr>
        <w:spacing w:line="360" w:lineRule="auto"/>
      </w:pPr>
      <w:r>
        <w:t>k6 is used to test the performance of the prediction endpoint.</w:t>
      </w:r>
    </w:p>
    <w:p w14:paraId="6D2F2E2B" w14:textId="77777777" w:rsidR="00695FBB" w:rsidRPr="00695FBB" w:rsidRDefault="00695FBB" w:rsidP="00D20F91">
      <w:pPr>
        <w:pStyle w:val="ListParagraph"/>
        <w:spacing w:line="360" w:lineRule="auto"/>
        <w:jc w:val="both"/>
        <w:rPr>
          <w:lang w:val="en-US"/>
        </w:rPr>
      </w:pPr>
    </w:p>
    <w:p w14:paraId="4683956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D20F91">
      <w:pPr>
        <w:shd w:val="clear" w:color="auto" w:fill="140E1A"/>
        <w:spacing w:line="360" w:lineRule="auto"/>
        <w:rPr>
          <w:rFonts w:ascii="Menlo" w:hAnsi="Menlo" w:cs="Menlo"/>
          <w:color w:val="EDECEE"/>
          <w:sz w:val="21"/>
          <w:szCs w:val="21"/>
        </w:rPr>
      </w:pPr>
    </w:p>
    <w:p w14:paraId="5E0C3770" w14:textId="77777777" w:rsidR="003B75F2" w:rsidRDefault="003B75F2" w:rsidP="00D20F91">
      <w:pPr>
        <w:spacing w:line="360" w:lineRule="auto"/>
        <w:rPr>
          <w:lang w:val="en-US"/>
        </w:rPr>
      </w:pPr>
    </w:p>
    <w:p w14:paraId="2EB089F5" w14:textId="77777777" w:rsidR="006A3754" w:rsidRDefault="006A3754" w:rsidP="00D20F91">
      <w:pPr>
        <w:spacing w:line="360" w:lineRule="auto"/>
        <w:rPr>
          <w:lang w:val="en-US"/>
        </w:rPr>
      </w:pP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Default="00BC742E" w:rsidP="00D20F91">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D20F91">
            <w:pPr>
              <w:spacing w:line="360" w:lineRule="auto"/>
            </w:pPr>
            <w:r>
              <w:t>Metric</w:t>
            </w:r>
          </w:p>
        </w:tc>
        <w:tc>
          <w:tcPr>
            <w:tcW w:w="1276" w:type="dxa"/>
          </w:tcPr>
          <w:p w14:paraId="3CBE935C" w14:textId="621858E8" w:rsidR="009258F8" w:rsidRDefault="009258F8" w:rsidP="00D20F91">
            <w:pPr>
              <w:spacing w:line="360" w:lineRule="auto"/>
            </w:pPr>
            <w:r>
              <w:t>Vaue</w:t>
            </w:r>
          </w:p>
        </w:tc>
        <w:tc>
          <w:tcPr>
            <w:tcW w:w="5335" w:type="dxa"/>
          </w:tcPr>
          <w:p w14:paraId="76280AEF" w14:textId="77777777" w:rsidR="009258F8" w:rsidRDefault="009258F8" w:rsidP="00D20F91">
            <w:pPr>
              <w:spacing w:line="360" w:lineRule="auto"/>
            </w:pPr>
          </w:p>
        </w:tc>
      </w:tr>
      <w:tr w:rsidR="009258F8" w14:paraId="21ABD44A" w14:textId="77777777" w:rsidTr="009258F8">
        <w:tc>
          <w:tcPr>
            <w:tcW w:w="2405" w:type="dxa"/>
          </w:tcPr>
          <w:p w14:paraId="024ECB93" w14:textId="6D0297C9" w:rsidR="009258F8" w:rsidRDefault="009258F8" w:rsidP="00D20F91">
            <w:pPr>
              <w:spacing w:line="360" w:lineRule="auto"/>
            </w:pPr>
            <w:r>
              <w:rPr>
                <w:b/>
                <w:bCs/>
              </w:rPr>
              <w:t>Average latency</w:t>
            </w:r>
            <w:r>
              <w:t xml:space="preserve"> i</w:t>
            </w:r>
          </w:p>
        </w:tc>
        <w:tc>
          <w:tcPr>
            <w:tcW w:w="1276" w:type="dxa"/>
          </w:tcPr>
          <w:p w14:paraId="23E478AE" w14:textId="31F8929F" w:rsidR="009258F8" w:rsidRDefault="009258F8" w:rsidP="00D20F91">
            <w:pPr>
              <w:spacing w:line="360" w:lineRule="auto"/>
            </w:pPr>
            <w:r>
              <w:rPr>
                <w:b/>
                <w:bCs/>
              </w:rPr>
              <w:t>2.18s</w:t>
            </w:r>
          </w:p>
        </w:tc>
        <w:tc>
          <w:tcPr>
            <w:tcW w:w="5335" w:type="dxa"/>
          </w:tcPr>
          <w:p w14:paraId="0EF6807C" w14:textId="2ACFC3EB" w:rsidR="009258F8" w:rsidRDefault="009258F8" w:rsidP="00D20F91">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D20F91">
            <w:pPr>
              <w:spacing w:line="360" w:lineRule="auto"/>
            </w:pPr>
            <w:r>
              <w:rPr>
                <w:b/>
                <w:bCs/>
              </w:rPr>
              <w:t>Median (p50)</w:t>
            </w:r>
          </w:p>
        </w:tc>
        <w:tc>
          <w:tcPr>
            <w:tcW w:w="1276" w:type="dxa"/>
          </w:tcPr>
          <w:p w14:paraId="73E8DCEB" w14:textId="45ADB6D4" w:rsidR="009258F8" w:rsidRDefault="009258F8" w:rsidP="00D20F91">
            <w:pPr>
              <w:spacing w:line="360" w:lineRule="auto"/>
            </w:pPr>
            <w:r>
              <w:rPr>
                <w:b/>
                <w:bCs/>
              </w:rPr>
              <w:t>2.09s</w:t>
            </w:r>
          </w:p>
        </w:tc>
        <w:tc>
          <w:tcPr>
            <w:tcW w:w="5335" w:type="dxa"/>
          </w:tcPr>
          <w:p w14:paraId="4770060D" w14:textId="1FF0C86C" w:rsidR="009258F8" w:rsidRDefault="009258F8" w:rsidP="00D20F91">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D20F91">
            <w:pPr>
              <w:spacing w:line="360" w:lineRule="auto"/>
            </w:pPr>
            <w:r>
              <w:rPr>
                <w:b/>
                <w:bCs/>
              </w:rPr>
              <w:t>p90</w:t>
            </w:r>
          </w:p>
        </w:tc>
        <w:tc>
          <w:tcPr>
            <w:tcW w:w="1276" w:type="dxa"/>
          </w:tcPr>
          <w:p w14:paraId="6824BF78" w14:textId="5A02E4FB" w:rsidR="009258F8" w:rsidRDefault="009258F8" w:rsidP="00D20F91">
            <w:pPr>
              <w:spacing w:line="360" w:lineRule="auto"/>
            </w:pPr>
            <w:r>
              <w:rPr>
                <w:b/>
                <w:bCs/>
              </w:rPr>
              <w:t>2.51s</w:t>
            </w:r>
          </w:p>
        </w:tc>
        <w:tc>
          <w:tcPr>
            <w:tcW w:w="5335" w:type="dxa"/>
          </w:tcPr>
          <w:p w14:paraId="64D25787" w14:textId="198B6FCC" w:rsidR="009258F8" w:rsidRDefault="009258F8" w:rsidP="00D20F91">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D20F91">
            <w:pPr>
              <w:spacing w:line="360" w:lineRule="auto"/>
            </w:pPr>
            <w:r>
              <w:rPr>
                <w:b/>
                <w:bCs/>
              </w:rPr>
              <w:t>p95</w:t>
            </w:r>
          </w:p>
        </w:tc>
        <w:tc>
          <w:tcPr>
            <w:tcW w:w="1276" w:type="dxa"/>
          </w:tcPr>
          <w:p w14:paraId="1A9211EB" w14:textId="37EDEAF9" w:rsidR="009258F8" w:rsidRDefault="009258F8" w:rsidP="00D20F91">
            <w:pPr>
              <w:spacing w:line="360" w:lineRule="auto"/>
            </w:pPr>
            <w:r>
              <w:rPr>
                <w:b/>
                <w:bCs/>
              </w:rPr>
              <w:t>2.93s</w:t>
            </w:r>
          </w:p>
        </w:tc>
        <w:tc>
          <w:tcPr>
            <w:tcW w:w="5335" w:type="dxa"/>
          </w:tcPr>
          <w:p w14:paraId="70C62C73" w14:textId="10E7415A" w:rsidR="009258F8" w:rsidRDefault="009258F8" w:rsidP="00D20F91">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D20F91">
            <w:pPr>
              <w:pStyle w:val="p1"/>
              <w:spacing w:line="360" w:lineRule="auto"/>
            </w:pPr>
            <w:r>
              <w:t>Maximum latency</w:t>
            </w:r>
          </w:p>
        </w:tc>
        <w:tc>
          <w:tcPr>
            <w:tcW w:w="1276" w:type="dxa"/>
          </w:tcPr>
          <w:p w14:paraId="2B85428C" w14:textId="06A33E10" w:rsidR="009258F8" w:rsidRDefault="009258F8" w:rsidP="00D20F91">
            <w:pPr>
              <w:pStyle w:val="p1"/>
              <w:spacing w:line="360" w:lineRule="auto"/>
            </w:pPr>
            <w:r>
              <w:t>4.15s</w:t>
            </w:r>
          </w:p>
        </w:tc>
        <w:tc>
          <w:tcPr>
            <w:tcW w:w="5335" w:type="dxa"/>
          </w:tcPr>
          <w:p w14:paraId="3256BA18" w14:textId="5B055740" w:rsidR="009258F8" w:rsidRDefault="009258F8" w:rsidP="00D20F91">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D20F91">
            <w:pPr>
              <w:spacing w:line="360" w:lineRule="auto"/>
            </w:pPr>
            <w:r>
              <w:rPr>
                <w:b/>
                <w:bCs/>
              </w:rPr>
              <w:t>Error rate</w:t>
            </w:r>
          </w:p>
        </w:tc>
        <w:tc>
          <w:tcPr>
            <w:tcW w:w="1276" w:type="dxa"/>
          </w:tcPr>
          <w:p w14:paraId="59E9F556" w14:textId="49C70587" w:rsidR="009258F8" w:rsidRDefault="009258F8" w:rsidP="00D20F91">
            <w:pPr>
              <w:pStyle w:val="p1"/>
              <w:spacing w:line="360" w:lineRule="auto"/>
            </w:pPr>
            <w:r>
              <w:t>0.35%</w:t>
            </w:r>
          </w:p>
        </w:tc>
        <w:tc>
          <w:tcPr>
            <w:tcW w:w="5335" w:type="dxa"/>
          </w:tcPr>
          <w:p w14:paraId="7F75B95B" w14:textId="04CEF677" w:rsidR="009258F8" w:rsidRDefault="009258F8" w:rsidP="00D20F91">
            <w:pPr>
              <w:spacing w:line="360" w:lineRule="auto"/>
            </w:pPr>
            <w:r>
              <w:t>Very small number of requests failed.</w:t>
            </w:r>
          </w:p>
        </w:tc>
      </w:tr>
    </w:tbl>
    <w:p w14:paraId="410BD800" w14:textId="77777777" w:rsidR="00780FFA" w:rsidRDefault="00780FFA" w:rsidP="00D20F91">
      <w:pPr>
        <w:spacing w:line="360" w:lineRule="auto"/>
      </w:pPr>
    </w:p>
    <w:p w14:paraId="01A597D3" w14:textId="7F2210B0" w:rsidR="00695FBB" w:rsidRDefault="00780FFA" w:rsidP="00D20F91">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Default="00764B2B" w:rsidP="00D20F91">
      <w:pPr>
        <w:spacing w:line="360" w:lineRule="auto"/>
      </w:pPr>
      <w: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223E40AC" w14:textId="77777777" w:rsidR="00764B2B" w:rsidRDefault="00764B2B" w:rsidP="00D20F91">
      <w:pPr>
        <w:spacing w:line="360" w:lineRule="auto"/>
      </w:pPr>
      <w:r>
        <w:t xml:space="preserve">The system shall require </w:t>
      </w:r>
      <w:r>
        <w:rPr>
          <w:b/>
          <w:bCs/>
        </w:rPr>
        <w:t>no more than one click from login to the loan form</w:t>
      </w:r>
      <w:r>
        <w:t>.</w:t>
      </w:r>
    </w:p>
    <w:p w14:paraId="4943D2FC" w14:textId="77777777" w:rsidR="00764B2B" w:rsidRDefault="00764B2B" w:rsidP="00D20F91">
      <w:pPr>
        <w:spacing w:line="360" w:lineRule="auto"/>
      </w:pPr>
    </w:p>
    <w:p w14:paraId="558AAD4F" w14:textId="36D75A54" w:rsidR="00764B2B" w:rsidRPr="00764B2B" w:rsidRDefault="00764B2B" w:rsidP="00D20F91">
      <w:pPr>
        <w:pStyle w:val="Heading5"/>
        <w:spacing w:line="360" w:lineRule="auto"/>
      </w:pPr>
      <w:r>
        <w:t>Metric &amp; Acceptance</w:t>
      </w:r>
    </w:p>
    <w:p w14:paraId="48B45481" w14:textId="77777777" w:rsidR="00764B2B" w:rsidRDefault="00764B2B" w:rsidP="00D20F91">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D20F91">
      <w:pPr>
        <w:spacing w:line="360" w:lineRule="auto"/>
      </w:pPr>
    </w:p>
    <w:p w14:paraId="50284C21" w14:textId="7EB10A73" w:rsidR="00764B2B" w:rsidRPr="00764B2B" w:rsidRDefault="00764B2B" w:rsidP="00D20F91">
      <w:pPr>
        <w:pStyle w:val="Heading5"/>
        <w:spacing w:line="360" w:lineRule="auto"/>
      </w:pPr>
      <w:r>
        <w:t>Execution Steps</w:t>
      </w:r>
    </w:p>
    <w:p w14:paraId="3E3F1080" w14:textId="77777777" w:rsidR="00764B2B" w:rsidRDefault="00764B2B" w:rsidP="00D20F91">
      <w:pPr>
        <w:numPr>
          <w:ilvl w:val="0"/>
          <w:numId w:val="152"/>
        </w:numPr>
        <w:spacing w:before="120" w:after="120" w:line="360" w:lineRule="auto"/>
      </w:pPr>
      <w:r>
        <w:t>Log in with Google or any other social sign-in method.</w:t>
      </w:r>
    </w:p>
    <w:p w14:paraId="1468C4DC" w14:textId="77777777" w:rsidR="00764B2B" w:rsidRDefault="00764B2B" w:rsidP="00D20F91">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D20F91">
      <w:pPr>
        <w:numPr>
          <w:ilvl w:val="0"/>
          <w:numId w:val="152"/>
        </w:numPr>
        <w:spacing w:before="120" w:after="120" w:line="360" w:lineRule="auto"/>
      </w:pPr>
      <w:r>
        <w:t xml:space="preserve">Count clicks calculated like this. </w:t>
      </w:r>
    </w:p>
    <w:p w14:paraId="2F70F895" w14:textId="77777777" w:rsidR="00764B2B" w:rsidRDefault="00764B2B" w:rsidP="00D20F91">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40B74C1C" w14:textId="77777777" w:rsidR="00764B2B" w:rsidRDefault="00764B2B" w:rsidP="00D20F91">
      <w:pPr>
        <w:spacing w:line="360" w:lineRule="auto"/>
      </w:pPr>
      <w:r>
        <w:t>As in the screenshot, after the login, the user has to click just one button (”Apply for a loan”) to navigate to the loan form screen.</w:t>
      </w:r>
    </w:p>
    <w:p w14:paraId="2DC4FB2E" w14:textId="77777777" w:rsidR="00764B2B" w:rsidRDefault="00764B2B" w:rsidP="00D20F91">
      <w:pPr>
        <w:spacing w:line="360" w:lineRule="auto"/>
      </w:pPr>
    </w:p>
    <w:p w14:paraId="52EFA83C" w14:textId="77777777" w:rsidR="00764B2B" w:rsidRDefault="00764B2B" w:rsidP="00D20F91">
      <w:pPr>
        <w:pStyle w:val="Heading5"/>
        <w:spacing w:line="360" w:lineRule="auto"/>
      </w:pPr>
      <w:r>
        <w:t>Result</w:t>
      </w:r>
    </w:p>
    <w:p w14:paraId="4F15EC60" w14:textId="77777777" w:rsidR="00764B2B" w:rsidRDefault="00764B2B" w:rsidP="00D20F91">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lastRenderedPageBreak/>
        <w:t>Non-Functional Test - 07 - Reliability (NFR5)</w:t>
      </w:r>
    </w:p>
    <w:p w14:paraId="29432800" w14:textId="77777777" w:rsidR="00764B2B" w:rsidRDefault="00764B2B" w:rsidP="00D20F91">
      <w:pPr>
        <w:spacing w:line="360" w:lineRule="auto"/>
      </w:pPr>
      <w: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371112B6" w14:textId="77777777" w:rsidR="00764B2B" w:rsidRDefault="00764B2B" w:rsidP="00D20F91">
      <w:pPr>
        <w:spacing w:line="360" w:lineRule="auto"/>
      </w:pPr>
      <w:r>
        <w:t xml:space="preserve">Maintain </w:t>
      </w:r>
      <w:r>
        <w:rPr>
          <w:b/>
          <w:bCs/>
        </w:rPr>
        <w:t>95% uptime</w:t>
      </w:r>
      <w:r>
        <w:t xml:space="preserve"> during the testing window.</w:t>
      </w:r>
    </w:p>
    <w:p w14:paraId="2507B379" w14:textId="77777777" w:rsidR="00764B2B" w:rsidRDefault="00764B2B" w:rsidP="00D20F91">
      <w:pPr>
        <w:spacing w:line="360" w:lineRule="auto"/>
      </w:pPr>
    </w:p>
    <w:p w14:paraId="16F6E884" w14:textId="21870377" w:rsidR="00764B2B" w:rsidRPr="00764B2B" w:rsidRDefault="00764B2B" w:rsidP="00D20F91">
      <w:pPr>
        <w:pStyle w:val="Heading5"/>
        <w:spacing w:line="360" w:lineRule="auto"/>
      </w:pPr>
      <w:r>
        <w:t>Metric &amp; Acceptance</w:t>
      </w:r>
    </w:p>
    <w:p w14:paraId="5D0C675A" w14:textId="77777777" w:rsidR="00764B2B" w:rsidRDefault="00764B2B" w:rsidP="00D20F91">
      <w:pPr>
        <w:numPr>
          <w:ilvl w:val="0"/>
          <w:numId w:val="154"/>
        </w:numPr>
        <w:spacing w:before="120" w:after="120" w:line="360" w:lineRule="auto"/>
      </w:pPr>
      <w:r>
        <w:t>The test should run for at least 24 hours.</w:t>
      </w:r>
    </w:p>
    <w:p w14:paraId="3FE5BF23" w14:textId="77777777" w:rsidR="00764B2B" w:rsidRDefault="00764B2B" w:rsidP="00D20F91">
      <w:pPr>
        <w:numPr>
          <w:ilvl w:val="0"/>
          <w:numId w:val="154"/>
        </w:numPr>
        <w:spacing w:before="120" w:after="120" w:line="360" w:lineRule="auto"/>
      </w:pPr>
      <w:r>
        <w:t>Uptime should be 95% or more.</w:t>
      </w:r>
    </w:p>
    <w:p w14:paraId="6BE27A94" w14:textId="77777777" w:rsidR="00764B2B" w:rsidRDefault="00764B2B" w:rsidP="00D20F91">
      <w:pPr>
        <w:numPr>
          <w:ilvl w:val="0"/>
          <w:numId w:val="154"/>
        </w:numPr>
        <w:spacing w:before="120" w:after="120" w:line="360" w:lineRule="auto"/>
      </w:pPr>
      <w:r>
        <w:t>Endpoint /api/v1/users should be tested</w:t>
      </w:r>
    </w:p>
    <w:p w14:paraId="6A8569F0" w14:textId="77777777" w:rsidR="00764B2B" w:rsidRDefault="00764B2B" w:rsidP="00D20F91">
      <w:pPr>
        <w:spacing w:line="360" w:lineRule="auto"/>
      </w:pPr>
    </w:p>
    <w:p w14:paraId="0D349820" w14:textId="539CB5A9" w:rsidR="00764B2B" w:rsidRPr="00764B2B" w:rsidRDefault="00764B2B" w:rsidP="00D20F91">
      <w:pPr>
        <w:pStyle w:val="Heading5"/>
        <w:spacing w:line="360" w:lineRule="auto"/>
      </w:pPr>
      <w:r>
        <w:t>Tool Used</w:t>
      </w:r>
    </w:p>
    <w:p w14:paraId="354D629C" w14:textId="77777777" w:rsidR="00764B2B" w:rsidRDefault="00764B2B" w:rsidP="00D20F91">
      <w:pPr>
        <w:numPr>
          <w:ilvl w:val="0"/>
          <w:numId w:val="155"/>
        </w:numPr>
        <w:spacing w:before="120" w:after="120" w:line="360" w:lineRule="auto"/>
      </w:pPr>
      <w:r>
        <w:t>Better Uptime was used to check the system availability.</w:t>
      </w:r>
    </w:p>
    <w:p w14:paraId="1555EA25" w14:textId="77777777" w:rsidR="00764B2B" w:rsidRDefault="00764B2B" w:rsidP="00D20F91">
      <w:pPr>
        <w:spacing w:before="120" w:after="120" w:line="360" w:lineRule="auto"/>
      </w:pP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Default="00FE20DF" w:rsidP="00D20F91">
      <w:pPr>
        <w:spacing w:line="360" w:lineRule="auto"/>
        <w:rPr>
          <w:lang w:val="en-US"/>
        </w:rPr>
      </w:pPr>
      <w:r>
        <w:rPr>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542C3D" w:rsidP="00D20F91">
      <w:pPr>
        <w:spacing w:line="360" w:lineRule="auto"/>
        <w:rPr>
          <w:lang w:val="en-US"/>
        </w:rPr>
      </w:pPr>
      <w:r w:rsidRPr="00542C3D">
        <w:rPr>
          <w:noProof/>
          <w14:ligatures w14:val="standardContextual"/>
        </w:rPr>
        <w:pict w14:anchorId="09E0B4B7">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r w:rsidRPr="00F74DDE">
        <w:t>Chapter 8</w:t>
      </w:r>
      <w:r>
        <w:t xml:space="preserve"> – Evaluation</w:t>
      </w:r>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r>
        <w:t>8. 1 Quantitative Evaluation</w:t>
      </w:r>
    </w:p>
    <w:p w14:paraId="3E8E1E82" w14:textId="77777777" w:rsidR="00307D61" w:rsidRDefault="00307D61" w:rsidP="00D20F91">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D20F91">
      <w:pPr>
        <w:spacing w:line="360" w:lineRule="auto"/>
      </w:pPr>
    </w:p>
    <w:p w14:paraId="2FD41994" w14:textId="77777777" w:rsidR="00307D61" w:rsidRDefault="00307D61" w:rsidP="00D20F91">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D20F91">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D20F91">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D20F91">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D20F91">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D20F91">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D20F91">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D20F91">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D20F91">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D20F91">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D20F91">
            <w:pPr>
              <w:spacing w:line="360" w:lineRule="auto"/>
            </w:pPr>
            <w:r>
              <w:t>0.91</w:t>
            </w:r>
          </w:p>
        </w:tc>
      </w:tr>
    </w:tbl>
    <w:p w14:paraId="60C89E8A" w14:textId="77777777" w:rsidR="00307D61" w:rsidRDefault="00307D61" w:rsidP="00D20F91">
      <w:pPr>
        <w:spacing w:line="360" w:lineRule="auto"/>
      </w:pPr>
    </w:p>
    <w:p w14:paraId="1BCA226C" w14:textId="77777777" w:rsidR="00307D61" w:rsidRDefault="00307D61" w:rsidP="00D20F91">
      <w:pPr>
        <w:spacing w:line="360" w:lineRule="auto"/>
      </w:pPr>
      <w:r>
        <w:t>At first, the results appear almost perfect, but that requires caution. The confusion matrix analysis results are shown below,</w:t>
      </w:r>
    </w:p>
    <w:p w14:paraId="72C27326" w14:textId="77777777" w:rsidR="00307D61" w:rsidRDefault="00307D61"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D20F91">
            <w:pPr>
              <w:spacing w:line="360" w:lineRule="auto"/>
            </w:pPr>
            <w:r>
              <w:lastRenderedPageBreak/>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D20F91">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D20F91">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D20F91">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D20F91">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D20F91">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D20F91">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D20F91">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D20F91">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D20F91">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D20F91">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D20F91">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D20F91">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D20F91">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D20F91">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D20F91">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D20F91">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D20F91">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D20F91">
            <w:pPr>
              <w:spacing w:line="360" w:lineRule="auto"/>
            </w:pPr>
          </w:p>
        </w:tc>
      </w:tr>
    </w:tbl>
    <w:p w14:paraId="04586238" w14:textId="77777777" w:rsidR="00307D61" w:rsidRDefault="00307D61" w:rsidP="00D20F91">
      <w:pPr>
        <w:spacing w:line="360" w:lineRule="auto"/>
      </w:pPr>
    </w:p>
    <w:p w14:paraId="1FCF23A1" w14:textId="77777777" w:rsidR="00307D61" w:rsidRDefault="00307D61" w:rsidP="00D20F91">
      <w:pPr>
        <w:spacing w:line="360" w:lineRule="auto"/>
      </w:pPr>
      <w:r>
        <w:t>From the results shown, several conclusions emerged.</w:t>
      </w:r>
    </w:p>
    <w:p w14:paraId="68968DBC" w14:textId="77777777" w:rsidR="00307D61" w:rsidRDefault="00307D61" w:rsidP="00D20F91">
      <w:pPr>
        <w:spacing w:line="360" w:lineRule="auto"/>
      </w:pPr>
    </w:p>
    <w:p w14:paraId="0A1651C4" w14:textId="37D0F03B" w:rsidR="00307D61" w:rsidRDefault="00307D61" w:rsidP="00D20F91">
      <w:pPr>
        <w:numPr>
          <w:ilvl w:val="0"/>
          <w:numId w:val="157"/>
        </w:numPr>
        <w:spacing w:before="120" w:after="120" w:line="360" w:lineRule="auto"/>
      </w:pPr>
      <w:r>
        <w:rPr>
          <w:b/>
          <w:bCs/>
        </w:rPr>
        <w:t>Strong dataset structure.</w:t>
      </w:r>
    </w:p>
    <w:p w14:paraId="154B81EE" w14:textId="77777777" w:rsidR="00307D61" w:rsidRDefault="00307D61" w:rsidP="00D20F91">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D20F91">
      <w:pPr>
        <w:spacing w:line="360" w:lineRule="auto"/>
      </w:pPr>
    </w:p>
    <w:p w14:paraId="03C21016" w14:textId="2D82EA62" w:rsidR="00307D61" w:rsidRDefault="00307D61" w:rsidP="00D20F91">
      <w:pPr>
        <w:numPr>
          <w:ilvl w:val="0"/>
          <w:numId w:val="158"/>
        </w:numPr>
        <w:spacing w:before="120" w:after="120" w:line="360" w:lineRule="auto"/>
      </w:pPr>
      <w:r>
        <w:rPr>
          <w:b/>
          <w:bCs/>
        </w:rPr>
        <w:t>Perfect scores can be due to overfitting.</w:t>
      </w:r>
    </w:p>
    <w:p w14:paraId="46EFCAD3" w14:textId="77777777" w:rsidR="00307D61" w:rsidRDefault="00307D61" w:rsidP="00D20F91">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D20F91">
      <w:pPr>
        <w:spacing w:line="360" w:lineRule="auto"/>
      </w:pPr>
    </w:p>
    <w:p w14:paraId="665E9C72" w14:textId="051503A9" w:rsidR="00307D61" w:rsidRDefault="00307D61" w:rsidP="00D20F91">
      <w:pPr>
        <w:numPr>
          <w:ilvl w:val="0"/>
          <w:numId w:val="159"/>
        </w:numPr>
        <w:spacing w:before="120" w:after="120" w:line="360" w:lineRule="auto"/>
      </w:pPr>
      <w:r>
        <w:rPr>
          <w:b/>
          <w:bCs/>
        </w:rPr>
        <w:t>Logistic Regression has balanced performance and clarity.</w:t>
      </w:r>
    </w:p>
    <w:p w14:paraId="56A4AEA9" w14:textId="77777777" w:rsidR="00307D61" w:rsidRDefault="00307D61" w:rsidP="00D20F91">
      <w:pPr>
        <w:spacing w:line="360" w:lineRule="auto"/>
      </w:pPr>
      <w:r>
        <w:t>Logistic Regression did not achieve perfect scores, but it performed consistently well. And also, it provides a clear feature influence.</w:t>
      </w:r>
    </w:p>
    <w:p w14:paraId="06CD73CC" w14:textId="77777777" w:rsidR="00307D61" w:rsidRDefault="00307D61" w:rsidP="00D20F91">
      <w:pPr>
        <w:spacing w:line="360" w:lineRule="auto"/>
      </w:pPr>
    </w:p>
    <w:p w14:paraId="37E82CD2" w14:textId="387662CB" w:rsidR="00307D61" w:rsidRDefault="00307D61" w:rsidP="00D20F91">
      <w:pPr>
        <w:numPr>
          <w:ilvl w:val="0"/>
          <w:numId w:val="160"/>
        </w:numPr>
        <w:spacing w:before="120" w:after="120" w:line="360" w:lineRule="auto"/>
      </w:pPr>
      <w:r>
        <w:rPr>
          <w:b/>
          <w:bCs/>
        </w:rPr>
        <w:t>SVM confirms non-linear patterns.</w:t>
      </w:r>
    </w:p>
    <w:p w14:paraId="610C4895" w14:textId="77777777" w:rsidR="00307D61" w:rsidRDefault="00307D61" w:rsidP="00D20F91">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D20F91">
      <w:pPr>
        <w:spacing w:line="360" w:lineRule="auto"/>
      </w:pPr>
    </w:p>
    <w:p w14:paraId="2D70A5E0" w14:textId="77777777" w:rsidR="00307D61" w:rsidRDefault="00307D61" w:rsidP="00D20F91">
      <w:pPr>
        <w:spacing w:line="360" w:lineRule="auto"/>
      </w:pPr>
      <w:r>
        <w:lastRenderedPageBreak/>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D20F91">
      <w:pPr>
        <w:spacing w:line="360" w:lineRule="auto"/>
      </w:pPr>
    </w:p>
    <w:p w14:paraId="1BCEF3BD" w14:textId="6BA22995" w:rsidR="00CB196E" w:rsidRDefault="00CB196E" w:rsidP="00D20F91">
      <w:pPr>
        <w:pStyle w:val="Heading3"/>
        <w:numPr>
          <w:ilvl w:val="1"/>
          <w:numId w:val="7"/>
        </w:numPr>
        <w:spacing w:line="360" w:lineRule="auto"/>
      </w:pPr>
      <w:r>
        <w:t>Qualitative Evaluation</w:t>
      </w:r>
    </w:p>
    <w:p w14:paraId="595299FD" w14:textId="77777777" w:rsidR="00CB196E" w:rsidRDefault="00CB196E" w:rsidP="00D20F91">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D20F91">
      <w:pPr>
        <w:spacing w:line="360" w:lineRule="auto"/>
      </w:pPr>
    </w:p>
    <w:p w14:paraId="497E0DDF" w14:textId="77777777" w:rsidR="00CB196E" w:rsidRDefault="00CB196E" w:rsidP="00D20F91">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D20F91">
      <w:pPr>
        <w:spacing w:line="360" w:lineRule="auto"/>
      </w:pPr>
    </w:p>
    <w:p w14:paraId="4DEAB9C8" w14:textId="77777777" w:rsidR="00CB196E" w:rsidRDefault="00CB196E" w:rsidP="00D20F91">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D20F91">
      <w:pPr>
        <w:spacing w:line="360" w:lineRule="auto"/>
      </w:pPr>
    </w:p>
    <w:p w14:paraId="6C99F52B" w14:textId="605A34BC" w:rsidR="008A2D56" w:rsidRDefault="008A2D56" w:rsidP="00D20F91">
      <w:pPr>
        <w:spacing w:line="360" w:lineRule="auto"/>
        <w:jc w:val="center"/>
      </w:pPr>
      <w:r>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fldChar w:fldCharType="end"/>
      </w:r>
    </w:p>
    <w:p w14:paraId="49A4AA59" w14:textId="77777777" w:rsidR="008A2D56" w:rsidRPr="00CB196E" w:rsidRDefault="008A2D56" w:rsidP="00D20F91">
      <w:pPr>
        <w:spacing w:line="360" w:lineRule="auto"/>
      </w:pPr>
    </w:p>
    <w:p w14:paraId="2808D6C1" w14:textId="77777777" w:rsidR="008A2D56" w:rsidRDefault="008A2D56" w:rsidP="00D20F91">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D20F91">
      <w:pPr>
        <w:spacing w:line="360" w:lineRule="auto"/>
      </w:pPr>
    </w:p>
    <w:p w14:paraId="4A7045FC" w14:textId="77777777" w:rsidR="008A2D56" w:rsidRDefault="008A2D56" w:rsidP="00D20F91">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D20F91">
      <w:pPr>
        <w:spacing w:line="360" w:lineRule="auto"/>
      </w:pPr>
    </w:p>
    <w:p w14:paraId="52DABB7E" w14:textId="77777777" w:rsidR="008A2D56" w:rsidRDefault="008A2D56" w:rsidP="00D20F91">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r>
        <w:t>8.3 Evaluation of the Achievement of Functional Requirements</w:t>
      </w:r>
    </w:p>
    <w:p w14:paraId="716F6996" w14:textId="77777777" w:rsidR="003C6872" w:rsidRDefault="003C6872" w:rsidP="00D20F91">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Default="003C6872" w:rsidP="00D20F91">
      <w:pPr>
        <w:spacing w:line="360" w:lineRule="auto"/>
      </w:pPr>
      <w: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Default="003C6872" w:rsidP="00D20F91">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D20F91">
      <w:pPr>
        <w:spacing w:line="360" w:lineRule="auto"/>
      </w:pPr>
    </w:p>
    <w:p w14:paraId="5BFC5A28" w14:textId="77777777" w:rsidR="003C6872" w:rsidRDefault="003C6872" w:rsidP="00D20F91">
      <w:pPr>
        <w:spacing w:line="360" w:lineRule="auto"/>
      </w:pPr>
      <w:r>
        <w:lastRenderedPageBreak/>
        <w:t>Authentication also enables role-based access. Only admin users can access the admin dashboard and related features. Normal users will only be able to access features available to them.</w:t>
      </w:r>
    </w:p>
    <w:p w14:paraId="7B1B91DC" w14:textId="77777777" w:rsidR="003C6872" w:rsidRDefault="003C6872" w:rsidP="00D20F91">
      <w:pPr>
        <w:spacing w:line="360" w:lineRule="auto"/>
      </w:pPr>
    </w:p>
    <w:p w14:paraId="6BB7A340" w14:textId="2AE041DA" w:rsidR="003C6872" w:rsidRDefault="003C6872" w:rsidP="00D20F91">
      <w:pPr>
        <w:spacing w:line="360" w:lineRule="auto"/>
      </w:pPr>
      <w:r>
        <w:rPr>
          <w:b/>
          <w:bCs/>
        </w:rPr>
        <w:t xml:space="preserve">Achievement Level: </w:t>
      </w:r>
      <w: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Default="003C6872" w:rsidP="00D20F91">
      <w:pPr>
        <w:spacing w:line="360" w:lineRule="auto"/>
      </w:pPr>
      <w: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Default="003C6872" w:rsidP="00D20F91">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D20F91">
      <w:pPr>
        <w:spacing w:line="360" w:lineRule="auto"/>
      </w:pPr>
    </w:p>
    <w:p w14:paraId="5DBD1DE5" w14:textId="77777777" w:rsidR="003C6872" w:rsidRDefault="003C6872" w:rsidP="00D20F91">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D20F91">
      <w:pPr>
        <w:spacing w:line="360" w:lineRule="auto"/>
      </w:pPr>
    </w:p>
    <w:p w14:paraId="5B70CF49" w14:textId="77777777" w:rsidR="003C6872" w:rsidRDefault="003C6872" w:rsidP="00D20F91">
      <w:pPr>
        <w:spacing w:line="360" w:lineRule="auto"/>
      </w:pPr>
      <w:r>
        <w:rPr>
          <w:b/>
          <w:bCs/>
        </w:rPr>
        <w:t>Achievement Level:</w:t>
      </w:r>
      <w:r>
        <w:t xml:space="preserve"> Fully achieved</w:t>
      </w:r>
    </w:p>
    <w:p w14:paraId="11CD0CB9" w14:textId="77777777" w:rsidR="003C6872" w:rsidRDefault="003C6872" w:rsidP="00D20F91">
      <w:pPr>
        <w:spacing w:line="360" w:lineRule="auto"/>
      </w:pP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Default="003C6872" w:rsidP="00D20F91">
      <w:pPr>
        <w:spacing w:line="360" w:lineRule="auto"/>
      </w:pPr>
      <w: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Default="003C6872" w:rsidP="00D20F91">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D20F91">
      <w:pPr>
        <w:spacing w:line="360" w:lineRule="auto"/>
      </w:pPr>
      <w:r>
        <w:rPr>
          <w:b/>
          <w:bCs/>
        </w:rPr>
        <w:lastRenderedPageBreak/>
        <w:t>Achievement Level:</w:t>
      </w:r>
      <w: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Default="003C6872" w:rsidP="00D20F91">
      <w:pPr>
        <w:spacing w:line="360" w:lineRule="auto"/>
      </w:pPr>
      <w: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Default="003C6872" w:rsidP="00D20F91">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D20F91">
      <w:pPr>
        <w:spacing w:line="360" w:lineRule="auto"/>
      </w:pPr>
    </w:p>
    <w:p w14:paraId="39BD0261" w14:textId="77777777" w:rsidR="003C6872" w:rsidRDefault="003C6872" w:rsidP="00D20F91">
      <w:pPr>
        <w:spacing w:line="360" w:lineRule="auto"/>
      </w:pPr>
      <w:r>
        <w:rPr>
          <w:b/>
          <w:bCs/>
        </w:rPr>
        <w:t>Achievement Level:</w:t>
      </w:r>
      <w: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Default="003C6872" w:rsidP="00D20F91">
      <w:pPr>
        <w:spacing w:line="360" w:lineRule="auto"/>
      </w:pPr>
      <w: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Default="003C6872" w:rsidP="00D20F91">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D20F91">
      <w:pPr>
        <w:spacing w:line="360" w:lineRule="auto"/>
      </w:pPr>
    </w:p>
    <w:p w14:paraId="7E01E84D" w14:textId="77777777" w:rsidR="003C6872" w:rsidRDefault="003C6872" w:rsidP="00D20F91">
      <w:pPr>
        <w:spacing w:line="360" w:lineRule="auto"/>
      </w:pPr>
      <w:r>
        <w:rPr>
          <w:b/>
          <w:bCs/>
        </w:rPr>
        <w:t>Achievement Level:</w:t>
      </w:r>
      <w: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Default="003C6872" w:rsidP="00D20F91">
      <w:pPr>
        <w:spacing w:line="360" w:lineRule="auto"/>
      </w:pPr>
      <w: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Default="003C6872" w:rsidP="00D20F91">
      <w:pPr>
        <w:spacing w:line="360" w:lineRule="auto"/>
      </w:pPr>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D20F91">
      <w:pPr>
        <w:spacing w:line="360" w:lineRule="auto"/>
      </w:pPr>
    </w:p>
    <w:p w14:paraId="5114ABCA" w14:textId="77777777" w:rsidR="003C6872" w:rsidRDefault="003C6872" w:rsidP="00D20F91">
      <w:pPr>
        <w:spacing w:line="360" w:lineRule="auto"/>
      </w:pPr>
      <w:r>
        <w:rPr>
          <w:b/>
          <w:bCs/>
        </w:rPr>
        <w:t>Achievement Level:</w:t>
      </w:r>
      <w: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Default="003C6872" w:rsidP="00D20F91">
      <w:pPr>
        <w:spacing w:line="360" w:lineRule="auto"/>
      </w:pPr>
      <w: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Default="003C6872" w:rsidP="00D20F91">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D20F91">
      <w:pPr>
        <w:spacing w:line="360" w:lineRule="auto"/>
      </w:pPr>
    </w:p>
    <w:p w14:paraId="7B71718C" w14:textId="77777777" w:rsidR="003C6872" w:rsidRDefault="003C6872" w:rsidP="00D20F91">
      <w:pPr>
        <w:spacing w:line="360" w:lineRule="auto"/>
      </w:pPr>
      <w:r>
        <w:rPr>
          <w:b/>
          <w:bCs/>
        </w:rPr>
        <w:t>Achievement Level:</w:t>
      </w:r>
      <w: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Default="003C6872" w:rsidP="00D20F91">
      <w:pPr>
        <w:spacing w:line="360" w:lineRule="auto"/>
      </w:pPr>
      <w: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Default="003C6872" w:rsidP="00D20F91">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D20F91">
      <w:pPr>
        <w:spacing w:line="360" w:lineRule="auto"/>
      </w:pPr>
    </w:p>
    <w:p w14:paraId="05F455A1" w14:textId="77777777" w:rsidR="003C6872" w:rsidRDefault="003C6872" w:rsidP="00D20F91">
      <w:pPr>
        <w:spacing w:line="360" w:lineRule="auto"/>
      </w:pPr>
      <w:r>
        <w:rPr>
          <w:b/>
          <w:bCs/>
        </w:rPr>
        <w:t>Achievement Level:</w:t>
      </w:r>
      <w:r>
        <w:t xml:space="preserve"> Fully achieved</w:t>
      </w:r>
    </w:p>
    <w:p w14:paraId="0985C274" w14:textId="77777777" w:rsidR="003C6872" w:rsidRDefault="003C6872" w:rsidP="00D20F91">
      <w:pPr>
        <w:spacing w:line="360" w:lineRule="auto"/>
      </w:pP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Default="003C6872" w:rsidP="00D20F91">
      <w:pPr>
        <w:spacing w:line="360" w:lineRule="auto"/>
      </w:pPr>
      <w: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Default="003C6872" w:rsidP="00D20F91">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D20F91">
      <w:pPr>
        <w:spacing w:line="360" w:lineRule="auto"/>
      </w:pPr>
    </w:p>
    <w:p w14:paraId="7868D247" w14:textId="77777777" w:rsidR="003C6872" w:rsidRDefault="003C6872" w:rsidP="00D20F91">
      <w:pPr>
        <w:spacing w:line="360" w:lineRule="auto"/>
      </w:pPr>
      <w:r>
        <w:rPr>
          <w:b/>
          <w:bCs/>
        </w:rPr>
        <w:t>Achievement Level:</w:t>
      </w:r>
      <w: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Default="003C6872" w:rsidP="00D20F91">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r>
        <w:t>8.4 Evaluation of the Achievement of Non-Functional Requirements</w:t>
      </w:r>
    </w:p>
    <w:p w14:paraId="2E90AA31" w14:textId="77777777" w:rsidR="00033A33" w:rsidRDefault="00033A33" w:rsidP="00D20F91">
      <w:pPr>
        <w:spacing w:line="360" w:lineRule="auto"/>
      </w:pPr>
      <w: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Default="00033A33" w:rsidP="00D20F91">
      <w:pPr>
        <w:spacing w:line="360" w:lineRule="auto"/>
      </w:pPr>
      <w:r>
        <w:t xml:space="preserve">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w:t>
      </w:r>
      <w:r>
        <w:lastRenderedPageBreak/>
        <w:t>measured using an equal-weight index derived from several survey questions covering confidence, understanding, comfort, and perceived fairness.</w:t>
      </w:r>
    </w:p>
    <w:p w14:paraId="0A57DD1B" w14:textId="77777777" w:rsidR="00033A33" w:rsidRDefault="00033A33" w:rsidP="00D20F91">
      <w:pPr>
        <w:spacing w:line="360" w:lineRule="auto"/>
      </w:pPr>
    </w:p>
    <w:p w14:paraId="67CA1D69" w14:textId="77777777" w:rsidR="00033A33" w:rsidRDefault="00033A33" w:rsidP="00D20F91">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D20F91">
      <w:pPr>
        <w:spacing w:line="360" w:lineRule="auto"/>
      </w:pPr>
    </w:p>
    <w:p w14:paraId="109A985C" w14:textId="77777777" w:rsidR="00033A33" w:rsidRDefault="00033A33" w:rsidP="00D20F91">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Default="00033A33" w:rsidP="00D20F91">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D20F91">
      <w:pPr>
        <w:spacing w:line="360" w:lineRule="auto"/>
      </w:pPr>
    </w:p>
    <w:p w14:paraId="39CDB553" w14:textId="77777777" w:rsidR="00033A33" w:rsidRDefault="00033A33" w:rsidP="00D20F91">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D20F91">
      <w:pPr>
        <w:spacing w:line="360" w:lineRule="auto"/>
      </w:pPr>
    </w:p>
    <w:p w14:paraId="7D460782" w14:textId="77777777" w:rsidR="00033A33" w:rsidRDefault="00033A33" w:rsidP="00D20F91">
      <w:pPr>
        <w:spacing w:line="360" w:lineRule="auto"/>
      </w:pPr>
      <w: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Default="00033A33" w:rsidP="00D20F91">
      <w:pPr>
        <w:spacing w:line="360" w:lineRule="auto"/>
      </w:pPr>
      <w:r>
        <w:t xml:space="preserve">This non-functional requirement targets performance. One of the research goals is to maintain the latency of prediction requests under 5 seconds. This was tested using a load testing tool. </w:t>
      </w:r>
      <w:r>
        <w:lastRenderedPageBreak/>
        <w:t xml:space="preserve">The test included the 5-second latency and 1% error rate thresholds. The test ran for more than two and a half minutes. </w:t>
      </w:r>
    </w:p>
    <w:p w14:paraId="3B4288DF" w14:textId="77777777" w:rsidR="00033A33" w:rsidRDefault="00033A33" w:rsidP="00D20F91">
      <w:pPr>
        <w:spacing w:line="360" w:lineRule="auto"/>
      </w:pPr>
    </w:p>
    <w:p w14:paraId="0289B0D3" w14:textId="77777777" w:rsidR="00033A33" w:rsidRDefault="00033A33" w:rsidP="00D20F91">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D20F91">
      <w:pPr>
        <w:spacing w:line="360" w:lineRule="auto"/>
      </w:pPr>
    </w:p>
    <w:p w14:paraId="05C42240" w14:textId="77777777" w:rsidR="00033A33" w:rsidRDefault="00033A33" w:rsidP="00D20F91">
      <w:pPr>
        <w:spacing w:line="360" w:lineRule="auto"/>
      </w:pPr>
      <w: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Default="00033A33" w:rsidP="00D20F91">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D20F91">
      <w:pPr>
        <w:spacing w:line="360" w:lineRule="auto"/>
      </w:pPr>
    </w:p>
    <w:p w14:paraId="32033FF2" w14:textId="77777777" w:rsidR="00033A33" w:rsidRDefault="00033A33" w:rsidP="00D20F91">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Default="00033A33" w:rsidP="00D20F91">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D20F91">
      <w:pPr>
        <w:spacing w:line="360" w:lineRule="auto"/>
      </w:pPr>
    </w:p>
    <w:p w14:paraId="699B4E63" w14:textId="77777777" w:rsidR="00033A33" w:rsidRDefault="00033A33" w:rsidP="00D20F91">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D20F91">
      <w:pPr>
        <w:spacing w:line="360" w:lineRule="auto"/>
      </w:pPr>
    </w:p>
    <w:p w14:paraId="569D974A" w14:textId="77777777" w:rsidR="00033A33" w:rsidRDefault="00033A33" w:rsidP="00D20F91">
      <w:pPr>
        <w:spacing w:line="360" w:lineRule="auto"/>
      </w:pPr>
      <w: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r>
        <w:t xml:space="preserve">8.5 Evaluation of the Achievement of Aim </w:t>
      </w:r>
    </w:p>
    <w:p w14:paraId="054595B1" w14:textId="77777777" w:rsidR="00A90928" w:rsidRDefault="00A90928" w:rsidP="00D20F91">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D20F91">
      <w:pPr>
        <w:spacing w:line="360" w:lineRule="auto"/>
      </w:pPr>
    </w:p>
    <w:p w14:paraId="76588EEC" w14:textId="77777777" w:rsidR="00A90928" w:rsidRDefault="00A90928" w:rsidP="00D20F91">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D20F91">
      <w:pPr>
        <w:spacing w:line="360" w:lineRule="auto"/>
      </w:pPr>
    </w:p>
    <w:p w14:paraId="6653025A" w14:textId="77777777" w:rsidR="00A90928" w:rsidRDefault="00A90928" w:rsidP="00D20F91">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D20F91">
      <w:pPr>
        <w:spacing w:line="360" w:lineRule="auto"/>
      </w:pPr>
    </w:p>
    <w:p w14:paraId="7C1FB24A" w14:textId="77777777" w:rsidR="00A90928" w:rsidRDefault="00A90928" w:rsidP="00D20F91">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r>
        <w:t>8.6 Answer for the research questions</w:t>
      </w:r>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D20F91">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D20F91">
      <w:pPr>
        <w:spacing w:line="360" w:lineRule="auto"/>
      </w:pPr>
    </w:p>
    <w:p w14:paraId="1FA0E8CE" w14:textId="77777777" w:rsidR="000417E1" w:rsidRDefault="000417E1" w:rsidP="00D20F91">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D20F91">
      <w:pPr>
        <w:spacing w:line="360" w:lineRule="auto"/>
      </w:pPr>
    </w:p>
    <w:p w14:paraId="2F10C8DE" w14:textId="77777777" w:rsidR="000417E1" w:rsidRDefault="000417E1" w:rsidP="00D20F91">
      <w:pPr>
        <w:spacing w:line="360" w:lineRule="auto"/>
      </w:pPr>
      <w:r>
        <w:lastRenderedPageBreak/>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D20F91">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D20F91">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D20F91">
      <w:pPr>
        <w:spacing w:line="360" w:lineRule="auto"/>
      </w:pPr>
    </w:p>
    <w:p w14:paraId="481FF3DD" w14:textId="77777777" w:rsidR="000417E1" w:rsidRDefault="000417E1" w:rsidP="00D20F91">
      <w:pPr>
        <w:spacing w:line="360" w:lineRule="auto"/>
      </w:pPr>
      <w: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624D66CC" w14:textId="77777777" w:rsidR="00DA5C5A" w:rsidRDefault="00DA5C5A" w:rsidP="00D20F91">
      <w:pPr>
        <w:pStyle w:val="Heading3"/>
        <w:spacing w:line="360" w:lineRule="auto"/>
      </w:pPr>
      <w:r>
        <w:t>8.7 Evaluation of the Achievement of Research Objectives</w:t>
      </w:r>
    </w:p>
    <w:p w14:paraId="4E6D9C44" w14:textId="77777777" w:rsidR="00DA5C5A" w:rsidRDefault="00DA5C5A" w:rsidP="00D20F91">
      <w:pPr>
        <w:spacing w:line="360" w:lineRule="auto"/>
      </w:pPr>
    </w:p>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D20F91">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D20F91">
      <w:pPr>
        <w:spacing w:line="360" w:lineRule="auto"/>
      </w:pPr>
    </w:p>
    <w:p w14:paraId="7B62021E" w14:textId="77777777" w:rsidR="00DA5C5A" w:rsidRDefault="00DA5C5A" w:rsidP="00D20F91">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D20F91">
      <w:pPr>
        <w:spacing w:line="360" w:lineRule="auto"/>
      </w:pPr>
      <w:r>
        <w:t>This objective is also achieved.</w:t>
      </w:r>
    </w:p>
    <w:p w14:paraId="2303EF6A" w14:textId="77777777" w:rsidR="00DA5C5A" w:rsidRDefault="00DA5C5A" w:rsidP="00D20F91">
      <w:pPr>
        <w:spacing w:line="360" w:lineRule="auto"/>
      </w:pPr>
    </w:p>
    <w:p w14:paraId="69046F5A" w14:textId="77777777" w:rsidR="00DA5C5A" w:rsidRDefault="00DA5C5A" w:rsidP="00D20F91">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D20F91">
      <w:pPr>
        <w:spacing w:line="360" w:lineRule="auto"/>
      </w:pPr>
    </w:p>
    <w:p w14:paraId="69322F70" w14:textId="77777777" w:rsidR="00DA5C5A" w:rsidRDefault="00DA5C5A" w:rsidP="00D20F91">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r>
        <w:t>8.8 Evaluation of the Achievement of Operational Objectives</w:t>
      </w:r>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Default="0054291F" w:rsidP="00D20F91">
      <w:pPr>
        <w:spacing w:line="360" w:lineRule="auto"/>
      </w:pPr>
      <w:r>
        <w:t xml:space="preserve">This object is fully achieved. The chatbots contain two modes. </w:t>
      </w:r>
    </w:p>
    <w:p w14:paraId="442C34FC" w14:textId="77777777" w:rsidR="0054291F" w:rsidRDefault="0054291F" w:rsidP="00D20F91">
      <w:pPr>
        <w:numPr>
          <w:ilvl w:val="0"/>
          <w:numId w:val="161"/>
        </w:numPr>
        <w:spacing w:before="120" w:after="120" w:line="360" w:lineRule="auto"/>
      </w:pPr>
      <w:r>
        <w:t>A baseline version without explanations.</w:t>
      </w:r>
    </w:p>
    <w:p w14:paraId="6EF990F8" w14:textId="77777777" w:rsidR="0054291F" w:rsidRDefault="0054291F" w:rsidP="00D20F91">
      <w:pPr>
        <w:numPr>
          <w:ilvl w:val="0"/>
          <w:numId w:val="161"/>
        </w:numPr>
        <w:spacing w:before="120" w:after="120" w:line="360" w:lineRule="auto"/>
      </w:pPr>
      <w:r>
        <w:t>An XAI version with SHAP-based explanation translated by GPT-4.</w:t>
      </w:r>
    </w:p>
    <w:p w14:paraId="773B69BC" w14:textId="77777777" w:rsidR="0054291F" w:rsidRDefault="0054291F" w:rsidP="00D20F91">
      <w:pPr>
        <w:spacing w:line="360" w:lineRule="auto"/>
      </w:pPr>
      <w: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Default="0054291F" w:rsidP="00D20F91">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lastRenderedPageBreak/>
        <w:t>Operational Objective 3:</w:t>
      </w:r>
      <w:r w:rsidR="00CC7571">
        <w:rPr>
          <w:b/>
          <w:bCs/>
        </w:rPr>
        <w:t xml:space="preserve"> </w:t>
      </w:r>
      <w:r>
        <w:t>Analyse data using statistical techniques</w:t>
      </w:r>
    </w:p>
    <w:p w14:paraId="44F12D0F" w14:textId="77777777" w:rsidR="0054291F" w:rsidRDefault="0054291F" w:rsidP="00D20F91">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r>
        <w:t>8.9 Evaluation of the Risks</w:t>
      </w:r>
    </w:p>
    <w:p w14:paraId="4099D78E" w14:textId="77777777" w:rsidR="00CA72A0" w:rsidRDefault="00CA72A0" w:rsidP="00D20F91">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Default="00CA72A0" w:rsidP="00D20F91">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D20F91">
      <w:pPr>
        <w:spacing w:line="360" w:lineRule="auto"/>
      </w:pPr>
    </w:p>
    <w:p w14:paraId="02F77B30" w14:textId="77777777" w:rsidR="00CA72A0" w:rsidRDefault="00CA72A0" w:rsidP="00D20F91">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Default="00CA72A0" w:rsidP="00D20F91">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D20F91">
      <w:pPr>
        <w:spacing w:line="360" w:lineRule="auto"/>
      </w:pPr>
    </w:p>
    <w:p w14:paraId="733932EC" w14:textId="77777777" w:rsidR="00CA72A0" w:rsidRDefault="00CA72A0" w:rsidP="00D20F91">
      <w:pPr>
        <w:spacing w:line="360" w:lineRule="auto"/>
      </w:pPr>
      <w:r>
        <w:t xml:space="preserve">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w:t>
      </w:r>
      <w:r>
        <w:lastRenderedPageBreak/>
        <w:t>selecting their own preferred condition in this experiment. As a result, bias is evenly distributed across both groups.</w:t>
      </w:r>
    </w:p>
    <w:p w14:paraId="746373C7" w14:textId="77777777" w:rsidR="00CA72A0" w:rsidRDefault="00CA72A0" w:rsidP="00D20F91">
      <w:pPr>
        <w:spacing w:line="360" w:lineRule="auto"/>
      </w:pPr>
    </w:p>
    <w:p w14:paraId="265D96A6" w14:textId="77777777" w:rsidR="00CA72A0" w:rsidRDefault="00CA72A0" w:rsidP="00D20F91">
      <w:pPr>
        <w:spacing w:line="360" w:lineRule="auto"/>
      </w:pPr>
      <w: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Default="00CA72A0" w:rsidP="00D20F91">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Default="00CA72A0" w:rsidP="00D20F91">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D20F91">
      <w:pPr>
        <w:spacing w:line="360" w:lineRule="auto"/>
      </w:pPr>
    </w:p>
    <w:p w14:paraId="00AB9624" w14:textId="77777777" w:rsidR="00CA72A0" w:rsidRDefault="00CA72A0" w:rsidP="00D20F91">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D20F91">
      <w:pPr>
        <w:spacing w:line="360" w:lineRule="auto"/>
      </w:pPr>
    </w:p>
    <w:p w14:paraId="3C62D24A" w14:textId="77777777" w:rsidR="00CA72A0" w:rsidRDefault="00CA72A0" w:rsidP="00D20F91">
      <w:pPr>
        <w:spacing w:line="360" w:lineRule="auto"/>
      </w:pPr>
      <w: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w:t>
      </w:r>
      <w:r>
        <w:lastRenderedPageBreak/>
        <w:t>behaviour changes caused by model updates. This also made the SHAP values remain consistent because the model remained unchanged.</w:t>
      </w:r>
    </w:p>
    <w:p w14:paraId="362A30AF" w14:textId="77777777" w:rsidR="00CA72A0" w:rsidRDefault="00CA72A0" w:rsidP="00D20F91">
      <w:pPr>
        <w:spacing w:line="360" w:lineRule="auto"/>
      </w:pPr>
    </w:p>
    <w:p w14:paraId="0B9A6E36" w14:textId="77777777" w:rsidR="00CA72A0" w:rsidRDefault="00CA72A0" w:rsidP="00D20F91">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D20F91">
      <w:pPr>
        <w:spacing w:line="360" w:lineRule="auto"/>
      </w:pP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r>
        <w:t>8.10 LEPSI Impact Evaluation</w:t>
      </w:r>
    </w:p>
    <w:p w14:paraId="2B7BF53D" w14:textId="77777777" w:rsidR="004A2C85" w:rsidRDefault="004A2C85" w:rsidP="00D20F91">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Default="004A2C85" w:rsidP="00D20F91">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D20F91">
      <w:pPr>
        <w:spacing w:line="360" w:lineRule="auto"/>
      </w:pPr>
    </w:p>
    <w:p w14:paraId="7C536D7E" w14:textId="77777777" w:rsidR="004A2C85" w:rsidRDefault="004A2C85" w:rsidP="00D20F91">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D20F91">
      <w:pPr>
        <w:spacing w:line="360" w:lineRule="auto"/>
      </w:pPr>
    </w:p>
    <w:p w14:paraId="372CB154" w14:textId="77777777" w:rsidR="004A2C85" w:rsidRDefault="004A2C85" w:rsidP="00D20F91">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D20F91">
      <w:pPr>
        <w:spacing w:line="360" w:lineRule="auto"/>
      </w:pPr>
    </w:p>
    <w:p w14:paraId="1A2C38B0" w14:textId="77777777" w:rsidR="004A2C85" w:rsidRDefault="004A2C85" w:rsidP="00D20F91">
      <w:pPr>
        <w:numPr>
          <w:ilvl w:val="0"/>
          <w:numId w:val="166"/>
        </w:numPr>
        <w:spacing w:before="120" w:after="120" w:line="360" w:lineRule="auto"/>
      </w:pPr>
      <w:r>
        <w:t>Clear AI disclosure is provided.</w:t>
      </w:r>
    </w:p>
    <w:p w14:paraId="2D878A0F" w14:textId="77777777" w:rsidR="004A2C85" w:rsidRDefault="004A2C85" w:rsidP="00D20F91">
      <w:pPr>
        <w:numPr>
          <w:ilvl w:val="0"/>
          <w:numId w:val="166"/>
        </w:numPr>
        <w:spacing w:before="120" w:after="120" w:line="360" w:lineRule="auto"/>
      </w:pPr>
      <w:r>
        <w:t>Explanations are there to support regulatory transparency.</w:t>
      </w:r>
    </w:p>
    <w:p w14:paraId="43C83E49" w14:textId="77777777" w:rsidR="004A2C85" w:rsidRDefault="004A2C85" w:rsidP="00D20F91">
      <w:pPr>
        <w:spacing w:line="360" w:lineRule="auto"/>
      </w:pPr>
    </w:p>
    <w:p w14:paraId="740A5261" w14:textId="77777777" w:rsidR="004A2C85" w:rsidRDefault="004A2C85" w:rsidP="00D20F91">
      <w:pPr>
        <w:spacing w:line="360" w:lineRule="auto"/>
      </w:pPr>
      <w: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lastRenderedPageBreak/>
        <w:t>Ethical Impact</w:t>
      </w:r>
    </w:p>
    <w:p w14:paraId="7DD20EA8" w14:textId="77777777" w:rsidR="004A2C85" w:rsidRDefault="004A2C85" w:rsidP="00D20F91">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D20F91">
      <w:pPr>
        <w:spacing w:line="360" w:lineRule="auto"/>
      </w:pPr>
    </w:p>
    <w:p w14:paraId="73BCBCC4" w14:textId="77777777" w:rsidR="004A2C85" w:rsidRDefault="004A2C85" w:rsidP="00D20F91">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D20F91">
      <w:pPr>
        <w:spacing w:line="360" w:lineRule="auto"/>
      </w:pPr>
    </w:p>
    <w:p w14:paraId="3D34CAED" w14:textId="77777777" w:rsidR="004A2C85" w:rsidRDefault="004A2C85" w:rsidP="00D20F91">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D20F91">
      <w:pPr>
        <w:spacing w:line="360" w:lineRule="auto"/>
      </w:pPr>
    </w:p>
    <w:p w14:paraId="661F97A0" w14:textId="77777777" w:rsidR="004A2C85" w:rsidRDefault="004A2C85" w:rsidP="00D20F91">
      <w:pPr>
        <w:numPr>
          <w:ilvl w:val="0"/>
          <w:numId w:val="167"/>
        </w:numPr>
        <w:spacing w:before="120" w:after="120" w:line="360" w:lineRule="auto"/>
      </w:pPr>
      <w:r>
        <w:t>Use neutral explanation language.</w:t>
      </w:r>
    </w:p>
    <w:p w14:paraId="6508CC42" w14:textId="77777777" w:rsidR="004A2C85" w:rsidRDefault="004A2C85" w:rsidP="00D20F91">
      <w:pPr>
        <w:numPr>
          <w:ilvl w:val="0"/>
          <w:numId w:val="167"/>
        </w:numPr>
        <w:spacing w:before="120" w:after="120" w:line="360" w:lineRule="auto"/>
      </w:pPr>
      <w:r>
        <w:t>No emotional language.</w:t>
      </w:r>
    </w:p>
    <w:p w14:paraId="1D90F8D7" w14:textId="77777777" w:rsidR="004A2C85" w:rsidRDefault="004A2C85" w:rsidP="00D20F91">
      <w:pPr>
        <w:numPr>
          <w:ilvl w:val="0"/>
          <w:numId w:val="167"/>
        </w:numPr>
        <w:spacing w:before="120" w:after="120" w:line="360" w:lineRule="auto"/>
      </w:pPr>
      <w:r>
        <w:t>System limitations are clearly shown.</w:t>
      </w:r>
    </w:p>
    <w:p w14:paraId="5DA7030E" w14:textId="77777777" w:rsidR="004A2C85" w:rsidRDefault="004A2C85" w:rsidP="00D20F91">
      <w:pPr>
        <w:spacing w:line="360" w:lineRule="auto"/>
      </w:pPr>
    </w:p>
    <w:p w14:paraId="30EF2A82" w14:textId="707E7A34" w:rsidR="004A2C85" w:rsidRPr="004A2C85" w:rsidRDefault="004A2C85" w:rsidP="00D20F91">
      <w:pPr>
        <w:pStyle w:val="Heading4"/>
        <w:spacing w:line="360" w:lineRule="auto"/>
      </w:pPr>
      <w:r>
        <w:t>Professional Impact</w:t>
      </w:r>
    </w:p>
    <w:p w14:paraId="3CD978A1" w14:textId="77777777" w:rsidR="004A2C85" w:rsidRDefault="004A2C85" w:rsidP="00D20F91">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D20F91">
      <w:pPr>
        <w:spacing w:line="360" w:lineRule="auto"/>
      </w:pPr>
    </w:p>
    <w:p w14:paraId="4ED94AC2" w14:textId="77777777" w:rsidR="004A2C85" w:rsidRDefault="004A2C85" w:rsidP="00D20F91">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D20F91">
      <w:pPr>
        <w:spacing w:line="360" w:lineRule="auto"/>
      </w:pPr>
    </w:p>
    <w:p w14:paraId="3EE330B7" w14:textId="77777777" w:rsidR="004A2C85" w:rsidRDefault="004A2C85" w:rsidP="00D20F91">
      <w:pPr>
        <w:numPr>
          <w:ilvl w:val="0"/>
          <w:numId w:val="168"/>
        </w:numPr>
        <w:spacing w:before="120" w:after="120" w:line="360" w:lineRule="auto"/>
      </w:pPr>
      <w:r>
        <w:t>Provides transparent documentation.</w:t>
      </w:r>
    </w:p>
    <w:p w14:paraId="2CD0B92B" w14:textId="77777777" w:rsidR="004A2C85" w:rsidRDefault="004A2C85" w:rsidP="00D20F91">
      <w:pPr>
        <w:numPr>
          <w:ilvl w:val="0"/>
          <w:numId w:val="168"/>
        </w:numPr>
        <w:spacing w:before="120" w:after="120" w:line="360" w:lineRule="auto"/>
      </w:pPr>
      <w: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Default="004A2C85" w:rsidP="00D20F91">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D20F91">
      <w:pPr>
        <w:spacing w:line="360" w:lineRule="auto"/>
      </w:pPr>
    </w:p>
    <w:p w14:paraId="3B23F8CF" w14:textId="77777777" w:rsidR="004A2C85" w:rsidRDefault="004A2C85" w:rsidP="00D20F91">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D20F91">
      <w:pPr>
        <w:spacing w:line="360" w:lineRule="auto"/>
      </w:pPr>
    </w:p>
    <w:p w14:paraId="01CD138D" w14:textId="77777777" w:rsidR="004A2C85" w:rsidRDefault="004A2C85" w:rsidP="00D20F91">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D20F91">
      <w:pPr>
        <w:spacing w:line="360" w:lineRule="auto"/>
      </w:pPr>
    </w:p>
    <w:p w14:paraId="79FA5371" w14:textId="77777777" w:rsidR="004A2C85" w:rsidRDefault="004A2C85" w:rsidP="00D20F91">
      <w:pPr>
        <w:numPr>
          <w:ilvl w:val="0"/>
          <w:numId w:val="169"/>
        </w:numPr>
        <w:spacing w:before="120" w:after="120" w:line="360" w:lineRule="auto"/>
      </w:pPr>
      <w:r>
        <w:t>Providing simple language explanations.</w:t>
      </w:r>
    </w:p>
    <w:p w14:paraId="135FFE34" w14:textId="77777777" w:rsidR="004A2C85" w:rsidRDefault="004A2C85" w:rsidP="00D20F91">
      <w:pPr>
        <w:numPr>
          <w:ilvl w:val="0"/>
          <w:numId w:val="169"/>
        </w:numPr>
        <w:spacing w:before="120" w:after="120" w:line="360" w:lineRule="auto"/>
      </w:pPr>
      <w:r>
        <w:t>Clear communication style.</w:t>
      </w:r>
    </w:p>
    <w:p w14:paraId="64A7D6CC" w14:textId="77777777" w:rsidR="004A2C85" w:rsidRDefault="004A2C85" w:rsidP="00D20F91">
      <w:pPr>
        <w:spacing w:line="360" w:lineRule="auto"/>
      </w:pPr>
    </w:p>
    <w:p w14:paraId="15E83C02" w14:textId="77777777" w:rsidR="004A2C85" w:rsidRDefault="004A2C85" w:rsidP="00D20F91">
      <w:pPr>
        <w:spacing w:line="360" w:lineRule="auto"/>
      </w:pPr>
      <w: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90A1304" w14:textId="77777777" w:rsidR="004A2C85" w:rsidRDefault="004A2C85" w:rsidP="00D20F91">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11A1882A" w14:textId="7CF16CF4" w:rsidR="00F74DDE" w:rsidRPr="00F74DDE" w:rsidRDefault="00542C3D" w:rsidP="00D20F91">
      <w:pPr>
        <w:spacing w:line="360" w:lineRule="auto"/>
      </w:pPr>
      <w:r w:rsidRPr="00542C3D">
        <w:rPr>
          <w:noProof/>
          <w14:ligatures w14:val="standardContextual"/>
        </w:rPr>
        <w:pict w14:anchorId="5E1AE671">
          <v:rect id="_x0000_i1027" alt="" style="width:451.3pt;height:.05pt;mso-width-percent:0;mso-height-percent:0;mso-width-percent:0;mso-height-percent:0" o:hralign="center" o:hrstd="t" o:hr="t" fillcolor="#a0a0a0" stroked="f"/>
        </w:pict>
      </w:r>
    </w:p>
    <w:p w14:paraId="60F892A7" w14:textId="77777777" w:rsidR="00FA629D" w:rsidRDefault="00FA629D" w:rsidP="00D20F91">
      <w:pPr>
        <w:pStyle w:val="Heading1"/>
        <w:spacing w:before="120" w:after="120" w:line="360" w:lineRule="auto"/>
      </w:pPr>
    </w:p>
    <w:p w14:paraId="7DB50CA3" w14:textId="6AD74ED8" w:rsidR="008E227D" w:rsidRDefault="008E227D" w:rsidP="00D20F91">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D20F91">
      <w:pPr>
        <w:spacing w:line="360" w:lineRule="auto"/>
      </w:pPr>
    </w:p>
    <w:p w14:paraId="6895147D" w14:textId="3B1EF6F2" w:rsidR="00F54568" w:rsidRDefault="00F54568" w:rsidP="00D20F91">
      <w:pPr>
        <w:pStyle w:val="Heading2"/>
        <w:spacing w:before="120" w:after="120" w:line="360" w:lineRule="auto"/>
      </w:pPr>
      <w:r>
        <w:lastRenderedPageBreak/>
        <w:t>9.1 Project Overview and Reflection</w:t>
      </w:r>
    </w:p>
    <w:p w14:paraId="3A3FEE3B" w14:textId="77777777" w:rsidR="00F54568" w:rsidRDefault="00F54568" w:rsidP="00D20F91">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D20F91">
      <w:pPr>
        <w:spacing w:line="360" w:lineRule="auto"/>
      </w:pPr>
    </w:p>
    <w:p w14:paraId="291E3183" w14:textId="77777777" w:rsidR="00F54568" w:rsidRDefault="00F54568" w:rsidP="00D20F91">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D20F91">
      <w:pPr>
        <w:pStyle w:val="Heading2"/>
        <w:spacing w:before="120" w:after="120" w:line="360" w:lineRule="auto"/>
      </w:pPr>
    </w:p>
    <w:p w14:paraId="17E1682C" w14:textId="2DF4796F" w:rsidR="00F54568" w:rsidRDefault="00F54568" w:rsidP="00D20F91">
      <w:pPr>
        <w:pStyle w:val="Heading2"/>
        <w:spacing w:before="120" w:after="120" w:line="360" w:lineRule="auto"/>
      </w:pPr>
      <w:r>
        <w:t>9.2 Challenges Faced During the Project</w:t>
      </w:r>
    </w:p>
    <w:p w14:paraId="3D6629DD" w14:textId="77777777" w:rsidR="00F54568" w:rsidRDefault="00F54568" w:rsidP="00D20F91">
      <w:pPr>
        <w:spacing w:line="360" w:lineRule="auto"/>
      </w:pPr>
      <w:r>
        <w:t>Several challenges came along during the process at all stages of it.</w:t>
      </w:r>
    </w:p>
    <w:p w14:paraId="1360E0E0" w14:textId="77777777" w:rsidR="00F54568" w:rsidRDefault="00F54568" w:rsidP="00D20F91">
      <w:pPr>
        <w:spacing w:line="360" w:lineRule="auto"/>
      </w:pPr>
    </w:p>
    <w:p w14:paraId="069F9FD6" w14:textId="77777777" w:rsidR="00F54568" w:rsidRDefault="00F54568" w:rsidP="00D20F91">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D20F91">
      <w:pPr>
        <w:spacing w:line="360" w:lineRule="auto"/>
      </w:pPr>
    </w:p>
    <w:p w14:paraId="4A1A375D" w14:textId="77777777" w:rsidR="00F54568" w:rsidRDefault="00F54568" w:rsidP="00D20F91">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D20F91">
      <w:pPr>
        <w:spacing w:line="360" w:lineRule="auto"/>
      </w:pPr>
    </w:p>
    <w:p w14:paraId="00253CF5" w14:textId="77777777" w:rsidR="00F54568" w:rsidRDefault="00F54568" w:rsidP="00D20F91">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D20F91">
      <w:pPr>
        <w:spacing w:line="360" w:lineRule="auto"/>
      </w:pPr>
    </w:p>
    <w:p w14:paraId="2E2EF730" w14:textId="77777777" w:rsidR="00F54568" w:rsidRDefault="00F54568" w:rsidP="00D20F91">
      <w:pPr>
        <w:spacing w:line="360" w:lineRule="auto"/>
      </w:pPr>
      <w:r>
        <w:t xml:space="preserve">Another challenge came during the development process. There should be at least two environments for development and production. Therefore, a new dedicated development </w:t>
      </w:r>
      <w:r>
        <w:lastRenderedPageBreak/>
        <w:t>environment was created during the implementation. That helped to separate the development data and production data to be separately stored in different environments.</w:t>
      </w:r>
    </w:p>
    <w:p w14:paraId="5ACDC5D3" w14:textId="77777777" w:rsidR="00F54568" w:rsidRDefault="00F54568" w:rsidP="00D20F91">
      <w:pPr>
        <w:spacing w:line="360" w:lineRule="auto"/>
      </w:pPr>
    </w:p>
    <w:p w14:paraId="232B243E" w14:textId="77777777" w:rsidR="00F54568" w:rsidRDefault="00F54568" w:rsidP="00D20F91">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D20F91">
      <w:pPr>
        <w:spacing w:line="360" w:lineRule="auto"/>
      </w:pPr>
    </w:p>
    <w:p w14:paraId="0BD4B1C6" w14:textId="77777777" w:rsidR="00F54568" w:rsidRDefault="00F54568" w:rsidP="00D20F91">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D20F91">
      <w:pPr>
        <w:spacing w:line="360" w:lineRule="auto"/>
      </w:pPr>
    </w:p>
    <w:p w14:paraId="525C5C1C" w14:textId="77777777" w:rsidR="00F54568" w:rsidRDefault="00F54568" w:rsidP="00D20F91">
      <w:pPr>
        <w:spacing w:line="360" w:lineRule="auto"/>
      </w:pPr>
      <w: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r>
        <w:t xml:space="preserve">9.3 Evidence of Achievement of Learning Outcomes </w:t>
      </w:r>
    </w:p>
    <w:p w14:paraId="6A225A9E" w14:textId="77777777" w:rsidR="00F54568" w:rsidRDefault="00F54568" w:rsidP="00D20F91">
      <w:pPr>
        <w:spacing w:line="360" w:lineRule="auto"/>
      </w:pPr>
      <w:r>
        <w:t>This table maps the project work to the five learning outcomes defined in the module descriptor.</w:t>
      </w:r>
    </w:p>
    <w:p w14:paraId="42FB5410" w14:textId="77777777" w:rsidR="00F54568" w:rsidRDefault="00F54568" w:rsidP="00D20F91">
      <w:pPr>
        <w:pStyle w:val="Heading3"/>
        <w:spacing w:before="240" w:after="120" w:line="360" w:lineRule="auto"/>
      </w:pPr>
      <w:r>
        <w:t>Achievement of Learning Outcomes</w:t>
      </w:r>
    </w:p>
    <w:p w14:paraId="3ED4BC89" w14:textId="77777777" w:rsidR="00F54568" w:rsidRDefault="00F54568"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D20F91">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D20F91">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D20F91">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D20F91">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D20F91">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D20F91">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D20F91">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D20F91">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D20F91">
            <w:pPr>
              <w:spacing w:line="360" w:lineRule="auto"/>
            </w:pPr>
            <w:r>
              <w:rPr>
                <w:b/>
                <w:bCs/>
              </w:rPr>
              <w:lastRenderedPageBreak/>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D20F91">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D20F91">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D20F91">
            <w:pPr>
              <w:spacing w:line="360" w:lineRule="auto"/>
            </w:pPr>
            <w: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r>
        <w:t>9.4 Use of Taught  Modules</w:t>
      </w:r>
    </w:p>
    <w:p w14:paraId="4F026A3C" w14:textId="77777777" w:rsidR="00F54568" w:rsidRDefault="00F54568" w:rsidP="00D20F91">
      <w:pPr>
        <w:spacing w:line="360" w:lineRule="auto"/>
      </w:pPr>
      <w:r>
        <w:t>This study has got the help from multiple modules from the first year of the MSc program.</w:t>
      </w:r>
    </w:p>
    <w:p w14:paraId="2AB2725C" w14:textId="77777777" w:rsidR="00F54568" w:rsidRDefault="00F54568" w:rsidP="00D20F91">
      <w:pPr>
        <w:spacing w:line="360" w:lineRule="auto"/>
      </w:pPr>
    </w:p>
    <w:p w14:paraId="35CF07F8" w14:textId="299F61CD" w:rsidR="00F54568" w:rsidRDefault="00F54568" w:rsidP="00D20F91">
      <w:pPr>
        <w:pStyle w:val="Heading3"/>
        <w:spacing w:before="240" w:after="120" w:line="360" w:lineRule="auto"/>
      </w:pPr>
      <w:r>
        <w:t>Data Mining</w:t>
      </w:r>
    </w:p>
    <w:p w14:paraId="6271748E" w14:textId="77777777" w:rsidR="00F54568" w:rsidRDefault="00F54568" w:rsidP="00D20F91">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D20F91">
      <w:pPr>
        <w:spacing w:line="360" w:lineRule="auto"/>
      </w:pPr>
    </w:p>
    <w:p w14:paraId="741E76E4" w14:textId="4CC87951" w:rsidR="00F54568" w:rsidRDefault="00F54568" w:rsidP="00D20F91">
      <w:pPr>
        <w:pStyle w:val="Heading3"/>
        <w:spacing w:before="240" w:after="120" w:line="360" w:lineRule="auto"/>
      </w:pPr>
      <w:r>
        <w:t>Advance Databases</w:t>
      </w:r>
    </w:p>
    <w:p w14:paraId="4FC406EF" w14:textId="77777777" w:rsidR="00F54568" w:rsidRDefault="00F54568" w:rsidP="00D20F91">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D20F91">
      <w:pPr>
        <w:spacing w:line="360" w:lineRule="auto"/>
      </w:pPr>
    </w:p>
    <w:p w14:paraId="6F954CF8" w14:textId="41E2E60D" w:rsidR="00F54568" w:rsidRDefault="00F54568" w:rsidP="00D20F91">
      <w:pPr>
        <w:pStyle w:val="Heading3"/>
        <w:spacing w:line="360" w:lineRule="auto"/>
      </w:pPr>
      <w:r>
        <w:t>Text Analytics</w:t>
      </w:r>
    </w:p>
    <w:p w14:paraId="4DB6A819" w14:textId="77777777" w:rsidR="00F54568" w:rsidRDefault="00F54568" w:rsidP="00D20F91">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D20F91">
      <w:pPr>
        <w:spacing w:line="360" w:lineRule="auto"/>
      </w:pPr>
    </w:p>
    <w:p w14:paraId="752C395E" w14:textId="38A06175" w:rsidR="00F54568" w:rsidRDefault="00F54568" w:rsidP="00D20F91">
      <w:pPr>
        <w:pStyle w:val="Heading3"/>
        <w:spacing w:line="360" w:lineRule="auto"/>
      </w:pPr>
      <w:r>
        <w:t>Research Methods</w:t>
      </w:r>
    </w:p>
    <w:p w14:paraId="3CA1BD0A" w14:textId="77777777" w:rsidR="00F54568" w:rsidRDefault="00F54568" w:rsidP="00D20F91">
      <w:pPr>
        <w:spacing w:line="360" w:lineRule="auto"/>
      </w:pPr>
      <w:r>
        <w:t xml:space="preserve">This module teaches how to do a proper literature review. How to find related research papers, read them, and how to critically review them. And also, it teaches how to cite other </w:t>
      </w:r>
      <w:r>
        <w:lastRenderedPageBreak/>
        <w:t xml:space="preserve">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r>
        <w:t>9.5 New Skills and Knowledge Gained</w:t>
      </w:r>
    </w:p>
    <w:p w14:paraId="424E7EC5" w14:textId="77777777" w:rsidR="00F54568" w:rsidRDefault="00F54568" w:rsidP="00D20F91">
      <w:pPr>
        <w:spacing w:line="360" w:lineRule="auto"/>
      </w:pPr>
      <w:r>
        <w:t>Beyond the tough skills, the study develops several self-learnt skills. They include,</w:t>
      </w:r>
    </w:p>
    <w:p w14:paraId="58621359" w14:textId="77777777" w:rsidR="00F54568" w:rsidRDefault="00F54568" w:rsidP="00D20F91">
      <w:pPr>
        <w:numPr>
          <w:ilvl w:val="0"/>
          <w:numId w:val="170"/>
        </w:numPr>
        <w:spacing w:before="120" w:after="120" w:line="360" w:lineRule="auto"/>
      </w:pPr>
      <w:r>
        <w:t>Using SHAP explanation in a real system.</w:t>
      </w:r>
    </w:p>
    <w:p w14:paraId="458D179F" w14:textId="77777777" w:rsidR="00F54568" w:rsidRDefault="00F54568" w:rsidP="00D20F91">
      <w:pPr>
        <w:numPr>
          <w:ilvl w:val="0"/>
          <w:numId w:val="170"/>
        </w:numPr>
        <w:spacing w:before="120" w:after="120" w:line="360" w:lineRule="auto"/>
      </w:pPr>
      <w:r>
        <w:t>Load testing with k6 and interpreting results.</w:t>
      </w:r>
    </w:p>
    <w:p w14:paraId="50D003E1" w14:textId="77777777" w:rsidR="00F54568" w:rsidRDefault="00F54568" w:rsidP="00D20F91">
      <w:pPr>
        <w:numPr>
          <w:ilvl w:val="0"/>
          <w:numId w:val="170"/>
        </w:numPr>
        <w:spacing w:before="120" w:after="120" w:line="360" w:lineRule="auto"/>
      </w:pPr>
      <w:r>
        <w:t>Securing database tables with policies.</w:t>
      </w:r>
    </w:p>
    <w:p w14:paraId="5731B5C3" w14:textId="77777777" w:rsidR="00F54568" w:rsidRDefault="00F54568" w:rsidP="00D20F91">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D20F91">
      <w:pPr>
        <w:numPr>
          <w:ilvl w:val="0"/>
          <w:numId w:val="170"/>
        </w:numPr>
        <w:spacing w:before="120" w:after="120" w:line="360" w:lineRule="auto"/>
      </w:pPr>
      <w:r>
        <w:t>Writing explainability promotion in GPT-4.</w:t>
      </w:r>
    </w:p>
    <w:p w14:paraId="701BF9D5" w14:textId="77777777" w:rsidR="00F54568" w:rsidRDefault="00F54568" w:rsidP="00D20F91">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D20F91">
      <w:pPr>
        <w:numPr>
          <w:ilvl w:val="0"/>
          <w:numId w:val="170"/>
        </w:numPr>
        <w:spacing w:before="120" w:after="120" w:line="360" w:lineRule="auto"/>
      </w:pPr>
      <w:r>
        <w:t>Testing functional and non-functional requirements.</w:t>
      </w:r>
    </w:p>
    <w:p w14:paraId="15C68C79" w14:textId="77777777" w:rsidR="00F54568" w:rsidRDefault="00F54568" w:rsidP="00D20F91">
      <w:pPr>
        <w:spacing w:line="360" w:lineRule="auto"/>
      </w:pPr>
    </w:p>
    <w:p w14:paraId="7D07B5A0" w14:textId="77777777" w:rsidR="00F54568" w:rsidRDefault="00F54568" w:rsidP="00D20F91">
      <w:pPr>
        <w:spacing w:line="360" w:lineRule="auto"/>
      </w:pPr>
      <w:r>
        <w:t>The self-tought skills combined with the skills gained from taught modules helped the study move from start to end.</w:t>
      </w:r>
    </w:p>
    <w:p w14:paraId="2BCFB9C1" w14:textId="77777777" w:rsidR="00F54568" w:rsidRDefault="00F54568" w:rsidP="00D20F91">
      <w:pPr>
        <w:spacing w:line="360" w:lineRule="auto"/>
      </w:pPr>
    </w:p>
    <w:p w14:paraId="6EC09A6A" w14:textId="77777777" w:rsidR="00F54568" w:rsidRDefault="00F54568" w:rsidP="00D20F91">
      <w:pPr>
        <w:pStyle w:val="Heading2"/>
        <w:spacing w:before="120" w:after="120" w:line="360" w:lineRule="auto"/>
      </w:pPr>
      <w:r>
        <w:t>9.6 Contribution to the Body of Knowledge</w:t>
      </w:r>
    </w:p>
    <w:p w14:paraId="6DF0CF76" w14:textId="77777777" w:rsidR="00F54568" w:rsidRDefault="00F54568" w:rsidP="00D20F91">
      <w:pPr>
        <w:spacing w:line="360" w:lineRule="auto"/>
      </w:pPr>
    </w:p>
    <w:p w14:paraId="0F81D960" w14:textId="315605E1" w:rsidR="00F54568" w:rsidRDefault="00F54568" w:rsidP="00D20F91">
      <w:pPr>
        <w:pStyle w:val="Heading3"/>
        <w:spacing w:before="240" w:after="120" w:line="360" w:lineRule="auto"/>
      </w:pPr>
      <w:r>
        <w:t>9.6.1 Technical Contribution</w:t>
      </w:r>
    </w:p>
    <w:p w14:paraId="037CEEBA" w14:textId="77777777" w:rsidR="00F54568" w:rsidRDefault="00F54568" w:rsidP="00D20F91">
      <w:pPr>
        <w:spacing w:line="360" w:lineRule="auto"/>
      </w:pPr>
      <w:r>
        <w:t>The study delivers a working prototype that contains several components, such as</w:t>
      </w:r>
    </w:p>
    <w:p w14:paraId="6ADF078C" w14:textId="77777777" w:rsidR="00F54568" w:rsidRDefault="00F54568" w:rsidP="00D20F91">
      <w:pPr>
        <w:numPr>
          <w:ilvl w:val="0"/>
          <w:numId w:val="171"/>
        </w:numPr>
        <w:spacing w:before="120" w:after="120" w:line="360" w:lineRule="auto"/>
      </w:pPr>
      <w:r>
        <w:t>A trained ML model</w:t>
      </w:r>
    </w:p>
    <w:p w14:paraId="0931659F" w14:textId="77777777" w:rsidR="00F54568" w:rsidRDefault="00F54568" w:rsidP="00D20F91">
      <w:pPr>
        <w:numPr>
          <w:ilvl w:val="0"/>
          <w:numId w:val="171"/>
        </w:numPr>
        <w:spacing w:before="120" w:after="120" w:line="360" w:lineRule="auto"/>
      </w:pPr>
      <w:r>
        <w:t>SHAP explanations</w:t>
      </w:r>
    </w:p>
    <w:p w14:paraId="47143D7B" w14:textId="77777777" w:rsidR="00F54568" w:rsidRDefault="00F54568" w:rsidP="00D20F91">
      <w:pPr>
        <w:numPr>
          <w:ilvl w:val="0"/>
          <w:numId w:val="171"/>
        </w:numPr>
        <w:spacing w:before="120" w:after="120" w:line="360" w:lineRule="auto"/>
      </w:pPr>
      <w:r>
        <w:t>GPT-4-based simple and human-readable reasoning</w:t>
      </w:r>
    </w:p>
    <w:p w14:paraId="6E8784C7" w14:textId="77777777" w:rsidR="00F54568" w:rsidRDefault="00F54568" w:rsidP="00D20F91">
      <w:pPr>
        <w:numPr>
          <w:ilvl w:val="0"/>
          <w:numId w:val="171"/>
        </w:numPr>
        <w:spacing w:before="120" w:after="120" w:line="360" w:lineRule="auto"/>
      </w:pPr>
      <w:r>
        <w:t>A/B testing between explainable and baseline modes</w:t>
      </w:r>
    </w:p>
    <w:p w14:paraId="5FFDB21D" w14:textId="77777777" w:rsidR="00F54568" w:rsidRDefault="00F54568" w:rsidP="00D20F91">
      <w:pPr>
        <w:spacing w:line="360" w:lineRule="auto"/>
      </w:pPr>
    </w:p>
    <w:p w14:paraId="22A6EB10" w14:textId="77777777" w:rsidR="00F54568" w:rsidRDefault="00F54568" w:rsidP="00D20F91">
      <w:pPr>
        <w:spacing w:line="360" w:lineRule="auto"/>
      </w:pPr>
      <w: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r>
        <w:t>9.6.2 Research Contribution</w:t>
      </w:r>
    </w:p>
    <w:p w14:paraId="306CA23D" w14:textId="77777777" w:rsidR="00F54568" w:rsidRDefault="00F54568" w:rsidP="00D20F91">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r>
        <w:t>9.6.3 Domain Contribution</w:t>
      </w:r>
    </w:p>
    <w:p w14:paraId="46A69FD7" w14:textId="77777777" w:rsidR="00F54568" w:rsidRDefault="00F54568" w:rsidP="00D20F91">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r>
        <w:t>9.7 Limitations of the Project</w:t>
      </w:r>
    </w:p>
    <w:p w14:paraId="1BB2E2FD" w14:textId="77777777" w:rsidR="00B42E1C" w:rsidRDefault="00B42E1C" w:rsidP="00D20F91">
      <w:pPr>
        <w:pStyle w:val="Heading3"/>
        <w:spacing w:line="360" w:lineRule="auto"/>
      </w:pPr>
      <w:r>
        <w:rPr>
          <w:b/>
          <w:bCs/>
        </w:rPr>
        <w:t>Limitation 1 -</w:t>
      </w:r>
      <w:r>
        <w:t xml:space="preserve"> The study relies on a secondary dataset.</w:t>
      </w:r>
    </w:p>
    <w:p w14:paraId="38BAC6D2" w14:textId="77777777" w:rsidR="00B42E1C" w:rsidRDefault="00B42E1C" w:rsidP="00D20F91">
      <w:pPr>
        <w:spacing w:line="360" w:lineRule="auto"/>
      </w:pPr>
    </w:p>
    <w:p w14:paraId="706A47FE" w14:textId="77777777" w:rsidR="00B42E1C" w:rsidRDefault="00B42E1C" w:rsidP="00D20F91">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D20F91">
      <w:pPr>
        <w:pStyle w:val="Heading3"/>
        <w:spacing w:line="360" w:lineRule="auto"/>
      </w:pPr>
      <w:r>
        <w:rPr>
          <w:b/>
          <w:bCs/>
        </w:rPr>
        <w:t xml:space="preserve">Limitation 2 - </w:t>
      </w:r>
      <w:r>
        <w:t>A</w:t>
      </w:r>
      <w:r>
        <w:rPr>
          <w:b/>
          <w:bCs/>
        </w:rPr>
        <w:t xml:space="preserve"> </w:t>
      </w:r>
      <w:r>
        <w:t>Single dataset was used.</w:t>
      </w:r>
    </w:p>
    <w:p w14:paraId="79BEB045" w14:textId="77777777" w:rsidR="00B42E1C" w:rsidRDefault="00B42E1C" w:rsidP="00D20F91">
      <w:pPr>
        <w:spacing w:line="360" w:lineRule="auto"/>
      </w:pPr>
      <w: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D20F91">
      <w:pPr>
        <w:pStyle w:val="Heading3"/>
        <w:spacing w:line="360" w:lineRule="auto"/>
      </w:pPr>
      <w:r>
        <w:rPr>
          <w:b/>
          <w:bCs/>
        </w:rPr>
        <w:lastRenderedPageBreak/>
        <w:t xml:space="preserve">Limitation 3 - A </w:t>
      </w:r>
      <w:r>
        <w:t>Survey-based trust measurement</w:t>
      </w:r>
    </w:p>
    <w:p w14:paraId="0AA0F21C" w14:textId="77777777" w:rsidR="00B42E1C" w:rsidRDefault="00B42E1C" w:rsidP="00D20F91">
      <w:pPr>
        <w:spacing w:line="360" w:lineRule="auto"/>
      </w:pPr>
      <w: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D20F91">
      <w:pPr>
        <w:pStyle w:val="Heading3"/>
        <w:spacing w:line="360" w:lineRule="auto"/>
      </w:pPr>
      <w:r>
        <w:rPr>
          <w:b/>
          <w:bCs/>
        </w:rPr>
        <w:t xml:space="preserve">Limitations 4: </w:t>
      </w:r>
      <w:r>
        <w:t>The study can not access financial databases such as CRIB.</w:t>
      </w:r>
    </w:p>
    <w:p w14:paraId="6E9B7425" w14:textId="77777777" w:rsidR="00B42E1C" w:rsidRDefault="00B42E1C" w:rsidP="00D20F91">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541C9E4" w14:textId="77777777" w:rsidR="003F6191" w:rsidRDefault="003F6191" w:rsidP="00D20F91">
      <w:pPr>
        <w:pStyle w:val="Heading2"/>
        <w:spacing w:before="120" w:after="120" w:line="360" w:lineRule="auto"/>
      </w:pPr>
      <w:r>
        <w:t>9.8 Future Enhancements</w:t>
      </w:r>
    </w:p>
    <w:p w14:paraId="17EADC90" w14:textId="77777777" w:rsidR="003F6191" w:rsidRDefault="003F6191" w:rsidP="00D20F91">
      <w:pPr>
        <w:spacing w:line="360" w:lineRule="auto"/>
      </w:pPr>
    </w:p>
    <w:p w14:paraId="5F8260F4" w14:textId="45233153" w:rsidR="003F6191" w:rsidRDefault="003F6191" w:rsidP="00D20F91">
      <w:pPr>
        <w:pStyle w:val="Heading3"/>
        <w:spacing w:before="240" w:after="120" w:line="360" w:lineRule="auto"/>
      </w:pPr>
      <w:r>
        <w:t>1. Real-Time Banking Integration</w:t>
      </w:r>
    </w:p>
    <w:p w14:paraId="27CE69E0" w14:textId="77777777" w:rsidR="003F6191" w:rsidRDefault="003F6191" w:rsidP="00D20F91">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D20F91">
      <w:pPr>
        <w:pStyle w:val="Heading3"/>
        <w:spacing w:line="360" w:lineRule="auto"/>
      </w:pPr>
      <w:r>
        <w:t>2.Integrate multiple XAI techniques</w:t>
      </w:r>
    </w:p>
    <w:p w14:paraId="0DD719BA" w14:textId="77777777" w:rsidR="003F6191" w:rsidRDefault="003F6191" w:rsidP="00D20F91">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D20F91">
      <w:pPr>
        <w:pStyle w:val="Heading3"/>
        <w:spacing w:line="360" w:lineRule="auto"/>
      </w:pPr>
      <w:r>
        <w:t>3. Integrate multi-language support</w:t>
      </w:r>
    </w:p>
    <w:p w14:paraId="12004547" w14:textId="77777777" w:rsidR="003F6191" w:rsidRDefault="003F6191" w:rsidP="00D20F91">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r>
        <w:t>9.9 Final Remarks</w:t>
      </w:r>
    </w:p>
    <w:p w14:paraId="0310DE6C" w14:textId="77777777" w:rsidR="009D31F7" w:rsidRDefault="009D31F7" w:rsidP="00D20F91">
      <w:pPr>
        <w:spacing w:line="360" w:lineRule="auto"/>
      </w:pPr>
      <w:r>
        <w:t xml:space="preserve">The study shows that explainability is not just a technical feature for a financial chatbot. It makes the users either use it or avoids it. If the users trust it, they will use it. If not, they will </w:t>
      </w:r>
      <w:r>
        <w:lastRenderedPageBreak/>
        <w:t>avoid the whole system even if the system is technically sound. Therefore, user trust is one of the crucial features when it comes to financial chatbots powered by LLMs.</w:t>
      </w:r>
    </w:p>
    <w:p w14:paraId="39318E08" w14:textId="77777777" w:rsidR="009D31F7" w:rsidRDefault="009D31F7" w:rsidP="00D20F91">
      <w:pPr>
        <w:spacing w:line="360" w:lineRule="auto"/>
      </w:pPr>
    </w:p>
    <w:p w14:paraId="3D22969C" w14:textId="77777777" w:rsidR="009D31F7" w:rsidRDefault="009D31F7" w:rsidP="00D20F91">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D20F91">
      <w:pPr>
        <w:spacing w:line="360" w:lineRule="auto"/>
      </w:pPr>
    </w:p>
    <w:p w14:paraId="5BAB5B58" w14:textId="57DC2C37" w:rsidR="00FA629D" w:rsidRDefault="009D31F7" w:rsidP="00D20F91">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542C3D" w:rsidP="002B54B7">
      <w:pPr>
        <w:spacing w:line="360" w:lineRule="auto"/>
      </w:pPr>
      <w:r w:rsidRPr="00542C3D">
        <w:rPr>
          <w:noProof/>
          <w14:ligatures w14:val="standardContextual"/>
        </w:rPr>
        <w:pict w14:anchorId="53BC89A1">
          <v:rect id="_x0000_i1026" alt="" style="width:451.3pt;height:.05pt;mso-width-percent:0;mso-height-percent:0;mso-width-percent:0;mso-height-percent:0" o:hralign="center" o:hrstd="t" o:hr="t" fillcolor="#a0a0a0" stroked="f"/>
        </w:pict>
      </w:r>
    </w:p>
    <w:p w14:paraId="495A5C90" w14:textId="77777777" w:rsidR="00152C2B" w:rsidRDefault="00152C2B" w:rsidP="00152C2B">
      <w:pPr>
        <w:pStyle w:val="Heading2"/>
        <w:spacing w:line="360" w:lineRule="auto"/>
      </w:pPr>
    </w:p>
    <w:p w14:paraId="267D6B18" w14:textId="6816AF92" w:rsidR="00152C2B" w:rsidRDefault="00152C2B" w:rsidP="00152C2B">
      <w:pPr>
        <w:pStyle w:val="Heading2"/>
        <w:spacing w:line="360" w:lineRule="auto"/>
      </w:pPr>
      <w:r>
        <w:t>References</w:t>
      </w:r>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xml:space="preserve">. 2024 International Conference on Consumer Electronics - Taiwan (ICCE-Taiwan), Taichung, Taiwan, 9 July 2024. Taichung, </w:t>
      </w:r>
      <w:r w:rsidRPr="006667EC">
        <w:rPr>
          <w:rFonts w:eastAsiaTheme="minorHAnsi"/>
          <w:lang w:val="en-GB" w:eastAsia="en-US"/>
          <w14:ligatures w14:val="standardContextual"/>
        </w:rPr>
        <w:lastRenderedPageBreak/>
        <w:t>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626B0543" w14:textId="6A222801" w:rsidR="00152C2B" w:rsidRDefault="00542C3D" w:rsidP="00152C2B">
      <w:pPr>
        <w:pStyle w:val="Bibliography"/>
        <w:spacing w:line="360" w:lineRule="auto"/>
      </w:pPr>
      <w:r w:rsidRPr="00542C3D">
        <w:rPr>
          <w:noProof/>
          <w14:ligatures w14:val="standardContextual"/>
        </w:rPr>
        <w:pict w14:anchorId="4C35FDBC">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r>
        <w:t>Appendix</w:t>
      </w:r>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r w:rsidRPr="00BA688C">
        <w:t>Gantt Chart</w:t>
      </w:r>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lastRenderedPageBreak/>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lastRenderedPageBreak/>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lastRenderedPageBreak/>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7D5D6EF3" w:rsidR="00E66C57" w:rsidRPr="00200EA3" w:rsidRDefault="00E66C57" w:rsidP="00934C83">
      <w:pPr>
        <w:pStyle w:val="Heading2"/>
      </w:pPr>
      <w:r w:rsidRPr="00200EA3">
        <w:t>Kanban Board Evidence</w:t>
      </w:r>
    </w:p>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Pr="003820A5" w:rsidRDefault="00E66C57" w:rsidP="00200EA3">
      <w:pPr>
        <w:jc w:val="cente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sectPr w:rsidR="00445940" w:rsidRPr="003820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2C6897" w14:textId="77777777" w:rsidR="00542C3D" w:rsidRDefault="00542C3D" w:rsidP="00DC7426">
      <w:r>
        <w:separator/>
      </w:r>
    </w:p>
  </w:endnote>
  <w:endnote w:type="continuationSeparator" w:id="0">
    <w:p w14:paraId="31FA7645" w14:textId="77777777" w:rsidR="00542C3D" w:rsidRDefault="00542C3D"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BC588D" w14:textId="77777777" w:rsidR="00542C3D" w:rsidRDefault="00542C3D" w:rsidP="00DC7426">
      <w:r>
        <w:separator/>
      </w:r>
    </w:p>
  </w:footnote>
  <w:footnote w:type="continuationSeparator" w:id="0">
    <w:p w14:paraId="61290B79" w14:textId="77777777" w:rsidR="00542C3D" w:rsidRDefault="00542C3D" w:rsidP="00DC7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CF7E6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2"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3"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50"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2"/>
  </w:num>
  <w:num w:numId="2" w16cid:durableId="350840753">
    <w:abstractNumId w:val="153"/>
  </w:num>
  <w:num w:numId="3" w16cid:durableId="1525826876">
    <w:abstractNumId w:val="89"/>
  </w:num>
  <w:num w:numId="4" w16cid:durableId="709189771">
    <w:abstractNumId w:val="137"/>
  </w:num>
  <w:num w:numId="5" w16cid:durableId="259608088">
    <w:abstractNumId w:val="112"/>
  </w:num>
  <w:num w:numId="6" w16cid:durableId="1230070035">
    <w:abstractNumId w:val="94"/>
  </w:num>
  <w:num w:numId="7" w16cid:durableId="843469261">
    <w:abstractNumId w:val="54"/>
  </w:num>
  <w:num w:numId="8" w16cid:durableId="1435401905">
    <w:abstractNumId w:val="143"/>
  </w:num>
  <w:num w:numId="9" w16cid:durableId="430053602">
    <w:abstractNumId w:val="147"/>
  </w:num>
  <w:num w:numId="10" w16cid:durableId="1136873256">
    <w:abstractNumId w:val="87"/>
  </w:num>
  <w:num w:numId="11" w16cid:durableId="254167692">
    <w:abstractNumId w:val="0"/>
  </w:num>
  <w:num w:numId="12" w16cid:durableId="1308974592">
    <w:abstractNumId w:val="27"/>
  </w:num>
  <w:num w:numId="13" w16cid:durableId="1567254222">
    <w:abstractNumId w:val="148"/>
  </w:num>
  <w:num w:numId="14" w16cid:durableId="88280379">
    <w:abstractNumId w:val="45"/>
  </w:num>
  <w:num w:numId="15" w16cid:durableId="1724601391">
    <w:abstractNumId w:val="58"/>
  </w:num>
  <w:num w:numId="16" w16cid:durableId="1819416806">
    <w:abstractNumId w:val="76"/>
  </w:num>
  <w:num w:numId="17" w16cid:durableId="1466895842">
    <w:abstractNumId w:val="157"/>
  </w:num>
  <w:num w:numId="18" w16cid:durableId="483397953">
    <w:abstractNumId w:val="151"/>
  </w:num>
  <w:num w:numId="19" w16cid:durableId="776826891">
    <w:abstractNumId w:val="156"/>
  </w:num>
  <w:num w:numId="20" w16cid:durableId="474224315">
    <w:abstractNumId w:val="50"/>
  </w:num>
  <w:num w:numId="21" w16cid:durableId="420567791">
    <w:abstractNumId w:val="113"/>
  </w:num>
  <w:num w:numId="22" w16cid:durableId="910387890">
    <w:abstractNumId w:val="111"/>
  </w:num>
  <w:num w:numId="23" w16cid:durableId="976882794">
    <w:abstractNumId w:val="165"/>
  </w:num>
  <w:num w:numId="24" w16cid:durableId="1068384611">
    <w:abstractNumId w:val="144"/>
  </w:num>
  <w:num w:numId="25" w16cid:durableId="1379549513">
    <w:abstractNumId w:val="31"/>
  </w:num>
  <w:num w:numId="26" w16cid:durableId="1042441533">
    <w:abstractNumId w:val="155"/>
  </w:num>
  <w:num w:numId="27" w16cid:durableId="1732728601">
    <w:abstractNumId w:val="42"/>
  </w:num>
  <w:num w:numId="28" w16cid:durableId="1626692227">
    <w:abstractNumId w:val="14"/>
  </w:num>
  <w:num w:numId="29" w16cid:durableId="1493259491">
    <w:abstractNumId w:val="97"/>
  </w:num>
  <w:num w:numId="30" w16cid:durableId="1341927665">
    <w:abstractNumId w:val="122"/>
  </w:num>
  <w:num w:numId="31" w16cid:durableId="1576276355">
    <w:abstractNumId w:val="59"/>
  </w:num>
  <w:num w:numId="32" w16cid:durableId="1397169986">
    <w:abstractNumId w:val="20"/>
  </w:num>
  <w:num w:numId="33" w16cid:durableId="318657190">
    <w:abstractNumId w:val="38"/>
  </w:num>
  <w:num w:numId="34" w16cid:durableId="512183938">
    <w:abstractNumId w:val="117"/>
  </w:num>
  <w:num w:numId="35" w16cid:durableId="597063825">
    <w:abstractNumId w:val="24"/>
  </w:num>
  <w:num w:numId="36" w16cid:durableId="1124427739">
    <w:abstractNumId w:val="124"/>
  </w:num>
  <w:num w:numId="37" w16cid:durableId="1459371670">
    <w:abstractNumId w:val="11"/>
  </w:num>
  <w:num w:numId="38" w16cid:durableId="1529174976">
    <w:abstractNumId w:val="105"/>
  </w:num>
  <w:num w:numId="39" w16cid:durableId="757016597">
    <w:abstractNumId w:val="12"/>
  </w:num>
  <w:num w:numId="40" w16cid:durableId="859588597">
    <w:abstractNumId w:val="95"/>
  </w:num>
  <w:num w:numId="41" w16cid:durableId="1627540679">
    <w:abstractNumId w:val="82"/>
  </w:num>
  <w:num w:numId="42" w16cid:durableId="1679384336">
    <w:abstractNumId w:val="101"/>
  </w:num>
  <w:num w:numId="43" w16cid:durableId="32728894">
    <w:abstractNumId w:val="35"/>
  </w:num>
  <w:num w:numId="44" w16cid:durableId="1638220062">
    <w:abstractNumId w:val="168"/>
  </w:num>
  <w:num w:numId="45" w16cid:durableId="648821569">
    <w:abstractNumId w:val="98"/>
  </w:num>
  <w:num w:numId="46" w16cid:durableId="1898979228">
    <w:abstractNumId w:val="121"/>
  </w:num>
  <w:num w:numId="47" w16cid:durableId="1706978950">
    <w:abstractNumId w:val="103"/>
  </w:num>
  <w:num w:numId="48" w16cid:durableId="222374295">
    <w:abstractNumId w:val="100"/>
  </w:num>
  <w:num w:numId="49" w16cid:durableId="1136295442">
    <w:abstractNumId w:val="90"/>
  </w:num>
  <w:num w:numId="50" w16cid:durableId="1911964216">
    <w:abstractNumId w:val="92"/>
  </w:num>
  <w:num w:numId="51" w16cid:durableId="1622806467">
    <w:abstractNumId w:val="73"/>
  </w:num>
  <w:num w:numId="52" w16cid:durableId="2054307097">
    <w:abstractNumId w:val="126"/>
  </w:num>
  <w:num w:numId="53" w16cid:durableId="274599156">
    <w:abstractNumId w:val="22"/>
  </w:num>
  <w:num w:numId="54" w16cid:durableId="941952919">
    <w:abstractNumId w:val="13"/>
  </w:num>
  <w:num w:numId="55" w16cid:durableId="2087651213">
    <w:abstractNumId w:val="68"/>
  </w:num>
  <w:num w:numId="56" w16cid:durableId="444085356">
    <w:abstractNumId w:val="106"/>
  </w:num>
  <w:num w:numId="57" w16cid:durableId="1834026498">
    <w:abstractNumId w:val="78"/>
  </w:num>
  <w:num w:numId="58" w16cid:durableId="128059801">
    <w:abstractNumId w:val="51"/>
  </w:num>
  <w:num w:numId="59" w16cid:durableId="1015183938">
    <w:abstractNumId w:val="149"/>
  </w:num>
  <w:num w:numId="60" w16cid:durableId="344788513">
    <w:abstractNumId w:val="6"/>
  </w:num>
  <w:num w:numId="61" w16cid:durableId="1386560568">
    <w:abstractNumId w:val="69"/>
  </w:num>
  <w:num w:numId="62" w16cid:durableId="1786608177">
    <w:abstractNumId w:val="139"/>
  </w:num>
  <w:num w:numId="63" w16cid:durableId="562064978">
    <w:abstractNumId w:val="8"/>
  </w:num>
  <w:num w:numId="64" w16cid:durableId="1954433185">
    <w:abstractNumId w:val="4"/>
  </w:num>
  <w:num w:numId="65" w16cid:durableId="1307324011">
    <w:abstractNumId w:val="18"/>
  </w:num>
  <w:num w:numId="66" w16cid:durableId="1825121926">
    <w:abstractNumId w:val="154"/>
  </w:num>
  <w:num w:numId="67" w16cid:durableId="445581495">
    <w:abstractNumId w:val="36"/>
  </w:num>
  <w:num w:numId="68" w16cid:durableId="346564987">
    <w:abstractNumId w:val="164"/>
  </w:num>
  <w:num w:numId="69" w16cid:durableId="43796497">
    <w:abstractNumId w:val="28"/>
  </w:num>
  <w:num w:numId="70" w16cid:durableId="1333995038">
    <w:abstractNumId w:val="171"/>
  </w:num>
  <w:num w:numId="71" w16cid:durableId="193930567">
    <w:abstractNumId w:val="162"/>
  </w:num>
  <w:num w:numId="72" w16cid:durableId="778449878">
    <w:abstractNumId w:val="64"/>
  </w:num>
  <w:num w:numId="73" w16cid:durableId="867643467">
    <w:abstractNumId w:val="107"/>
  </w:num>
  <w:num w:numId="74" w16cid:durableId="731468202">
    <w:abstractNumId w:val="134"/>
  </w:num>
  <w:num w:numId="75" w16cid:durableId="939488409">
    <w:abstractNumId w:val="53"/>
  </w:num>
  <w:num w:numId="76" w16cid:durableId="926426482">
    <w:abstractNumId w:val="158"/>
  </w:num>
  <w:num w:numId="77" w16cid:durableId="188835862">
    <w:abstractNumId w:val="75"/>
  </w:num>
  <w:num w:numId="78" w16cid:durableId="187840474">
    <w:abstractNumId w:val="118"/>
  </w:num>
  <w:num w:numId="79" w16cid:durableId="574627298">
    <w:abstractNumId w:val="130"/>
  </w:num>
  <w:num w:numId="80" w16cid:durableId="1831288209">
    <w:abstractNumId w:val="32"/>
  </w:num>
  <w:num w:numId="81" w16cid:durableId="560292821">
    <w:abstractNumId w:val="152"/>
  </w:num>
  <w:num w:numId="82" w16cid:durableId="1792674599">
    <w:abstractNumId w:val="163"/>
  </w:num>
  <w:num w:numId="83" w16cid:durableId="1477798251">
    <w:abstractNumId w:val="29"/>
  </w:num>
  <w:num w:numId="84" w16cid:durableId="1765229188">
    <w:abstractNumId w:val="170"/>
  </w:num>
  <w:num w:numId="85" w16cid:durableId="254829587">
    <w:abstractNumId w:val="2"/>
  </w:num>
  <w:num w:numId="86" w16cid:durableId="1415324459">
    <w:abstractNumId w:val="150"/>
  </w:num>
  <w:num w:numId="87" w16cid:durableId="828643067">
    <w:abstractNumId w:val="131"/>
  </w:num>
  <w:num w:numId="88" w16cid:durableId="219445130">
    <w:abstractNumId w:val="71"/>
  </w:num>
  <w:num w:numId="89" w16cid:durableId="691106078">
    <w:abstractNumId w:val="77"/>
  </w:num>
  <w:num w:numId="90" w16cid:durableId="1170368713">
    <w:abstractNumId w:val="43"/>
  </w:num>
  <w:num w:numId="91" w16cid:durableId="42751214">
    <w:abstractNumId w:val="125"/>
  </w:num>
  <w:num w:numId="92" w16cid:durableId="1070225905">
    <w:abstractNumId w:val="146"/>
  </w:num>
  <w:num w:numId="93" w16cid:durableId="1948657918">
    <w:abstractNumId w:val="40"/>
  </w:num>
  <w:num w:numId="94" w16cid:durableId="1081370568">
    <w:abstractNumId w:val="88"/>
  </w:num>
  <w:num w:numId="95" w16cid:durableId="1281258805">
    <w:abstractNumId w:val="60"/>
  </w:num>
  <w:num w:numId="96" w16cid:durableId="323972149">
    <w:abstractNumId w:val="25"/>
  </w:num>
  <w:num w:numId="97" w16cid:durableId="288630507">
    <w:abstractNumId w:val="145"/>
  </w:num>
  <w:num w:numId="98" w16cid:durableId="697970186">
    <w:abstractNumId w:val="86"/>
  </w:num>
  <w:num w:numId="99" w16cid:durableId="283508763">
    <w:abstractNumId w:val="167"/>
  </w:num>
  <w:num w:numId="100" w16cid:durableId="1285695621">
    <w:abstractNumId w:val="48"/>
  </w:num>
  <w:num w:numId="101" w16cid:durableId="546111696">
    <w:abstractNumId w:val="46"/>
  </w:num>
  <w:num w:numId="102" w16cid:durableId="552160518">
    <w:abstractNumId w:val="119"/>
  </w:num>
  <w:num w:numId="103" w16cid:durableId="2065567319">
    <w:abstractNumId w:val="23"/>
  </w:num>
  <w:num w:numId="104" w16cid:durableId="1613973067">
    <w:abstractNumId w:val="80"/>
  </w:num>
  <w:num w:numId="105" w16cid:durableId="1445035226">
    <w:abstractNumId w:val="160"/>
  </w:num>
  <w:num w:numId="106" w16cid:durableId="2147046015">
    <w:abstractNumId w:val="17"/>
  </w:num>
  <w:num w:numId="107" w16cid:durableId="2145537517">
    <w:abstractNumId w:val="30"/>
  </w:num>
  <w:num w:numId="108" w16cid:durableId="1487939099">
    <w:abstractNumId w:val="55"/>
  </w:num>
  <w:num w:numId="109" w16cid:durableId="1348218994">
    <w:abstractNumId w:val="1"/>
  </w:num>
  <w:num w:numId="110" w16cid:durableId="1606379858">
    <w:abstractNumId w:val="62"/>
  </w:num>
  <w:num w:numId="111" w16cid:durableId="1975871">
    <w:abstractNumId w:val="133"/>
  </w:num>
  <w:num w:numId="112" w16cid:durableId="1981499740">
    <w:abstractNumId w:val="57"/>
  </w:num>
  <w:num w:numId="113" w16cid:durableId="332999978">
    <w:abstractNumId w:val="65"/>
  </w:num>
  <w:num w:numId="114" w16cid:durableId="1588806629">
    <w:abstractNumId w:val="114"/>
  </w:num>
  <w:num w:numId="115" w16cid:durableId="191311547">
    <w:abstractNumId w:val="15"/>
  </w:num>
  <w:num w:numId="116" w16cid:durableId="1696888085">
    <w:abstractNumId w:val="99"/>
  </w:num>
  <w:num w:numId="117" w16cid:durableId="22945681">
    <w:abstractNumId w:val="169"/>
  </w:num>
  <w:num w:numId="118" w16cid:durableId="1669020199">
    <w:abstractNumId w:val="127"/>
  </w:num>
  <w:num w:numId="119" w16cid:durableId="1577859257">
    <w:abstractNumId w:val="41"/>
  </w:num>
  <w:num w:numId="120" w16cid:durableId="1608809198">
    <w:abstractNumId w:val="123"/>
  </w:num>
  <w:num w:numId="121" w16cid:durableId="1017730673">
    <w:abstractNumId w:val="96"/>
  </w:num>
  <w:num w:numId="122" w16cid:durableId="1266501982">
    <w:abstractNumId w:val="85"/>
  </w:num>
  <w:num w:numId="123" w16cid:durableId="1258714925">
    <w:abstractNumId w:val="140"/>
  </w:num>
  <w:num w:numId="124" w16cid:durableId="1424033322">
    <w:abstractNumId w:val="84"/>
  </w:num>
  <w:num w:numId="125" w16cid:durableId="1993750587">
    <w:abstractNumId w:val="52"/>
  </w:num>
  <w:num w:numId="126" w16cid:durableId="1057514041">
    <w:abstractNumId w:val="109"/>
  </w:num>
  <w:num w:numId="127" w16cid:durableId="1836262335">
    <w:abstractNumId w:val="135"/>
  </w:num>
  <w:num w:numId="128" w16cid:durableId="1685859128">
    <w:abstractNumId w:val="39"/>
  </w:num>
  <w:num w:numId="129" w16cid:durableId="788011117">
    <w:abstractNumId w:val="61"/>
  </w:num>
  <w:num w:numId="130" w16cid:durableId="409086010">
    <w:abstractNumId w:val="166"/>
  </w:num>
  <w:num w:numId="131" w16cid:durableId="557320721">
    <w:abstractNumId w:val="136"/>
  </w:num>
  <w:num w:numId="132" w16cid:durableId="1428425807">
    <w:abstractNumId w:val="33"/>
  </w:num>
  <w:num w:numId="133" w16cid:durableId="1837724591">
    <w:abstractNumId w:val="104"/>
  </w:num>
  <w:num w:numId="134" w16cid:durableId="454568164">
    <w:abstractNumId w:val="5"/>
  </w:num>
  <w:num w:numId="135" w16cid:durableId="2070838712">
    <w:abstractNumId w:val="44"/>
  </w:num>
  <w:num w:numId="136" w16cid:durableId="1283464949">
    <w:abstractNumId w:val="9"/>
  </w:num>
  <w:num w:numId="137" w16cid:durableId="1099175499">
    <w:abstractNumId w:val="56"/>
  </w:num>
  <w:num w:numId="138" w16cid:durableId="2048949234">
    <w:abstractNumId w:val="26"/>
  </w:num>
  <w:num w:numId="139" w16cid:durableId="1430810953">
    <w:abstractNumId w:val="81"/>
  </w:num>
  <w:num w:numId="140" w16cid:durableId="718670150">
    <w:abstractNumId w:val="83"/>
  </w:num>
  <w:num w:numId="141" w16cid:durableId="81881203">
    <w:abstractNumId w:val="66"/>
  </w:num>
  <w:num w:numId="142" w16cid:durableId="973563212">
    <w:abstractNumId w:val="129"/>
  </w:num>
  <w:num w:numId="143" w16cid:durableId="529955961">
    <w:abstractNumId w:val="128"/>
  </w:num>
  <w:num w:numId="144" w16cid:durableId="1256816270">
    <w:abstractNumId w:val="19"/>
  </w:num>
  <w:num w:numId="145" w16cid:durableId="948896617">
    <w:abstractNumId w:val="7"/>
  </w:num>
  <w:num w:numId="146" w16cid:durableId="1012758717">
    <w:abstractNumId w:val="3"/>
  </w:num>
  <w:num w:numId="147" w16cid:durableId="130752158">
    <w:abstractNumId w:val="79"/>
  </w:num>
  <w:num w:numId="148" w16cid:durableId="1084181486">
    <w:abstractNumId w:val="108"/>
  </w:num>
  <w:num w:numId="149" w16cid:durableId="1513303566">
    <w:abstractNumId w:val="116"/>
  </w:num>
  <w:num w:numId="150" w16cid:durableId="402486301">
    <w:abstractNumId w:val="115"/>
  </w:num>
  <w:num w:numId="151" w16cid:durableId="257905073">
    <w:abstractNumId w:val="91"/>
  </w:num>
  <w:num w:numId="152" w16cid:durableId="1014259154">
    <w:abstractNumId w:val="49"/>
  </w:num>
  <w:num w:numId="153" w16cid:durableId="214703692">
    <w:abstractNumId w:val="67"/>
  </w:num>
  <w:num w:numId="154" w16cid:durableId="1604915341">
    <w:abstractNumId w:val="132"/>
  </w:num>
  <w:num w:numId="155" w16cid:durableId="2116822182">
    <w:abstractNumId w:val="34"/>
  </w:num>
  <w:num w:numId="156" w16cid:durableId="1545630317">
    <w:abstractNumId w:val="142"/>
  </w:num>
  <w:num w:numId="157" w16cid:durableId="114448997">
    <w:abstractNumId w:val="161"/>
  </w:num>
  <w:num w:numId="158" w16cid:durableId="1603604454">
    <w:abstractNumId w:val="16"/>
  </w:num>
  <w:num w:numId="159" w16cid:durableId="1639334381">
    <w:abstractNumId w:val="21"/>
  </w:num>
  <w:num w:numId="160" w16cid:durableId="1569730885">
    <w:abstractNumId w:val="120"/>
  </w:num>
  <w:num w:numId="161" w16cid:durableId="162354531">
    <w:abstractNumId w:val="72"/>
  </w:num>
  <w:num w:numId="162" w16cid:durableId="1890023686">
    <w:abstractNumId w:val="93"/>
  </w:num>
  <w:num w:numId="163" w16cid:durableId="218250711">
    <w:abstractNumId w:val="47"/>
  </w:num>
  <w:num w:numId="164" w16cid:durableId="446776347">
    <w:abstractNumId w:val="37"/>
  </w:num>
  <w:num w:numId="165" w16cid:durableId="824854173">
    <w:abstractNumId w:val="159"/>
  </w:num>
  <w:num w:numId="166" w16cid:durableId="1886065786">
    <w:abstractNumId w:val="141"/>
  </w:num>
  <w:num w:numId="167" w16cid:durableId="1508325320">
    <w:abstractNumId w:val="74"/>
  </w:num>
  <w:num w:numId="168" w16cid:durableId="508836263">
    <w:abstractNumId w:val="70"/>
  </w:num>
  <w:num w:numId="169" w16cid:durableId="1153789854">
    <w:abstractNumId w:val="10"/>
  </w:num>
  <w:num w:numId="170" w16cid:durableId="1476871143">
    <w:abstractNumId w:val="138"/>
  </w:num>
  <w:num w:numId="171" w16cid:durableId="577793571">
    <w:abstractNumId w:val="110"/>
  </w:num>
  <w:num w:numId="172" w16cid:durableId="692919608">
    <w:abstractNumId w:val="63"/>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7F9B"/>
    <w:rsid w:val="00010582"/>
    <w:rsid w:val="00011F38"/>
    <w:rsid w:val="00016DA8"/>
    <w:rsid w:val="0002439E"/>
    <w:rsid w:val="00025E0C"/>
    <w:rsid w:val="000316A1"/>
    <w:rsid w:val="000319FE"/>
    <w:rsid w:val="00033A33"/>
    <w:rsid w:val="00034DBC"/>
    <w:rsid w:val="0003603D"/>
    <w:rsid w:val="000417E1"/>
    <w:rsid w:val="00042A17"/>
    <w:rsid w:val="000517CA"/>
    <w:rsid w:val="00053AFA"/>
    <w:rsid w:val="00055FD2"/>
    <w:rsid w:val="00070072"/>
    <w:rsid w:val="00071701"/>
    <w:rsid w:val="000743AB"/>
    <w:rsid w:val="00074B5D"/>
    <w:rsid w:val="000759CD"/>
    <w:rsid w:val="00081982"/>
    <w:rsid w:val="00083036"/>
    <w:rsid w:val="0008622C"/>
    <w:rsid w:val="000869B9"/>
    <w:rsid w:val="00087F3F"/>
    <w:rsid w:val="00097E61"/>
    <w:rsid w:val="000A05CD"/>
    <w:rsid w:val="000A2256"/>
    <w:rsid w:val="000A2298"/>
    <w:rsid w:val="000A23C4"/>
    <w:rsid w:val="000A4A19"/>
    <w:rsid w:val="000A5969"/>
    <w:rsid w:val="000B2F01"/>
    <w:rsid w:val="000B6B1E"/>
    <w:rsid w:val="000B7DEC"/>
    <w:rsid w:val="000C064F"/>
    <w:rsid w:val="000C0B79"/>
    <w:rsid w:val="000D364B"/>
    <w:rsid w:val="000D3868"/>
    <w:rsid w:val="000E16B3"/>
    <w:rsid w:val="000E1C8E"/>
    <w:rsid w:val="000E3728"/>
    <w:rsid w:val="000F51CF"/>
    <w:rsid w:val="00102070"/>
    <w:rsid w:val="00106560"/>
    <w:rsid w:val="0010758D"/>
    <w:rsid w:val="00133D71"/>
    <w:rsid w:val="00140B95"/>
    <w:rsid w:val="001455DE"/>
    <w:rsid w:val="00147995"/>
    <w:rsid w:val="00151EAA"/>
    <w:rsid w:val="00152C2B"/>
    <w:rsid w:val="00157BBC"/>
    <w:rsid w:val="00161AAD"/>
    <w:rsid w:val="001632C3"/>
    <w:rsid w:val="0016552D"/>
    <w:rsid w:val="00167313"/>
    <w:rsid w:val="00171D7C"/>
    <w:rsid w:val="00177642"/>
    <w:rsid w:val="0018322A"/>
    <w:rsid w:val="00190DC2"/>
    <w:rsid w:val="00195FB1"/>
    <w:rsid w:val="001A36D9"/>
    <w:rsid w:val="001B1BB7"/>
    <w:rsid w:val="001B2D60"/>
    <w:rsid w:val="001C0484"/>
    <w:rsid w:val="001D1B09"/>
    <w:rsid w:val="001D3F9D"/>
    <w:rsid w:val="001D5B5D"/>
    <w:rsid w:val="001D5B95"/>
    <w:rsid w:val="001E00A6"/>
    <w:rsid w:val="001E42AB"/>
    <w:rsid w:val="001F45F0"/>
    <w:rsid w:val="001F6C21"/>
    <w:rsid w:val="001F6CD5"/>
    <w:rsid w:val="00200EA3"/>
    <w:rsid w:val="00200FBC"/>
    <w:rsid w:val="00203EF7"/>
    <w:rsid w:val="0021182B"/>
    <w:rsid w:val="00212926"/>
    <w:rsid w:val="002131C3"/>
    <w:rsid w:val="0021733D"/>
    <w:rsid w:val="002208C3"/>
    <w:rsid w:val="002209CD"/>
    <w:rsid w:val="00223C60"/>
    <w:rsid w:val="002260A4"/>
    <w:rsid w:val="00232AF7"/>
    <w:rsid w:val="00236CD0"/>
    <w:rsid w:val="002404DF"/>
    <w:rsid w:val="002407A9"/>
    <w:rsid w:val="0024109E"/>
    <w:rsid w:val="002435F3"/>
    <w:rsid w:val="00243FC0"/>
    <w:rsid w:val="00244A6D"/>
    <w:rsid w:val="0024702C"/>
    <w:rsid w:val="002535C2"/>
    <w:rsid w:val="00261B0B"/>
    <w:rsid w:val="00261C19"/>
    <w:rsid w:val="00263EC3"/>
    <w:rsid w:val="002669B5"/>
    <w:rsid w:val="00280F82"/>
    <w:rsid w:val="00283A08"/>
    <w:rsid w:val="00286D09"/>
    <w:rsid w:val="00286FDF"/>
    <w:rsid w:val="0028792F"/>
    <w:rsid w:val="00287DB5"/>
    <w:rsid w:val="002941CE"/>
    <w:rsid w:val="002A053B"/>
    <w:rsid w:val="002A0F39"/>
    <w:rsid w:val="002A4A0E"/>
    <w:rsid w:val="002B0178"/>
    <w:rsid w:val="002B14BA"/>
    <w:rsid w:val="002B53E3"/>
    <w:rsid w:val="002B54B7"/>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4A42"/>
    <w:rsid w:val="003256F9"/>
    <w:rsid w:val="003307FD"/>
    <w:rsid w:val="0034174A"/>
    <w:rsid w:val="00351DAE"/>
    <w:rsid w:val="0035796F"/>
    <w:rsid w:val="00366C21"/>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E1C1C"/>
    <w:rsid w:val="003E4A0B"/>
    <w:rsid w:val="003E4FAD"/>
    <w:rsid w:val="003E6235"/>
    <w:rsid w:val="003F2D00"/>
    <w:rsid w:val="003F44B9"/>
    <w:rsid w:val="003F5041"/>
    <w:rsid w:val="003F5546"/>
    <w:rsid w:val="003F6191"/>
    <w:rsid w:val="003F6FF2"/>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7E6C"/>
    <w:rsid w:val="004720DA"/>
    <w:rsid w:val="00472EB2"/>
    <w:rsid w:val="00482E0B"/>
    <w:rsid w:val="00483E2D"/>
    <w:rsid w:val="0048595E"/>
    <w:rsid w:val="004863F4"/>
    <w:rsid w:val="004943F7"/>
    <w:rsid w:val="004A1845"/>
    <w:rsid w:val="004A21F5"/>
    <w:rsid w:val="004A2C85"/>
    <w:rsid w:val="004A3BA7"/>
    <w:rsid w:val="004A605E"/>
    <w:rsid w:val="004A78C7"/>
    <w:rsid w:val="004C0C0F"/>
    <w:rsid w:val="004C489F"/>
    <w:rsid w:val="004D3672"/>
    <w:rsid w:val="004E08EB"/>
    <w:rsid w:val="004E442A"/>
    <w:rsid w:val="004F1FAF"/>
    <w:rsid w:val="004F5E00"/>
    <w:rsid w:val="004F7BBB"/>
    <w:rsid w:val="0050215F"/>
    <w:rsid w:val="00505C1F"/>
    <w:rsid w:val="00507F9C"/>
    <w:rsid w:val="00511EF8"/>
    <w:rsid w:val="005120C1"/>
    <w:rsid w:val="00513641"/>
    <w:rsid w:val="0051440B"/>
    <w:rsid w:val="00515DF4"/>
    <w:rsid w:val="00520C51"/>
    <w:rsid w:val="005257A5"/>
    <w:rsid w:val="00527DB5"/>
    <w:rsid w:val="00534DA7"/>
    <w:rsid w:val="00541164"/>
    <w:rsid w:val="00541F73"/>
    <w:rsid w:val="0054291F"/>
    <w:rsid w:val="00542C3D"/>
    <w:rsid w:val="00544492"/>
    <w:rsid w:val="00547AD8"/>
    <w:rsid w:val="00552131"/>
    <w:rsid w:val="00552DD3"/>
    <w:rsid w:val="00556507"/>
    <w:rsid w:val="005609B3"/>
    <w:rsid w:val="005610DC"/>
    <w:rsid w:val="00562067"/>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3504"/>
    <w:rsid w:val="005B3A7F"/>
    <w:rsid w:val="005D0270"/>
    <w:rsid w:val="005D0CD8"/>
    <w:rsid w:val="005D1C77"/>
    <w:rsid w:val="005D5F1B"/>
    <w:rsid w:val="005E3577"/>
    <w:rsid w:val="005F2E63"/>
    <w:rsid w:val="005F7083"/>
    <w:rsid w:val="005F7F5A"/>
    <w:rsid w:val="006003CF"/>
    <w:rsid w:val="00603813"/>
    <w:rsid w:val="00607733"/>
    <w:rsid w:val="00612866"/>
    <w:rsid w:val="00614636"/>
    <w:rsid w:val="00622758"/>
    <w:rsid w:val="00622A49"/>
    <w:rsid w:val="00622C46"/>
    <w:rsid w:val="00625123"/>
    <w:rsid w:val="006338BA"/>
    <w:rsid w:val="006359A3"/>
    <w:rsid w:val="00656817"/>
    <w:rsid w:val="006667EC"/>
    <w:rsid w:val="00677236"/>
    <w:rsid w:val="00681F2F"/>
    <w:rsid w:val="00695FBB"/>
    <w:rsid w:val="00696838"/>
    <w:rsid w:val="006A2DBE"/>
    <w:rsid w:val="006A3754"/>
    <w:rsid w:val="006A5C8C"/>
    <w:rsid w:val="006A6A3B"/>
    <w:rsid w:val="006A6FE7"/>
    <w:rsid w:val="006B397C"/>
    <w:rsid w:val="006B53BD"/>
    <w:rsid w:val="006C09C9"/>
    <w:rsid w:val="006C0C1F"/>
    <w:rsid w:val="006C3C72"/>
    <w:rsid w:val="006C41EA"/>
    <w:rsid w:val="006C424B"/>
    <w:rsid w:val="006C6BD4"/>
    <w:rsid w:val="006D283E"/>
    <w:rsid w:val="006D4002"/>
    <w:rsid w:val="006E3294"/>
    <w:rsid w:val="006F1751"/>
    <w:rsid w:val="006F3521"/>
    <w:rsid w:val="006F52EA"/>
    <w:rsid w:val="00700DAD"/>
    <w:rsid w:val="007031A1"/>
    <w:rsid w:val="00703AAE"/>
    <w:rsid w:val="00705B40"/>
    <w:rsid w:val="00716227"/>
    <w:rsid w:val="0072140D"/>
    <w:rsid w:val="007219C8"/>
    <w:rsid w:val="0072261F"/>
    <w:rsid w:val="00725083"/>
    <w:rsid w:val="0075388E"/>
    <w:rsid w:val="00764B2B"/>
    <w:rsid w:val="00765DAE"/>
    <w:rsid w:val="00773267"/>
    <w:rsid w:val="0077538D"/>
    <w:rsid w:val="00780FFA"/>
    <w:rsid w:val="0078415D"/>
    <w:rsid w:val="00785F6D"/>
    <w:rsid w:val="007900C2"/>
    <w:rsid w:val="0079598D"/>
    <w:rsid w:val="00797DA5"/>
    <w:rsid w:val="007A2B9D"/>
    <w:rsid w:val="007B164C"/>
    <w:rsid w:val="007B745E"/>
    <w:rsid w:val="007C0F1A"/>
    <w:rsid w:val="007C2F44"/>
    <w:rsid w:val="007C697F"/>
    <w:rsid w:val="007D028A"/>
    <w:rsid w:val="007D2080"/>
    <w:rsid w:val="007D48FD"/>
    <w:rsid w:val="007D5CA5"/>
    <w:rsid w:val="007E143A"/>
    <w:rsid w:val="007E1B04"/>
    <w:rsid w:val="007F7701"/>
    <w:rsid w:val="007F7E2F"/>
    <w:rsid w:val="00801194"/>
    <w:rsid w:val="00805D80"/>
    <w:rsid w:val="008107AD"/>
    <w:rsid w:val="00816B48"/>
    <w:rsid w:val="00823F1C"/>
    <w:rsid w:val="00825836"/>
    <w:rsid w:val="00851396"/>
    <w:rsid w:val="008513AA"/>
    <w:rsid w:val="008523B5"/>
    <w:rsid w:val="00865C58"/>
    <w:rsid w:val="00866B6D"/>
    <w:rsid w:val="008706E6"/>
    <w:rsid w:val="00870C7D"/>
    <w:rsid w:val="0088094C"/>
    <w:rsid w:val="00880B22"/>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150B1"/>
    <w:rsid w:val="009258F8"/>
    <w:rsid w:val="00934C83"/>
    <w:rsid w:val="00942C0D"/>
    <w:rsid w:val="00947338"/>
    <w:rsid w:val="00950D1B"/>
    <w:rsid w:val="009522DB"/>
    <w:rsid w:val="0095575B"/>
    <w:rsid w:val="00955C69"/>
    <w:rsid w:val="0095774A"/>
    <w:rsid w:val="009608DB"/>
    <w:rsid w:val="009613B4"/>
    <w:rsid w:val="00965E40"/>
    <w:rsid w:val="00966235"/>
    <w:rsid w:val="00973A76"/>
    <w:rsid w:val="00977785"/>
    <w:rsid w:val="009801F8"/>
    <w:rsid w:val="00982CB0"/>
    <w:rsid w:val="00991E4D"/>
    <w:rsid w:val="00997498"/>
    <w:rsid w:val="009A6A42"/>
    <w:rsid w:val="009B5312"/>
    <w:rsid w:val="009B681E"/>
    <w:rsid w:val="009B7C04"/>
    <w:rsid w:val="009C6E88"/>
    <w:rsid w:val="009D1341"/>
    <w:rsid w:val="009D1649"/>
    <w:rsid w:val="009D31F7"/>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04CD"/>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42B0"/>
    <w:rsid w:val="00AE69D7"/>
    <w:rsid w:val="00AF40ED"/>
    <w:rsid w:val="00B10993"/>
    <w:rsid w:val="00B162C3"/>
    <w:rsid w:val="00B2097E"/>
    <w:rsid w:val="00B239E4"/>
    <w:rsid w:val="00B30077"/>
    <w:rsid w:val="00B3090D"/>
    <w:rsid w:val="00B3319C"/>
    <w:rsid w:val="00B40ED2"/>
    <w:rsid w:val="00B41B6B"/>
    <w:rsid w:val="00B42E1C"/>
    <w:rsid w:val="00B5495D"/>
    <w:rsid w:val="00B62210"/>
    <w:rsid w:val="00B65A18"/>
    <w:rsid w:val="00B70190"/>
    <w:rsid w:val="00B72AE0"/>
    <w:rsid w:val="00B74C68"/>
    <w:rsid w:val="00B8303B"/>
    <w:rsid w:val="00B84DA1"/>
    <w:rsid w:val="00B92E96"/>
    <w:rsid w:val="00B94A5A"/>
    <w:rsid w:val="00BA688C"/>
    <w:rsid w:val="00BA688E"/>
    <w:rsid w:val="00BA6B6B"/>
    <w:rsid w:val="00BA73AA"/>
    <w:rsid w:val="00BB3F8F"/>
    <w:rsid w:val="00BB40F7"/>
    <w:rsid w:val="00BB4738"/>
    <w:rsid w:val="00BC02BD"/>
    <w:rsid w:val="00BC2B59"/>
    <w:rsid w:val="00BC742E"/>
    <w:rsid w:val="00BE11E8"/>
    <w:rsid w:val="00BE5721"/>
    <w:rsid w:val="00BE5BBE"/>
    <w:rsid w:val="00BE6948"/>
    <w:rsid w:val="00BF628C"/>
    <w:rsid w:val="00C013C7"/>
    <w:rsid w:val="00C0445F"/>
    <w:rsid w:val="00C05564"/>
    <w:rsid w:val="00C13E90"/>
    <w:rsid w:val="00C23489"/>
    <w:rsid w:val="00C2517C"/>
    <w:rsid w:val="00C277CE"/>
    <w:rsid w:val="00C31E2B"/>
    <w:rsid w:val="00C3621B"/>
    <w:rsid w:val="00C42EA0"/>
    <w:rsid w:val="00C46CC0"/>
    <w:rsid w:val="00C47D9E"/>
    <w:rsid w:val="00C53579"/>
    <w:rsid w:val="00C573E1"/>
    <w:rsid w:val="00C60FE5"/>
    <w:rsid w:val="00C75A88"/>
    <w:rsid w:val="00C813C3"/>
    <w:rsid w:val="00C8256C"/>
    <w:rsid w:val="00C853ED"/>
    <w:rsid w:val="00C86FA7"/>
    <w:rsid w:val="00C91B37"/>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75B4"/>
    <w:rsid w:val="00D20F91"/>
    <w:rsid w:val="00D22769"/>
    <w:rsid w:val="00D2334B"/>
    <w:rsid w:val="00D2626D"/>
    <w:rsid w:val="00D2656A"/>
    <w:rsid w:val="00D30D1F"/>
    <w:rsid w:val="00D44A81"/>
    <w:rsid w:val="00D45842"/>
    <w:rsid w:val="00D51F06"/>
    <w:rsid w:val="00D53C42"/>
    <w:rsid w:val="00D57540"/>
    <w:rsid w:val="00D6119B"/>
    <w:rsid w:val="00D67725"/>
    <w:rsid w:val="00D71E64"/>
    <w:rsid w:val="00D757B4"/>
    <w:rsid w:val="00D77253"/>
    <w:rsid w:val="00D84A07"/>
    <w:rsid w:val="00D8575A"/>
    <w:rsid w:val="00D8689A"/>
    <w:rsid w:val="00D907E9"/>
    <w:rsid w:val="00D929B6"/>
    <w:rsid w:val="00D94C68"/>
    <w:rsid w:val="00DA39A6"/>
    <w:rsid w:val="00DA5C5A"/>
    <w:rsid w:val="00DB46C1"/>
    <w:rsid w:val="00DC0984"/>
    <w:rsid w:val="00DC2EC8"/>
    <w:rsid w:val="00DC7426"/>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46FC"/>
    <w:rsid w:val="00E31394"/>
    <w:rsid w:val="00E31C40"/>
    <w:rsid w:val="00E328B7"/>
    <w:rsid w:val="00E3718B"/>
    <w:rsid w:val="00E40BCA"/>
    <w:rsid w:val="00E41D06"/>
    <w:rsid w:val="00E42B78"/>
    <w:rsid w:val="00E42EFA"/>
    <w:rsid w:val="00E43F94"/>
    <w:rsid w:val="00E469CC"/>
    <w:rsid w:val="00E544CE"/>
    <w:rsid w:val="00E55C43"/>
    <w:rsid w:val="00E66B6C"/>
    <w:rsid w:val="00E66C57"/>
    <w:rsid w:val="00E708B7"/>
    <w:rsid w:val="00E73010"/>
    <w:rsid w:val="00E74258"/>
    <w:rsid w:val="00E74D89"/>
    <w:rsid w:val="00E757C0"/>
    <w:rsid w:val="00E76F81"/>
    <w:rsid w:val="00E944EF"/>
    <w:rsid w:val="00EA2C9D"/>
    <w:rsid w:val="00EA374C"/>
    <w:rsid w:val="00EA44AA"/>
    <w:rsid w:val="00EA586A"/>
    <w:rsid w:val="00EB7427"/>
    <w:rsid w:val="00EC1AFB"/>
    <w:rsid w:val="00EC3697"/>
    <w:rsid w:val="00EC5918"/>
    <w:rsid w:val="00EC7C41"/>
    <w:rsid w:val="00ED1F09"/>
    <w:rsid w:val="00ED47FC"/>
    <w:rsid w:val="00ED4CE4"/>
    <w:rsid w:val="00EE3507"/>
    <w:rsid w:val="00EE4714"/>
    <w:rsid w:val="00EE4CCB"/>
    <w:rsid w:val="00EE4CD8"/>
    <w:rsid w:val="00F01835"/>
    <w:rsid w:val="00F02CB7"/>
    <w:rsid w:val="00F033C0"/>
    <w:rsid w:val="00F054AF"/>
    <w:rsid w:val="00F05591"/>
    <w:rsid w:val="00F06BC3"/>
    <w:rsid w:val="00F110E4"/>
    <w:rsid w:val="00F240B2"/>
    <w:rsid w:val="00F2725A"/>
    <w:rsid w:val="00F332A7"/>
    <w:rsid w:val="00F3361D"/>
    <w:rsid w:val="00F3661E"/>
    <w:rsid w:val="00F4036F"/>
    <w:rsid w:val="00F42808"/>
    <w:rsid w:val="00F463A1"/>
    <w:rsid w:val="00F512C9"/>
    <w:rsid w:val="00F54568"/>
    <w:rsid w:val="00F65650"/>
    <w:rsid w:val="00F656B5"/>
    <w:rsid w:val="00F74DDE"/>
    <w:rsid w:val="00F75707"/>
    <w:rsid w:val="00F757A3"/>
    <w:rsid w:val="00F779E4"/>
    <w:rsid w:val="00F8366E"/>
    <w:rsid w:val="00F853A6"/>
    <w:rsid w:val="00F879C3"/>
    <w:rsid w:val="00F94802"/>
    <w:rsid w:val="00FA2EB5"/>
    <w:rsid w:val="00FA344B"/>
    <w:rsid w:val="00FA54B6"/>
    <w:rsid w:val="00FA629D"/>
    <w:rsid w:val="00FB0688"/>
    <w:rsid w:val="00FB5AF3"/>
    <w:rsid w:val="00FC0C10"/>
    <w:rsid w:val="00FC3943"/>
    <w:rsid w:val="00FD3931"/>
    <w:rsid w:val="00FD638D"/>
    <w:rsid w:val="00FE20DF"/>
    <w:rsid w:val="00FE3B3E"/>
    <w:rsid w:val="00FE3C48"/>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iPriority w:val="99"/>
    <w:unhideWhenUsed/>
    <w:rsid w:val="00DC7426"/>
    <w:pPr>
      <w:tabs>
        <w:tab w:val="center" w:pos="4513"/>
        <w:tab w:val="right" w:pos="9026"/>
      </w:tabs>
    </w:pPr>
  </w:style>
  <w:style w:type="character" w:customStyle="1" w:styleId="HeaderChar">
    <w:name w:val="Header Char"/>
    <w:basedOn w:val="DefaultParagraphFont"/>
    <w:link w:val="Header"/>
    <w:uiPriority w:val="99"/>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openxmlformats.org/officeDocument/2006/relationships/hyperlink" Target="https://www.kaggle.com/datasets/architsharma01/loan-approval-prediction-dataset" TargetMode="External"/><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02C1C-0612-564D-9E61-1ECE0F672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187</Pages>
  <Words>52183</Words>
  <Characters>297449</Characters>
  <Application>Microsoft Office Word</Application>
  <DocSecurity>0</DocSecurity>
  <Lines>2478</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388</cp:revision>
  <dcterms:created xsi:type="dcterms:W3CDTF">2025-12-14T18:10:00Z</dcterms:created>
  <dcterms:modified xsi:type="dcterms:W3CDTF">2025-12-18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